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4.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5.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6.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7.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8.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9.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0.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1.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2.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7E15" w:rsidRPr="00624194" w:rsidRDefault="00D27E15" w:rsidP="00D27E15">
      <w:pPr>
        <w:pStyle w:val="Title"/>
        <w:jc w:val="center"/>
        <w:rPr>
          <w:rFonts w:ascii="Cambria" w:hAnsi="Cambria"/>
          <w:sz w:val="48"/>
          <w:szCs w:val="48"/>
        </w:rPr>
      </w:pPr>
      <w:r w:rsidRPr="00624194">
        <w:rPr>
          <w:rFonts w:ascii="Cambria" w:hAnsi="Cambria"/>
          <w:sz w:val="48"/>
          <w:szCs w:val="48"/>
        </w:rPr>
        <w:t xml:space="preserve">Towards </w:t>
      </w:r>
      <w:r>
        <w:rPr>
          <w:rFonts w:ascii="Cambria" w:hAnsi="Cambria"/>
          <w:sz w:val="48"/>
          <w:szCs w:val="48"/>
        </w:rPr>
        <w:t>a Systematic Approach to Big Data Benchmarking</w:t>
      </w:r>
    </w:p>
    <w:p w:rsidR="00D27E15" w:rsidRPr="0085082F" w:rsidRDefault="00D27E15" w:rsidP="00D27E15">
      <w:pPr>
        <w:spacing w:before="240"/>
        <w:jc w:val="center"/>
        <w:rPr>
          <w:rStyle w:val="Emphasis"/>
          <w:sz w:val="28"/>
          <w:szCs w:val="28"/>
        </w:rPr>
      </w:pPr>
      <w:r w:rsidRPr="0085082F">
        <w:rPr>
          <w:rStyle w:val="Emphasis"/>
          <w:sz w:val="28"/>
          <w:szCs w:val="28"/>
        </w:rPr>
        <w:t>Ph.D. Thesis Proposal</w:t>
      </w:r>
    </w:p>
    <w:p w:rsidR="00D27E15" w:rsidRPr="0085082F" w:rsidRDefault="00D27E15" w:rsidP="00D27E15">
      <w:pPr>
        <w:spacing w:before="240" w:after="0" w:line="288" w:lineRule="auto"/>
        <w:jc w:val="center"/>
        <w:rPr>
          <w:szCs w:val="24"/>
        </w:rPr>
      </w:pPr>
      <w:r>
        <w:rPr>
          <w:szCs w:val="24"/>
        </w:rPr>
        <w:t>Saliya Ekanayake (sekanaya@</w:t>
      </w:r>
      <w:r w:rsidRPr="0085082F">
        <w:rPr>
          <w:szCs w:val="24"/>
        </w:rPr>
        <w:t>indiana.edu)</w:t>
      </w:r>
    </w:p>
    <w:p w:rsidR="00D27E15" w:rsidRPr="0085082F" w:rsidRDefault="00D27E15" w:rsidP="00D27E15">
      <w:pPr>
        <w:spacing w:after="0" w:line="288" w:lineRule="auto"/>
        <w:jc w:val="center"/>
        <w:rPr>
          <w:szCs w:val="24"/>
        </w:rPr>
      </w:pPr>
      <w:r w:rsidRPr="0085082F">
        <w:rPr>
          <w:szCs w:val="24"/>
        </w:rPr>
        <w:t>Advisor: Prof. Geoffrey Fox (gcf@indiana.edu)</w:t>
      </w:r>
    </w:p>
    <w:p w:rsidR="00D27E15" w:rsidRPr="0085082F" w:rsidRDefault="00D27E15" w:rsidP="00D27E15">
      <w:pPr>
        <w:spacing w:after="0" w:line="288" w:lineRule="auto"/>
        <w:jc w:val="center"/>
        <w:rPr>
          <w:szCs w:val="24"/>
        </w:rPr>
      </w:pPr>
      <w:r w:rsidRPr="0085082F">
        <w:rPr>
          <w:szCs w:val="24"/>
        </w:rPr>
        <w:t>Committee: Prof. Andrew Lumsdaine, Prof. Judy Qiu, Prof. Haixu Tang</w:t>
      </w:r>
    </w:p>
    <w:p w:rsidR="00D27E15" w:rsidRPr="0085082F" w:rsidRDefault="00D27E15" w:rsidP="00D27E15">
      <w:pPr>
        <w:spacing w:after="0" w:line="288" w:lineRule="auto"/>
        <w:jc w:val="center"/>
        <w:rPr>
          <w:szCs w:val="24"/>
        </w:rPr>
      </w:pPr>
      <w:r w:rsidRPr="0085082F">
        <w:rPr>
          <w:szCs w:val="24"/>
        </w:rPr>
        <w:t>School of Informatics and Computing</w:t>
      </w:r>
    </w:p>
    <w:p w:rsidR="00D27E15" w:rsidRPr="0085082F" w:rsidRDefault="00D27E15" w:rsidP="00D27E15">
      <w:pPr>
        <w:spacing w:after="0" w:line="288" w:lineRule="auto"/>
        <w:jc w:val="center"/>
        <w:rPr>
          <w:szCs w:val="24"/>
        </w:rPr>
      </w:pPr>
      <w:r w:rsidRPr="0085082F">
        <w:rPr>
          <w:szCs w:val="24"/>
        </w:rPr>
        <w:t>Indiana University, Bloomington, IN 47405</w:t>
      </w:r>
    </w:p>
    <w:p w:rsidR="00D27E15" w:rsidRPr="00CD3350" w:rsidRDefault="00D27E15" w:rsidP="00D27E15">
      <w:pPr>
        <w:spacing w:after="0"/>
        <w:jc w:val="center"/>
      </w:pPr>
    </w:p>
    <w:p w:rsidR="00D27E15" w:rsidRDefault="00D27E15" w:rsidP="00D27E15">
      <w:pPr>
        <w:pStyle w:val="Heading1"/>
        <w:numPr>
          <w:ilvl w:val="0"/>
          <w:numId w:val="0"/>
        </w:numPr>
      </w:pPr>
      <w:r>
        <w:t>Abstract</w:t>
      </w:r>
    </w:p>
    <w:p w:rsidR="00D27E15" w:rsidRDefault="00D27E15" w:rsidP="00D27E15">
      <w:pPr>
        <w:rPr>
          <w:szCs w:val="24"/>
        </w:rPr>
      </w:pPr>
      <w:r>
        <w:rPr>
          <w:szCs w:val="24"/>
        </w:rPr>
        <w:t>Characteristics</w:t>
      </w:r>
      <w:r w:rsidRPr="0085082F">
        <w:rPr>
          <w:szCs w:val="24"/>
        </w:rPr>
        <w:t xml:space="preserve"> of high performance scientific applications </w:t>
      </w:r>
      <w:r>
        <w:rPr>
          <w:szCs w:val="24"/>
        </w:rPr>
        <w:t>have</w:t>
      </w:r>
      <w:r w:rsidRPr="0085082F">
        <w:rPr>
          <w:szCs w:val="24"/>
        </w:rPr>
        <w:t xml:space="preserve"> been well studied in the high performance computing (HPC) community. </w:t>
      </w:r>
      <w:r>
        <w:rPr>
          <w:szCs w:val="24"/>
        </w:rPr>
        <w:t>Similar attempts have been made in the Big Data domain, but their coverage is limited mostly to applications in the commercial domain. Data science problems in research and academia also deal with large data, but with more complex applications compared to their commercial counterparts. While a comprehensive set of benchmarks is necessary to cover the diversity of Big Data applications, we find the lack of a systematic approach to reason about them is hindering its development</w:t>
      </w:r>
      <w:r w:rsidR="0003135F">
        <w:rPr>
          <w:szCs w:val="24"/>
        </w:rPr>
        <w:t xml:space="preserve">, and </w:t>
      </w:r>
      <w:r>
        <w:rPr>
          <w:szCs w:val="24"/>
        </w:rPr>
        <w:t xml:space="preserve">propose </w:t>
      </w:r>
      <w:r w:rsidR="00314705">
        <w:rPr>
          <w:szCs w:val="24"/>
        </w:rPr>
        <w:t xml:space="preserve">to use </w:t>
      </w:r>
      <w:r>
        <w:rPr>
          <w:szCs w:val="24"/>
        </w:rPr>
        <w:t xml:space="preserve">a multidimensional </w:t>
      </w:r>
      <w:r w:rsidR="002C5609">
        <w:rPr>
          <w:szCs w:val="24"/>
        </w:rPr>
        <w:t xml:space="preserve">multifaceted </w:t>
      </w:r>
      <w:r>
        <w:rPr>
          <w:szCs w:val="24"/>
        </w:rPr>
        <w:t xml:space="preserve">classification, referred to as Ogres, </w:t>
      </w:r>
      <w:r w:rsidR="007133DD">
        <w:rPr>
          <w:szCs w:val="24"/>
        </w:rPr>
        <w:t>as a solution</w:t>
      </w:r>
      <w:r>
        <w:rPr>
          <w:szCs w:val="24"/>
        </w:rPr>
        <w:t>.</w:t>
      </w:r>
      <w:r w:rsidR="0056277D">
        <w:rPr>
          <w:szCs w:val="24"/>
        </w:rPr>
        <w:t xml:space="preserve"> Ogres represent classes of Big Data problems and each Ogre dimension is characterized by a set of facets. The value of the set of facets in an Ogre collectively defines its class. We intend to classify existing </w:t>
      </w:r>
      <w:r w:rsidR="00DC7660">
        <w:rPr>
          <w:szCs w:val="24"/>
        </w:rPr>
        <w:t>Big Data benchmarks into Ogres, so to illustrate their facets coverage</w:t>
      </w:r>
      <w:r w:rsidR="0003135F">
        <w:rPr>
          <w:szCs w:val="24"/>
        </w:rPr>
        <w:t>, and</w:t>
      </w:r>
      <w:r>
        <w:rPr>
          <w:szCs w:val="24"/>
        </w:rPr>
        <w:t xml:space="preserve"> subsequently apply this technique to form benchmarks including multidimensional scaling (MDS) and clustering, which are two prominent classes in general machine learning that have being sparsely or not studied in the literature. We supplement the research with an efficient scalable parallel interoperable data analytics library (SPIDAL) containing MDS, clustering, and a few other implementations.</w:t>
      </w:r>
    </w:p>
    <w:p w:rsidR="007133DD" w:rsidRDefault="007133DD" w:rsidP="00D27E15">
      <w:pPr>
        <w:rPr>
          <w:szCs w:val="24"/>
        </w:rPr>
      </w:pPr>
    </w:p>
    <w:p w:rsidR="007133DD" w:rsidRPr="007133DD" w:rsidRDefault="007133DD" w:rsidP="007133DD">
      <w:pPr>
        <w:pStyle w:val="Heading1"/>
        <w:numPr>
          <w:ilvl w:val="0"/>
          <w:numId w:val="0"/>
        </w:numPr>
        <w:rPr>
          <w:szCs w:val="24"/>
        </w:rPr>
      </w:pPr>
      <w:r w:rsidRPr="007133DD">
        <w:rPr>
          <w:szCs w:val="24"/>
        </w:rPr>
        <w:t>Research Goals</w:t>
      </w:r>
    </w:p>
    <w:p w:rsidR="007133DD" w:rsidRPr="0056277D" w:rsidRDefault="0056277D" w:rsidP="007133DD">
      <w:pPr>
        <w:pStyle w:val="ListParagraph"/>
        <w:numPr>
          <w:ilvl w:val="0"/>
          <w:numId w:val="4"/>
        </w:numPr>
        <w:spacing w:after="80" w:line="240" w:lineRule="auto"/>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Research and evaluate the Ogre </w:t>
      </w:r>
      <w:r w:rsidR="007133DD" w:rsidRPr="007133DD">
        <w:rPr>
          <w:rFonts w:ascii="Times New Roman" w:hAnsi="Times New Roman" w:cs="Times New Roman"/>
          <w:color w:val="222222"/>
          <w:sz w:val="24"/>
          <w:szCs w:val="24"/>
          <w:shd w:val="clear" w:color="auto" w:fill="FFFFFF"/>
        </w:rPr>
        <w:t>systematic approach to Big Data benchmarking.</w:t>
      </w:r>
    </w:p>
    <w:p w:rsidR="0056277D" w:rsidRPr="007133DD" w:rsidRDefault="0056277D" w:rsidP="007133DD">
      <w:pPr>
        <w:pStyle w:val="ListParagraph"/>
        <w:numPr>
          <w:ilvl w:val="0"/>
          <w:numId w:val="4"/>
        </w:numPr>
        <w:spacing w:after="80" w:line="240" w:lineRule="auto"/>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Classify existing Big Data benchmarks into Ogres</w:t>
      </w:r>
    </w:p>
    <w:p w:rsidR="007133DD" w:rsidRPr="007133DD" w:rsidRDefault="007133DD" w:rsidP="007133DD">
      <w:pPr>
        <w:pStyle w:val="ListParagraph"/>
        <w:numPr>
          <w:ilvl w:val="0"/>
          <w:numId w:val="4"/>
        </w:numPr>
        <w:spacing w:after="80" w:line="240" w:lineRule="auto"/>
        <w:jc w:val="both"/>
        <w:rPr>
          <w:rFonts w:ascii="Times New Roman" w:hAnsi="Times New Roman" w:cs="Times New Roman"/>
          <w:sz w:val="24"/>
          <w:szCs w:val="24"/>
        </w:rPr>
      </w:pPr>
      <w:r w:rsidRPr="007133DD">
        <w:rPr>
          <w:rFonts w:ascii="Times New Roman" w:hAnsi="Times New Roman" w:cs="Times New Roman"/>
          <w:color w:val="222222"/>
          <w:sz w:val="24"/>
          <w:szCs w:val="24"/>
          <w:shd w:val="clear" w:color="auto" w:fill="FFFFFF"/>
        </w:rPr>
        <w:t>Apply the proposed approach in 1 to form benchmarks including MDS and clustering to represent the general machine learning class.</w:t>
      </w:r>
    </w:p>
    <w:p w:rsidR="007133DD" w:rsidRPr="007133DD" w:rsidRDefault="007133DD" w:rsidP="007133DD">
      <w:pPr>
        <w:pStyle w:val="ListParagraph"/>
        <w:numPr>
          <w:ilvl w:val="0"/>
          <w:numId w:val="4"/>
        </w:numPr>
        <w:spacing w:after="80" w:line="240" w:lineRule="auto"/>
        <w:jc w:val="both"/>
        <w:rPr>
          <w:rFonts w:ascii="Times New Roman" w:hAnsi="Times New Roman" w:cs="Times New Roman"/>
          <w:sz w:val="24"/>
          <w:szCs w:val="24"/>
        </w:rPr>
      </w:pPr>
      <w:r w:rsidRPr="007133DD">
        <w:rPr>
          <w:rFonts w:ascii="Times New Roman" w:hAnsi="Times New Roman" w:cs="Times New Roman"/>
          <w:color w:val="222222"/>
          <w:sz w:val="24"/>
          <w:szCs w:val="24"/>
          <w:shd w:val="clear" w:color="auto" w:fill="FFFFFF"/>
        </w:rPr>
        <w:t>Perform an in-depth study of the performance and factors affe</w:t>
      </w:r>
      <w:r w:rsidR="002657FA">
        <w:rPr>
          <w:rFonts w:ascii="Times New Roman" w:hAnsi="Times New Roman" w:cs="Times New Roman"/>
          <w:color w:val="222222"/>
          <w:sz w:val="24"/>
          <w:szCs w:val="24"/>
          <w:shd w:val="clear" w:color="auto" w:fill="FFFFFF"/>
        </w:rPr>
        <w:t>cting it for the benchmarks in 3</w:t>
      </w:r>
      <w:r w:rsidRPr="007133DD">
        <w:rPr>
          <w:rFonts w:ascii="Times New Roman" w:hAnsi="Times New Roman" w:cs="Times New Roman"/>
          <w:color w:val="222222"/>
          <w:sz w:val="24"/>
          <w:szCs w:val="24"/>
          <w:shd w:val="clear" w:color="auto" w:fill="FFFFFF"/>
        </w:rPr>
        <w:t>.</w:t>
      </w:r>
    </w:p>
    <w:p w:rsidR="007133DD" w:rsidRPr="007133DD" w:rsidRDefault="007133DD" w:rsidP="007A57E6">
      <w:pPr>
        <w:pStyle w:val="Heading1"/>
        <w:numPr>
          <w:ilvl w:val="0"/>
          <w:numId w:val="0"/>
        </w:numPr>
        <w:spacing w:before="240"/>
        <w:rPr>
          <w:szCs w:val="24"/>
        </w:rPr>
      </w:pPr>
      <w:r w:rsidRPr="007133DD">
        <w:rPr>
          <w:szCs w:val="24"/>
        </w:rPr>
        <w:t>Research Contributions</w:t>
      </w:r>
    </w:p>
    <w:p w:rsidR="007133DD" w:rsidRDefault="007133DD" w:rsidP="007133DD">
      <w:pPr>
        <w:pStyle w:val="ListParagraph"/>
        <w:numPr>
          <w:ilvl w:val="0"/>
          <w:numId w:val="5"/>
        </w:numPr>
        <w:spacing w:after="80" w:line="240" w:lineRule="auto"/>
        <w:jc w:val="both"/>
        <w:rPr>
          <w:rFonts w:ascii="Times New Roman" w:hAnsi="Times New Roman" w:cs="Times New Roman"/>
          <w:sz w:val="24"/>
          <w:szCs w:val="24"/>
        </w:rPr>
      </w:pPr>
      <w:r w:rsidRPr="007133DD">
        <w:rPr>
          <w:rFonts w:ascii="Times New Roman" w:hAnsi="Times New Roman" w:cs="Times New Roman"/>
          <w:sz w:val="24"/>
          <w:szCs w:val="24"/>
        </w:rPr>
        <w:t>A systematic approach to Big Data benchmarking across a range of facets, machines, and application areas.</w:t>
      </w:r>
    </w:p>
    <w:p w:rsidR="00DC7660" w:rsidRPr="007133DD" w:rsidRDefault="00DC7660" w:rsidP="007133DD">
      <w:pPr>
        <w:pStyle w:val="ListParagraph"/>
        <w:numPr>
          <w:ilvl w:val="0"/>
          <w:numId w:val="5"/>
        </w:numPr>
        <w:spacing w:after="80" w:line="240" w:lineRule="auto"/>
        <w:jc w:val="both"/>
        <w:rPr>
          <w:rFonts w:ascii="Times New Roman" w:hAnsi="Times New Roman" w:cs="Times New Roman"/>
          <w:sz w:val="24"/>
          <w:szCs w:val="24"/>
        </w:rPr>
      </w:pPr>
      <w:r>
        <w:rPr>
          <w:rFonts w:ascii="Times New Roman" w:hAnsi="Times New Roman" w:cs="Times New Roman"/>
          <w:sz w:val="24"/>
          <w:szCs w:val="24"/>
        </w:rPr>
        <w:t>Illustration of facets covered in existing Big Data benchmarks.</w:t>
      </w:r>
    </w:p>
    <w:p w:rsidR="007133DD" w:rsidRPr="007133DD" w:rsidRDefault="007133DD" w:rsidP="007133DD">
      <w:pPr>
        <w:pStyle w:val="ListParagraph"/>
        <w:numPr>
          <w:ilvl w:val="0"/>
          <w:numId w:val="5"/>
        </w:numPr>
        <w:spacing w:after="80" w:line="240" w:lineRule="auto"/>
        <w:jc w:val="both"/>
        <w:rPr>
          <w:rFonts w:ascii="Times New Roman" w:hAnsi="Times New Roman" w:cs="Times New Roman"/>
          <w:sz w:val="24"/>
          <w:szCs w:val="24"/>
        </w:rPr>
      </w:pPr>
      <w:r w:rsidRPr="007133DD">
        <w:rPr>
          <w:rFonts w:ascii="Times New Roman" w:hAnsi="Times New Roman" w:cs="Times New Roman"/>
          <w:sz w:val="24"/>
          <w:szCs w:val="24"/>
        </w:rPr>
        <w:t>An extensive understanding of the performance, speedup, scalability, and parallel efficiency of MDS and clustering classes.</w:t>
      </w:r>
    </w:p>
    <w:p w:rsidR="007133DD" w:rsidRPr="007133DD" w:rsidRDefault="007133DD" w:rsidP="007133DD">
      <w:pPr>
        <w:pStyle w:val="ListParagraph"/>
        <w:numPr>
          <w:ilvl w:val="0"/>
          <w:numId w:val="5"/>
        </w:numPr>
        <w:spacing w:after="80" w:line="240" w:lineRule="auto"/>
        <w:jc w:val="both"/>
        <w:rPr>
          <w:rFonts w:ascii="Times New Roman" w:hAnsi="Times New Roman" w:cs="Times New Roman"/>
          <w:sz w:val="24"/>
          <w:szCs w:val="24"/>
        </w:rPr>
      </w:pPr>
      <w:r w:rsidRPr="007133DD">
        <w:rPr>
          <w:rFonts w:ascii="Times New Roman" w:hAnsi="Times New Roman" w:cs="Times New Roman"/>
          <w:sz w:val="24"/>
          <w:szCs w:val="24"/>
        </w:rPr>
        <w:t>A scalable data analytics library, SPIDAL</w:t>
      </w:r>
    </w:p>
    <w:p w:rsidR="00A7548F" w:rsidRPr="00684F3C" w:rsidRDefault="00A7548F" w:rsidP="00A7548F">
      <w:pPr>
        <w:pStyle w:val="Heading1"/>
        <w:spacing w:before="240"/>
      </w:pPr>
      <w:r w:rsidRPr="00684F3C">
        <w:lastRenderedPageBreak/>
        <w:t>Introduction</w:t>
      </w:r>
    </w:p>
    <w:p w:rsidR="00A7548F" w:rsidRDefault="00A7548F" w:rsidP="00A7548F">
      <w:pPr>
        <w:spacing w:after="0"/>
        <w:rPr>
          <w:bCs/>
        </w:rPr>
      </w:pPr>
      <w:r>
        <w:rPr>
          <w:bCs/>
        </w:rPr>
        <w:t xml:space="preserve">Large scale data has dominated every aspect of computing over the past few years and </w:t>
      </w:r>
      <w:r w:rsidR="00295C41">
        <w:rPr>
          <w:bCs/>
        </w:rPr>
        <w:t>will continue</w:t>
      </w:r>
      <w:r>
        <w:rPr>
          <w:bCs/>
        </w:rPr>
        <w:t xml:space="preserve"> to do so with an ever increasing trend. Big Data applications come in all shapes and sizes where most of the commercially driven use cases tend to have relatively less complex applications consuming colossal amounts of data compared to highly complex applications operating on moderate amounts of data in the Science and Engineering research driven use cases. The scope of this work is pivoted around this research driven end of the Big Data applications’ spectrum, which lacks comprehensive performance studies in contrast to its counterparts – high performance simulations and commercial applications.</w:t>
      </w:r>
    </w:p>
    <w:p w:rsidR="00A7548F" w:rsidRDefault="00A7548F" w:rsidP="00A7548F">
      <w:pPr>
        <w:spacing w:after="0"/>
        <w:rPr>
          <w:bCs/>
        </w:rPr>
      </w:pPr>
    </w:p>
    <w:p w:rsidR="002B20DB" w:rsidRPr="002B20DB" w:rsidRDefault="00A7548F" w:rsidP="002B20DB">
      <w:pPr>
        <w:spacing w:after="0"/>
        <w:rPr>
          <w:bCs/>
          <w:color w:val="FF0000"/>
        </w:rPr>
      </w:pPr>
      <w:r>
        <w:rPr>
          <w:bCs/>
        </w:rPr>
        <w:t xml:space="preserve">A benchmark suite, either </w:t>
      </w:r>
      <w:r w:rsidR="00506E90">
        <w:rPr>
          <w:bCs/>
        </w:rPr>
        <w:t>paper</w:t>
      </w:r>
      <w:r>
        <w:rPr>
          <w:bCs/>
        </w:rPr>
        <w:t xml:space="preserve"> and </w:t>
      </w:r>
      <w:r w:rsidR="00506E90">
        <w:rPr>
          <w:bCs/>
        </w:rPr>
        <w:t>pencil</w:t>
      </w:r>
      <w:r>
        <w:rPr>
          <w:bCs/>
        </w:rPr>
        <w:t xml:space="preserve"> or code specification, is often the answer that could be used to measure, evaluate, and compare computer architectures and software stack</w:t>
      </w:r>
      <w:r w:rsidR="00FC4D81">
        <w:rPr>
          <w:bCs/>
        </w:rPr>
        <w:t>s</w:t>
      </w:r>
      <w:r w:rsidR="00784E18">
        <w:rPr>
          <w:bCs/>
        </w:rPr>
        <w:t xml:space="preserve"> for performance metrics. T</w:t>
      </w:r>
      <w:r w:rsidR="00FC4D81">
        <w:rPr>
          <w:bCs/>
        </w:rPr>
        <w:t xml:space="preserve">his </w:t>
      </w:r>
      <w:r>
        <w:rPr>
          <w:bCs/>
        </w:rPr>
        <w:t xml:space="preserve">approach has been successful in both the traditional high performance computing (HPC) and database communities with popular benchmarks such as LINPACK </w:t>
      </w:r>
      <w:r>
        <w:rPr>
          <w:bCs/>
        </w:rPr>
        <w:fldChar w:fldCharType="begin"/>
      </w:r>
      <w:r w:rsidR="001B7152">
        <w:rPr>
          <w:bCs/>
        </w:rPr>
        <w:instrText xml:space="preserve"> ADDIN EN.CITE &lt;EndNote&gt;&lt;Cite&gt;&lt;Author&gt;Dongarra&lt;/Author&gt;&lt;Year&gt;1988&lt;/Year&gt;&lt;RecNum&gt;2956&lt;/RecNum&gt;&lt;DisplayText&gt;[1]&lt;/DisplayText&gt;&lt;record&gt;&lt;rec-number&gt;2956&lt;/rec-number&gt;&lt;foreign-keys&gt;&lt;key app="EN" db-id="5axaw559mfwdpuewrfppwdvasdfa2ep2ardp" timestamp="1419308833"&gt;2956&lt;/key&gt;&lt;/foreign-keys&gt;&lt;ref-type name="Conference Paper"&gt;47&lt;/ref-type&gt;&lt;contributors&gt;&lt;authors&gt;&lt;author&gt;Jack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isher&gt;Springer-Verlag&lt;/publisher&gt;&lt;urls&gt;&lt;related-urls&gt;&lt;url&gt;http://link.springer.com/chapter/10.1007/3-540-18991-2_27&lt;/url&gt;&lt;/related-urls&gt;&lt;/urls&gt;&lt;custom1&gt;742568&lt;/custom1&gt;&lt;/record&gt;&lt;/Cite&gt;&lt;/EndNote&gt;</w:instrText>
      </w:r>
      <w:r>
        <w:rPr>
          <w:bCs/>
        </w:rPr>
        <w:fldChar w:fldCharType="separate"/>
      </w:r>
      <w:r>
        <w:rPr>
          <w:bCs/>
          <w:noProof/>
        </w:rPr>
        <w:t>[1]</w:t>
      </w:r>
      <w:r>
        <w:rPr>
          <w:bCs/>
        </w:rPr>
        <w:fldChar w:fldCharType="end"/>
      </w:r>
      <w:r>
        <w:rPr>
          <w:bCs/>
        </w:rPr>
        <w:t xml:space="preserve"> and TPC </w:t>
      </w:r>
      <w:r>
        <w:rPr>
          <w:bCs/>
        </w:rPr>
        <w:fldChar w:fldCharType="begin"/>
      </w:r>
      <w:r w:rsidR="0095018C">
        <w:rPr>
          <w:bCs/>
        </w:rPr>
        <w:instrText xml:space="preserve"> ADDIN EN.CITE &lt;EndNote&gt;&lt;Cite&gt;&lt;RecNum&gt;2957&lt;/RecNum&gt;&lt;DisplayText&gt;[2]&lt;/DisplayText&gt;&lt;record&gt;&lt;rec-number&gt;2957&lt;/rec-number&gt;&lt;foreign-keys&gt;&lt;key app="EN" db-id="5axaw559mfwdpuewrfppwdvasdfa2ep2ardp" timestamp="1419533784"&gt;2957&lt;/key&gt;&lt;/foreign-keys&gt;&lt;ref-type name="Web Page"&gt;12&lt;/ref-type&gt;&lt;contributors&gt;&lt;/contributors&gt;&lt;titles&gt;&lt;title&gt;Transaction Processing Performance Council. TPC Benchmarks.&lt;/title&gt;&lt;/titles&gt;&lt;number&gt;1/2/2015&lt;/number&gt;&lt;dates&gt;&lt;/dates&gt;&lt;urls&gt;&lt;related-urls&gt;&lt;url&gt;http://www.tpc.org/information/benchmarks.asp&lt;/url&gt;&lt;/related-urls&gt;&lt;/urls&gt;&lt;/record&gt;&lt;/Cite&gt;&lt;/EndNote&gt;</w:instrText>
      </w:r>
      <w:r>
        <w:rPr>
          <w:bCs/>
        </w:rPr>
        <w:fldChar w:fldCharType="separate"/>
      </w:r>
      <w:r>
        <w:rPr>
          <w:bCs/>
          <w:noProof/>
        </w:rPr>
        <w:t>[2]</w:t>
      </w:r>
      <w:r>
        <w:rPr>
          <w:bCs/>
        </w:rPr>
        <w:fldChar w:fldCharType="end"/>
      </w:r>
      <w:r w:rsidR="00784E18">
        <w:rPr>
          <w:bCs/>
        </w:rPr>
        <w:t>. T</w:t>
      </w:r>
      <w:r w:rsidR="00FC4D81">
        <w:rPr>
          <w:bCs/>
        </w:rPr>
        <w:t>he reason</w:t>
      </w:r>
      <w:r w:rsidR="003D3C3A">
        <w:rPr>
          <w:bCs/>
        </w:rPr>
        <w:t xml:space="preserve"> for</w:t>
      </w:r>
      <w:r w:rsidR="00FC4D81">
        <w:rPr>
          <w:bCs/>
        </w:rPr>
        <w:t xml:space="preserve"> </w:t>
      </w:r>
      <w:r w:rsidR="003D3C3A">
        <w:rPr>
          <w:bCs/>
        </w:rPr>
        <w:t>its success</w:t>
      </w:r>
      <w:r w:rsidR="00784E18">
        <w:rPr>
          <w:bCs/>
        </w:rPr>
        <w:t xml:space="preserve"> is </w:t>
      </w:r>
      <w:r w:rsidR="003D3C3A">
        <w:rPr>
          <w:bCs/>
        </w:rPr>
        <w:t xml:space="preserve">due to </w:t>
      </w:r>
      <w:r w:rsidR="00784E18">
        <w:rPr>
          <w:bCs/>
        </w:rPr>
        <w:t>the</w:t>
      </w:r>
      <w:r w:rsidR="00FC4D81">
        <w:rPr>
          <w:bCs/>
        </w:rPr>
        <w:t xml:space="preserve"> fact that </w:t>
      </w:r>
      <w:r w:rsidR="00FC4D81" w:rsidRPr="005F6B92">
        <w:t>the structure of computation, communication,</w:t>
      </w:r>
      <w:r w:rsidR="003D3C3A" w:rsidRPr="005F6B92">
        <w:t xml:space="preserve"> and</w:t>
      </w:r>
      <w:r w:rsidR="00FC4D81" w:rsidRPr="005F6B92">
        <w:t xml:space="preserve"> data access are </w:t>
      </w:r>
      <w:r w:rsidR="003D3C3A" w:rsidRPr="005F6B92">
        <w:t xml:space="preserve">mostly uniform and </w:t>
      </w:r>
      <w:r w:rsidR="00FC4D81" w:rsidRPr="005F6B92">
        <w:t xml:space="preserve">well aligned with those of the </w:t>
      </w:r>
      <w:r w:rsidR="003D3C3A" w:rsidRPr="005F6B92">
        <w:t>real applications</w:t>
      </w:r>
      <w:r w:rsidR="00FC4D81" w:rsidRPr="005F6B92">
        <w:t xml:space="preserve">. In fact, these benchmarks were often derived from </w:t>
      </w:r>
      <w:r w:rsidR="003D3C3A" w:rsidRPr="005F6B92">
        <w:t>or resembled real applications</w:t>
      </w:r>
      <w:r w:rsidR="00FC4D81" w:rsidRPr="005F6B92">
        <w:t xml:space="preserve"> like in the case of NAS parallel benchmarks. This uniformity </w:t>
      </w:r>
      <w:r w:rsidR="004551FF" w:rsidRPr="005F6B92">
        <w:t xml:space="preserve">of factors across applications, however, </w:t>
      </w:r>
      <w:r w:rsidR="00FC4D81" w:rsidRPr="005F6B92">
        <w:t>breaks with the diversity</w:t>
      </w:r>
      <w:r w:rsidR="003A23B9">
        <w:t xml:space="preserve"> </w:t>
      </w:r>
      <w:r w:rsidR="003A23B9">
        <w:fldChar w:fldCharType="begin"/>
      </w:r>
      <w:r w:rsidR="00997BE3">
        <w:instrText xml:space="preserve"> ADDIN EN.CITE &lt;EndNote&gt;&lt;Cite&gt;&lt;Year&gt;2013&lt;/Year&gt;&lt;RecNum&gt;2964&lt;/RecNum&gt;&lt;DisplayText&gt;[3]&lt;/DisplayText&gt;&lt;record&gt;&lt;rec-number&gt;2964&lt;/rec-number&gt;&lt;foreign-keys&gt;&lt;key app="EN" db-id="5axaw559mfwdpuewrfppwdvasdfa2ep2ardp" timestamp="1419635727"&gt;2964&lt;/key&gt;&lt;/foreign-keys&gt;&lt;ref-type name="Web Page"&gt;12&lt;/ref-type&gt;&lt;contributors&gt;&lt;/contributors&gt;&lt;titles&gt;&lt;title&gt;NIST Big Data Use Case &amp;amp; Requirements&lt;/title&gt;&lt;/titles&gt;&lt;number&gt;1/3/2105&lt;/number&gt;&lt;dates&gt;&lt;year&gt;2013&lt;/year&gt;&lt;/dates&gt;&lt;urls&gt;&lt;related-urls&gt;&lt;url&gt;http://bigdatawg.nist.gov/V1_output_docs.php&lt;/url&gt;&lt;/related-urls&gt;&lt;/urls&gt;&lt;/record&gt;&lt;/Cite&gt;&lt;/EndNote&gt;</w:instrText>
      </w:r>
      <w:r w:rsidR="003A23B9">
        <w:fldChar w:fldCharType="separate"/>
      </w:r>
      <w:r w:rsidR="003A23B9">
        <w:rPr>
          <w:noProof/>
        </w:rPr>
        <w:t>[3]</w:t>
      </w:r>
      <w:r w:rsidR="003A23B9">
        <w:fldChar w:fldCharType="end"/>
      </w:r>
      <w:r w:rsidR="00FC4D81" w:rsidRPr="005F6B92">
        <w:t xml:space="preserve"> of Big Data use cases</w:t>
      </w:r>
      <w:r w:rsidR="004551FF" w:rsidRPr="005F6B92">
        <w:t>, thus necessitating</w:t>
      </w:r>
      <w:r w:rsidR="00FC4D81" w:rsidRPr="005F6B92">
        <w:t xml:space="preserve"> a particular Big Data benchmark identifying the class of problems it represents. </w:t>
      </w:r>
      <w:r w:rsidR="002B20DB" w:rsidRPr="005F6B92">
        <w:t>In light of this, w</w:t>
      </w:r>
      <w:r w:rsidR="002B20DB" w:rsidRPr="005F6B92">
        <w:rPr>
          <w:bCs/>
        </w:rPr>
        <w:t xml:space="preserve">e believe it is necessary </w:t>
      </w:r>
      <w:r w:rsidR="002B20DB">
        <w:rPr>
          <w:bCs/>
        </w:rPr>
        <w:t>and timely to introduce a systematic approach to characterize the diverse range of Big Data benchmarks to illustrate their coverage and to identify the areas that need further studying. We propose</w:t>
      </w:r>
      <w:r w:rsidR="00B0016B">
        <w:rPr>
          <w:bCs/>
        </w:rPr>
        <w:t xml:space="preserve"> to use</w:t>
      </w:r>
      <w:r w:rsidR="002B20DB">
        <w:rPr>
          <w:bCs/>
        </w:rPr>
        <w:t xml:space="preserve"> Ogres </w:t>
      </w:r>
      <w:r w:rsidR="002B20DB">
        <w:rPr>
          <w:bCs/>
        </w:rPr>
        <w:fldChar w:fldCharType="begin">
          <w:fldData xml:space="preserve">PEVuZE5vdGU+PENpdGU+PEF1dGhvcj5HZW9mZnJleSBDLkZveDwvQXV0aG9yPjxSZWNOdW0+Mjkz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</w:fldData>
        </w:fldChar>
      </w:r>
      <w:r w:rsidR="00DF61A2">
        <w:rPr>
          <w:bCs/>
        </w:rPr>
        <w:instrText xml:space="preserve"> ADDIN EN.CITE </w:instrText>
      </w:r>
      <w:r w:rsidR="00DF61A2">
        <w:rPr>
          <w:bCs/>
        </w:rPr>
        <w:fldChar w:fldCharType="begin">
          <w:fldData xml:space="preserve">PEVuZE5vdGU+PENpdGU+PEF1dGhvcj5HZW9mZnJleSBDLkZveDwvQXV0aG9yPjxSZWNOdW0+Mjkz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</w:fldData>
        </w:fldChar>
      </w:r>
      <w:r w:rsidR="00DF61A2">
        <w:rPr>
          <w:bCs/>
        </w:rPr>
        <w:instrText xml:space="preserve"> ADDIN EN.CITE.DATA </w:instrText>
      </w:r>
      <w:r w:rsidR="00DF61A2">
        <w:rPr>
          <w:bCs/>
        </w:rPr>
      </w:r>
      <w:r w:rsidR="00DF61A2">
        <w:rPr>
          <w:bCs/>
        </w:rPr>
        <w:fldChar w:fldCharType="end"/>
      </w:r>
      <w:r w:rsidR="002B20DB">
        <w:rPr>
          <w:bCs/>
        </w:rPr>
        <w:fldChar w:fldCharType="separate"/>
      </w:r>
      <w:r w:rsidR="00460F74">
        <w:rPr>
          <w:bCs/>
          <w:noProof/>
        </w:rPr>
        <w:t>[4-6]</w:t>
      </w:r>
      <w:r w:rsidR="002B20DB">
        <w:rPr>
          <w:bCs/>
        </w:rPr>
        <w:fldChar w:fldCharType="end"/>
      </w:r>
      <w:r w:rsidR="002B20DB">
        <w:rPr>
          <w:bCs/>
        </w:rPr>
        <w:t xml:space="preserve">, a multidimensional multifaceted classification of Big Data applications as a solution. Ogres are similar in approach to Berkeley Dwarfs </w:t>
      </w:r>
      <w:r w:rsidR="002B20DB">
        <w:rPr>
          <w:bCs/>
        </w:rPr>
        <w:fldChar w:fldCharType="begin"/>
      </w:r>
      <w:r w:rsidR="00460F74">
        <w:rPr>
          <w:bCs/>
        </w:rPr>
        <w:instrText xml:space="preserve"> ADDIN EN.CITE &lt;EndNote&gt;&lt;Cite&gt;&lt;Author&gt;Asanovic&lt;/Author&gt;&lt;Year&gt;2006&lt;/Year&gt;&lt;RecNum&gt;498&lt;/RecNum&gt;&lt;DisplayText&gt;[7]&lt;/DisplayText&gt;&lt;record&gt;&lt;rec-number&gt;498&lt;/rec-number&gt;&lt;foreign-keys&gt;&lt;key app="EN" db-id="5axaw559mfwdpuewrfppwdvasdfa2ep2ardp" timestamp="1301281718"&gt;498&lt;/key&gt;&lt;key app="ENWeb" db-id="S3XF@wrtqgYAACB9Pr4"&gt;6234&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2B20DB">
        <w:rPr>
          <w:bCs/>
        </w:rPr>
        <w:fldChar w:fldCharType="separate"/>
      </w:r>
      <w:r w:rsidR="00460F74">
        <w:rPr>
          <w:bCs/>
          <w:noProof/>
        </w:rPr>
        <w:t>[7]</w:t>
      </w:r>
      <w:r w:rsidR="002B20DB">
        <w:rPr>
          <w:bCs/>
        </w:rPr>
        <w:fldChar w:fldCharType="end"/>
      </w:r>
      <w:r w:rsidR="002B20DB">
        <w:rPr>
          <w:bCs/>
        </w:rPr>
        <w:t xml:space="preserve">, i.e. they capture classes of Big Data problems.  They extend beyond dwarfs with the argument that a single criterion fails to capture the diversity, thereby introducing multiple dimensions (views) of classification – problem architecture, execution, data source and style, and processing – each with multiple facets. We follow up with </w:t>
      </w:r>
      <w:r w:rsidR="00955A15">
        <w:rPr>
          <w:bCs/>
        </w:rPr>
        <w:t xml:space="preserve">the </w:t>
      </w:r>
      <w:r w:rsidR="002B20DB">
        <w:rPr>
          <w:bCs/>
        </w:rPr>
        <w:t>details of this classification in</w:t>
      </w:r>
      <w:r w:rsidR="002B20DB" w:rsidRPr="00EE42E4">
        <w:rPr>
          <w:bCs/>
        </w:rPr>
        <w:t xml:space="preserve"> section</w:t>
      </w:r>
      <w:r w:rsidR="00EE42E4" w:rsidRPr="00EE42E4">
        <w:rPr>
          <w:bCs/>
        </w:rPr>
        <w:t xml:space="preserve"> </w:t>
      </w:r>
      <w:r w:rsidR="00EE42E4" w:rsidRPr="00EE42E4">
        <w:rPr>
          <w:bCs/>
        </w:rPr>
        <w:fldChar w:fldCharType="begin"/>
      </w:r>
      <w:r w:rsidR="00EE42E4" w:rsidRPr="00EE42E4">
        <w:rPr>
          <w:bCs/>
        </w:rPr>
        <w:instrText xml:space="preserve"> REF _Ref410167108 \r \h </w:instrText>
      </w:r>
      <w:r w:rsidR="00EE42E4" w:rsidRPr="00EE42E4">
        <w:rPr>
          <w:bCs/>
        </w:rPr>
      </w:r>
      <w:r w:rsidR="00EE42E4" w:rsidRPr="00EE42E4">
        <w:rPr>
          <w:bCs/>
        </w:rPr>
        <w:fldChar w:fldCharType="separate"/>
      </w:r>
      <w:r w:rsidR="00361F53">
        <w:rPr>
          <w:bCs/>
        </w:rPr>
        <w:t>2</w:t>
      </w:r>
      <w:r w:rsidR="00EE42E4" w:rsidRPr="00EE42E4">
        <w:rPr>
          <w:bCs/>
        </w:rPr>
        <w:fldChar w:fldCharType="end"/>
      </w:r>
      <w:r w:rsidR="00EE42E4" w:rsidRPr="00EE42E4">
        <w:rPr>
          <w:bCs/>
        </w:rPr>
        <w:t>.</w:t>
      </w:r>
    </w:p>
    <w:p w:rsidR="00FC4D81" w:rsidRDefault="00FC4D81" w:rsidP="00A7548F">
      <w:pPr>
        <w:spacing w:after="0"/>
        <w:rPr>
          <w:bCs/>
        </w:rPr>
      </w:pPr>
    </w:p>
    <w:p w:rsidR="00A7548F" w:rsidRDefault="00254DEF" w:rsidP="00A7548F">
      <w:pPr>
        <w:spacing w:after="0"/>
        <w:rPr>
          <w:bCs/>
        </w:rPr>
      </w:pPr>
      <w:r>
        <w:rPr>
          <w:bCs/>
        </w:rPr>
        <w:t>Despite the lack of a systematic approach to classification, t</w:t>
      </w:r>
      <w:r w:rsidR="00A7548F">
        <w:rPr>
          <w:bCs/>
        </w:rPr>
        <w:t xml:space="preserve">here </w:t>
      </w:r>
      <w:r>
        <w:rPr>
          <w:bCs/>
        </w:rPr>
        <w:t>have been some</w:t>
      </w:r>
      <w:r w:rsidR="00A7548F">
        <w:rPr>
          <w:bCs/>
        </w:rPr>
        <w:t xml:space="preserve"> propitious benchmarks</w:t>
      </w:r>
      <w:r>
        <w:rPr>
          <w:bCs/>
        </w:rPr>
        <w:t xml:space="preserve">, such as </w:t>
      </w:r>
      <w:r w:rsidR="00A7548F">
        <w:rPr>
          <w:bCs/>
        </w:rPr>
        <w:t xml:space="preserve"> </w:t>
      </w:r>
      <w:r>
        <w:rPr>
          <w:bCs/>
        </w:rPr>
        <w:t xml:space="preserve">BigDataBench </w:t>
      </w:r>
      <w:r>
        <w:rPr>
          <w:bCs/>
        </w:rP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HJlbGF0ZWQtdXJscz48dXJsPmh0dHA6Ly9hcnhpdi5vcmcv
cGRmLzE0MDEuMTQwNnYyPC91cmw+PC9yZWxhdGVkLXVybHM+PC91cmxzPjxlbGVjdHJvbmljLXJl
c291cmNlLW51bT4xMC4xMTA5L0hQQ0EuMjAxNC42ODM1OTU4PC9lbGVjdHJvbmljLXJlc291cmNl
LW51bT48L3JlY29yZD48L0NpdGU+PC9FbmROb3RlPn==
</w:fldData>
        </w:fldChar>
      </w:r>
      <w:r w:rsidR="00DF61A2">
        <w:rPr>
          <w:bCs/>
        </w:rPr>
        <w:instrText xml:space="preserve"> ADDIN EN.CITE </w:instrText>
      </w:r>
      <w:r w:rsidR="00DF61A2">
        <w:rPr>
          <w:bCs/>
        </w:rP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HJlbGF0ZWQtdXJscz48dXJsPmh0dHA6Ly9hcnhpdi5vcmcv
cGRmLzE0MDEuMTQwNnYyPC91cmw+PC9yZWxhdGVkLXVybHM+PC91cmxzPjxlbGVjdHJvbmljLXJl
c291cmNlLW51bT4xMC4xMTA5L0hQQ0EuMjAxNC42ODM1OTU4PC9lbGVjdHJvbmljLXJlc291cmNl
LW51bT48L3JlY29yZD48L0NpdGU+PC9FbmROb3RlPn==
</w:fldData>
        </w:fldChar>
      </w:r>
      <w:r w:rsidR="00DF61A2">
        <w:rPr>
          <w:bCs/>
        </w:rPr>
        <w:instrText xml:space="preserve"> ADDIN EN.CITE.DATA </w:instrText>
      </w:r>
      <w:r w:rsidR="00DF61A2">
        <w:rPr>
          <w:bCs/>
        </w:rPr>
      </w:r>
      <w:r w:rsidR="00DF61A2">
        <w:rPr>
          <w:bCs/>
        </w:rPr>
        <w:fldChar w:fldCharType="end"/>
      </w:r>
      <w:r>
        <w:rPr>
          <w:bCs/>
        </w:rPr>
        <w:fldChar w:fldCharType="separate"/>
      </w:r>
      <w:r w:rsidR="00460F74">
        <w:rPr>
          <w:bCs/>
          <w:noProof/>
        </w:rPr>
        <w:t>[8]</w:t>
      </w:r>
      <w:r>
        <w:rPr>
          <w:bCs/>
        </w:rPr>
        <w:fldChar w:fldCharType="end"/>
      </w:r>
      <w:r>
        <w:rPr>
          <w:bCs/>
        </w:rPr>
        <w:t xml:space="preserve">, HiBench </w:t>
      </w:r>
      <w:r>
        <w:rPr>
          <w:bCs/>
        </w:rPr>
        <w:fldChar w:fldCharType="begin"/>
      </w:r>
      <w:r w:rsidR="00460F74">
        <w:rPr>
          <w:bCs/>
        </w:rPr>
        <w:instrText xml:space="preserve"> ADDIN EN.CITE &lt;EndNote&gt;&lt;Cite&gt;&lt;Author&gt;Huang&lt;/Author&gt;&lt;Year&gt;2011&lt;/Year&gt;&lt;RecNum&gt;2960&lt;/RecNum&gt;&lt;DisplayText&gt;[9]&lt;/DisplayText&gt;&lt;record&gt;&lt;rec-number&gt;2960&lt;/rec-number&gt;&lt;foreign-keys&gt;&lt;key app="EN" db-id="5axaw559mfwdpuewrfppwdvasdfa2ep2ardp" timestamp="1419569948"&gt;2960&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Pr>
          <w:bCs/>
        </w:rPr>
        <w:fldChar w:fldCharType="separate"/>
      </w:r>
      <w:r w:rsidR="00460F74">
        <w:rPr>
          <w:bCs/>
          <w:noProof/>
        </w:rPr>
        <w:t>[9]</w:t>
      </w:r>
      <w:r>
        <w:rPr>
          <w:bCs/>
        </w:rPr>
        <w:fldChar w:fldCharType="end"/>
      </w:r>
      <w:r>
        <w:rPr>
          <w:bCs/>
        </w:rPr>
        <w:t xml:space="preserve">, and Graph500 </w:t>
      </w:r>
      <w:r>
        <w:rPr>
          <w:bCs/>
        </w:rPr>
        <w:fldChar w:fldCharType="begin"/>
      </w:r>
      <w:r w:rsidR="001B7152">
        <w:rPr>
          <w:bCs/>
        </w:rPr>
        <w:instrText xml:space="preserve"> ADDIN EN.CITE &lt;EndNote&gt;&lt;Cite&gt;&lt;Author&gt;Bader&lt;/Author&gt;&lt;Year&gt;2011&lt;/Year&gt;&lt;RecNum&gt;2961&lt;/RecNum&gt;&lt;DisplayText&gt;[10]&lt;/DisplayText&gt;&lt;record&gt;&lt;rec-number&gt;2961&lt;/rec-number&gt;&lt;foreign-keys&gt;&lt;key app="EN" db-id="5axaw559mfwdpuewrfppwdvasdfa2ep2ardp" timestamp="1419572629"&gt;2961&lt;/key&gt;&lt;/foreign-keys&gt;&lt;ref-type name="Web Page"&gt;12&lt;/ref-type&gt;&lt;contributors&gt;&lt;authors&gt;&lt;author&gt;David A. Bader &lt;/author&gt;&lt;author&gt;Jonathan Berry &lt;/author&gt;&lt;author&gt;Simon Kahan &lt;/author&gt;&lt;author&gt;Richard Murphy &lt;/author&gt;&lt;author&gt;E. Jason Riedy &lt;/author&gt;&lt;author&gt;Jeremiah Willcock&lt;/author&gt;&lt;/authors&gt;&lt;/contributors&gt;&lt;titles&gt;&lt;title&gt;Graph 500 Benchmark&lt;/title&gt;&lt;/titles&gt;&lt;number&gt;12/2/2014&lt;/number&gt;&lt;dates&gt;&lt;year&gt;2011&lt;/year&gt;&lt;/dates&gt;&lt;urls&gt;&lt;related-urls&gt;&lt;url&gt;http://www.graph500.org/specifications&lt;/url&gt;&lt;/related-urls&gt;&lt;/urls&gt;&lt;/record&gt;&lt;/Cite&gt;&lt;/EndNote&gt;</w:instrText>
      </w:r>
      <w:r>
        <w:rPr>
          <w:bCs/>
        </w:rPr>
        <w:fldChar w:fldCharType="separate"/>
      </w:r>
      <w:r w:rsidR="00460F74">
        <w:rPr>
          <w:bCs/>
          <w:noProof/>
        </w:rPr>
        <w:t>[10]</w:t>
      </w:r>
      <w:r>
        <w:rPr>
          <w:bCs/>
        </w:rPr>
        <w:fldChar w:fldCharType="end"/>
      </w:r>
      <w:r>
        <w:rPr>
          <w:bCs/>
        </w:rPr>
        <w:t>, introduced in the</w:t>
      </w:r>
      <w:r w:rsidR="00A7548F">
        <w:rPr>
          <w:bCs/>
        </w:rPr>
        <w:t xml:space="preserve"> Big Da</w:t>
      </w:r>
      <w:r>
        <w:rPr>
          <w:bCs/>
        </w:rPr>
        <w:t>ta domain.</w:t>
      </w:r>
      <w:r w:rsidR="00A7548F">
        <w:rPr>
          <w:bCs/>
        </w:rPr>
        <w:t xml:space="preserve"> BigDataBench is for applications from internet services while HiBench is similar, but stresses MapReduce </w:t>
      </w:r>
      <w:r w:rsidR="00A7548F">
        <w:rPr>
          <w:bCs/>
        </w:rPr>
        <w:fldChar w:fldCharType="begin"/>
      </w:r>
      <w:r w:rsidR="001B7152">
        <w:rPr>
          <w:bCs/>
        </w:rPr>
        <w:instrText xml:space="preserve"> ADDIN EN.CITE &lt;EndNote&gt;&lt;Cite&gt;&lt;Author&gt;Dean&lt;/Author&gt;&lt;Year&gt;2004&lt;/Year&gt;&lt;RecNum&gt;275&lt;/RecNum&gt;&lt;DisplayText&gt;[11]&lt;/DisplayText&gt;&lt;record&gt;&lt;rec-number&gt;275&lt;/rec-number&gt;&lt;foreign-keys&gt;&lt;key app="EN" db-id="5axaw559mfwdpuewrfppwdvasdfa2ep2ardp" timestamp="1301281709"&gt;275&lt;/key&gt;&lt;key app="ENWeb" db-id="S3XF@wrtqgYAACB9Pr4"&gt;6340&lt;/key&gt;&lt;/foreign-keys&gt;&lt;ref-type name="Journal Article"&gt;17&lt;/ref-type&gt;&lt;contributors&gt;&lt;authors&gt;&lt;author&gt;Jeff Dean,&lt;/author&gt;&lt;author&gt;Sanjay Ghemawat,&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related-urls&gt;&lt;url&gt;http://research.google.com/archive/mapreduce-osdi04.pdf&lt;/url&gt;&lt;/related-urls&gt;&lt;/urls&gt;&lt;/record&gt;&lt;/Cite&gt;&lt;/EndNote&gt;</w:instrText>
      </w:r>
      <w:r w:rsidR="00A7548F">
        <w:rPr>
          <w:bCs/>
        </w:rPr>
        <w:fldChar w:fldCharType="separate"/>
      </w:r>
      <w:r w:rsidR="00460F74">
        <w:rPr>
          <w:bCs/>
          <w:noProof/>
        </w:rPr>
        <w:t>[11]</w:t>
      </w:r>
      <w:r w:rsidR="00A7548F">
        <w:rPr>
          <w:bCs/>
        </w:rPr>
        <w:fldChar w:fldCharType="end"/>
      </w:r>
      <w:r w:rsidR="00A7548F">
        <w:rPr>
          <w:bCs/>
        </w:rPr>
        <w:t xml:space="preserve"> styled data analysis</w:t>
      </w:r>
      <w:r w:rsidR="00C75296">
        <w:rPr>
          <w:bCs/>
        </w:rPr>
        <w:t>, and</w:t>
      </w:r>
      <w:r w:rsidR="00A7548F">
        <w:rPr>
          <w:bCs/>
        </w:rPr>
        <w:t xml:space="preserve"> Graph500 is based on graph search to </w:t>
      </w:r>
      <w:r w:rsidR="00C75296">
        <w:rPr>
          <w:bCs/>
        </w:rPr>
        <w:t>exercise supercomputing systems; further illustrating the diversity of Big Data use cases.</w:t>
      </w:r>
      <w:r w:rsidR="00262CEE">
        <w:rPr>
          <w:bCs/>
        </w:rPr>
        <w:t xml:space="preserve"> We introduce new benchmarks to represent the application area of general machine learning (GML). In particular, we</w:t>
      </w:r>
      <w:r w:rsidR="00D3137C">
        <w:rPr>
          <w:bCs/>
        </w:rPr>
        <w:t xml:space="preserve"> have select</w:t>
      </w:r>
      <w:r w:rsidR="00405D5F">
        <w:rPr>
          <w:bCs/>
        </w:rPr>
        <w:t>ed</w:t>
      </w:r>
      <w:r w:rsidR="00D3137C">
        <w:rPr>
          <w:bCs/>
        </w:rPr>
        <w:t xml:space="preserve"> MDS and clustering classes that are seldom present in the commercially driven benchmarks, yet are </w:t>
      </w:r>
      <w:r w:rsidR="00D3137C">
        <w:t xml:space="preserve">salient among Big Data use cases </w:t>
      </w:r>
      <w:r w:rsidR="00D3137C">
        <w:fldChar w:fldCharType="begin"/>
      </w:r>
      <w:r w:rsidR="00997BE3">
        <w:instrText xml:space="preserve"> ADDIN EN.CITE &lt;EndNote&gt;&lt;Cite&gt;&lt;Author&gt;Geoffrey C.Fox&lt;/Author&gt;&lt;RecNum&gt;2936&lt;/RecNum&gt;&lt;DisplayText&gt;[3, 4]&lt;/DisplayText&gt;&lt;record&gt;&lt;rec-number&gt;2936&lt;/rec-number&gt;&lt;foreign-keys&gt;&lt;key app="EN" db-id="5axaw559mfwdpuewrfppwdvasdfa2ep2ardp" timestamp="1410401756"&gt;2936&lt;/key&gt;&lt;/foreign-keys&gt;&lt;ref-type name="Conference Paper"&gt;47&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Cite&gt;&lt;Year&gt;2013&lt;/Year&gt;&lt;RecNum&gt;2964&lt;/RecNum&gt;&lt;record&gt;&lt;rec-number&gt;2964&lt;/rec-number&gt;&lt;foreign-keys&gt;&lt;key app="EN" db-id="5axaw559mfwdpuewrfppwdvasdfa2ep2ardp" timestamp="1419635727"&gt;2964&lt;/key&gt;&lt;/foreign-keys&gt;&lt;ref-type name="Web Page"&gt;12&lt;/ref-type&gt;&lt;contributors&gt;&lt;/contributors&gt;&lt;titles&gt;&lt;title&gt;NIST Big Data Use Case &amp;amp; Requirements&lt;/title&gt;&lt;/titles&gt;&lt;number&gt;1/3/2105&lt;/number&gt;&lt;dates&gt;&lt;year&gt;2013&lt;/year&gt;&lt;/dates&gt;&lt;urls&gt;&lt;related-urls&gt;&lt;url&gt;http://bigdatawg.nist.gov/V1_output_docs.php&lt;/url&gt;&lt;/related-urls&gt;&lt;/urls&gt;&lt;/record&gt;&lt;/Cite&gt;&lt;/EndNote&gt;</w:instrText>
      </w:r>
      <w:r w:rsidR="00D3137C">
        <w:fldChar w:fldCharType="separate"/>
      </w:r>
      <w:r w:rsidR="00D3137C">
        <w:rPr>
          <w:noProof/>
        </w:rPr>
        <w:t>[3, 4]</w:t>
      </w:r>
      <w:r w:rsidR="00D3137C">
        <w:fldChar w:fldCharType="end"/>
      </w:r>
      <w:r w:rsidR="00D3137C">
        <w:t xml:space="preserve">. </w:t>
      </w:r>
      <w:r w:rsidR="001F7C4D">
        <w:t xml:space="preserve">Our decision is further based on two reasons. First, the implementations of these naturally follow map-collective </w:t>
      </w:r>
      <w:r w:rsidR="001F7C4D">
        <w:fldChar w:fldCharType="begin"/>
      </w:r>
      <w:r w:rsidR="00997BE3">
        <w:instrText xml:space="preserve"> ADDIN EN.CITE &lt;EndNote&gt;&lt;Cite&gt;&lt;Author&gt;Geoffrey C.Fox&lt;/Author&gt;&lt;RecNum&gt;2936&lt;/RecNum&gt;&lt;DisplayText&gt;[4, 12]&lt;/DisplayText&gt;&lt;record&gt;&lt;rec-number&gt;2936&lt;/rec-number&gt;&lt;foreign-keys&gt;&lt;key app="EN" db-id="5axaw559mfwdpuewrfppwdvasdfa2ep2ardp" timestamp="1410401756"&gt;2936&lt;/key&gt;&lt;/foreign-keys&gt;&lt;ref-type name="Conference Paper"&gt;47&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Cite&gt;&lt;Author&gt;Jaliya Ekanayake&lt;/Author&gt;&lt;Year&gt;2010&lt;/Year&gt;&lt;RecNum&gt;448&lt;/RecNum&gt;&lt;record&gt;&lt;rec-number&gt;448&lt;/rec-number&gt;&lt;foreign-keys&gt;&lt;key app="EN" db-id="5axaw559mfwdpuewrfppwdvasdfa2ep2ardp" timestamp="1301281718"&gt;448&lt;/key&gt;&lt;key app="ENWeb" db-id="S3XF@wrtqgYAACB9Pr4"&gt;6518&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1F7C4D">
        <w:fldChar w:fldCharType="separate"/>
      </w:r>
      <w:r w:rsidR="00460F74">
        <w:rPr>
          <w:noProof/>
        </w:rPr>
        <w:t>[4, 12]</w:t>
      </w:r>
      <w:r w:rsidR="001F7C4D">
        <w:fldChar w:fldCharType="end"/>
      </w:r>
      <w:r w:rsidR="001F7C4D">
        <w:t xml:space="preserve"> pattern with iterations</w:t>
      </w:r>
      <w:r w:rsidR="00306F21">
        <w:t xml:space="preserve">, </w:t>
      </w:r>
      <w:r w:rsidR="001F7C4D">
        <w:t>both</w:t>
      </w:r>
      <w:r w:rsidR="00306F21">
        <w:t xml:space="preserve"> are</w:t>
      </w:r>
      <w:r w:rsidR="001F7C4D">
        <w:t xml:space="preserve"> computation and communication intensive</w:t>
      </w:r>
      <w:r w:rsidR="00306F21">
        <w:t xml:space="preserve">, and communications are often global compared to local neighbor communications found in HPC applications. These features tend to be similar in other candidates of the GML category, so they too would benefit from studying MDS and clustering. Second, we extensively work with gene sequence and other health data to provide novel means of finding similarities and visualizing them in 3 dimensions (3D) </w:t>
      </w:r>
      <w:r w:rsidR="00306F21">
        <w:fldChar w:fldCharType="begin">
          <w:fldData xml:space="preserve">PEVuZE5vdGU+PENpdGU+PEF1dGhvcj5ZYW5nIFJ1YW48L0F1dGhvcj48WWVhcj4yMDE0PC9ZZWFy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</w:fldData>
        </w:fldChar>
      </w:r>
      <w:r w:rsidR="009700AF">
        <w:instrText xml:space="preserve"> ADDIN EN.CITE </w:instrText>
      </w:r>
      <w:r w:rsidR="009700AF">
        <w:fldChar w:fldCharType="begin">
          <w:fldData xml:space="preserve">PEVuZE5vdGU+PENpdGU+PEF1dGhvcj5ZYW5nIFJ1YW48L0F1dGhvcj48WWVhcj4yMDE0PC9ZZWFy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</w:fldData>
        </w:fldChar>
      </w:r>
      <w:r w:rsidR="009700AF">
        <w:instrText xml:space="preserve"> ADDIN EN.CITE.DATA </w:instrText>
      </w:r>
      <w:r w:rsidR="009700AF">
        <w:fldChar w:fldCharType="end"/>
      </w:r>
      <w:r w:rsidR="00306F21">
        <w:fldChar w:fldCharType="separate"/>
      </w:r>
      <w:r w:rsidR="00460F74">
        <w:rPr>
          <w:noProof/>
        </w:rPr>
        <w:t>[13-16]</w:t>
      </w:r>
      <w:r w:rsidR="00306F21">
        <w:fldChar w:fldCharType="end"/>
      </w:r>
      <w:r w:rsidR="00306F21">
        <w:t>, where MDS and clustering are the key components.</w:t>
      </w:r>
      <w:r w:rsidR="00E0721B">
        <w:t xml:space="preserve"> A typical run of the pipeline (</w:t>
      </w:r>
      <w:r w:rsidR="00E0721B" w:rsidRPr="00E0721B">
        <w:t>see</w:t>
      </w:r>
      <w:r w:rsidR="00010703">
        <w:t xml:space="preserve"> </w:t>
      </w:r>
      <w:r w:rsidR="00010703">
        <w:fldChar w:fldCharType="begin"/>
      </w:r>
      <w:r w:rsidR="00010703">
        <w:instrText xml:space="preserve"> REF _Ref410636539 \h </w:instrText>
      </w:r>
      <w:r w:rsidR="00010703">
        <w:fldChar w:fldCharType="separate"/>
      </w:r>
      <w:r w:rsidR="006E469E">
        <w:t xml:space="preserve">Figure </w:t>
      </w:r>
      <w:r w:rsidR="006E469E">
        <w:rPr>
          <w:noProof/>
        </w:rPr>
        <w:t>5</w:t>
      </w:r>
      <w:r w:rsidR="00010703">
        <w:fldChar w:fldCharType="end"/>
      </w:r>
      <w:r w:rsidR="00E0721B">
        <w:t xml:space="preserve">) based on our experience for a moderate dataset even on 1000 cores </w:t>
      </w:r>
      <w:r w:rsidR="00E0721B">
        <w:lastRenderedPageBreak/>
        <w:t xml:space="preserve">would take at least a couple of days making it pertinent to study performance characteristics of these classes. </w:t>
      </w:r>
    </w:p>
    <w:p w:rsidR="00A7548F" w:rsidRDefault="00A7548F" w:rsidP="00A7548F">
      <w:pPr>
        <w:spacing w:after="0"/>
        <w:rPr>
          <w:bCs/>
        </w:rPr>
      </w:pPr>
    </w:p>
    <w:p w:rsidR="00B81672" w:rsidRDefault="00AE0E2E" w:rsidP="00D6345E">
      <w:pPr>
        <w:spacing w:after="0"/>
      </w:pPr>
      <w:r>
        <w:rPr>
          <w:bCs/>
        </w:rPr>
        <w:t xml:space="preserve">We set the scope and purpose </w:t>
      </w:r>
      <w:r w:rsidR="006304D2">
        <w:rPr>
          <w:bCs/>
        </w:rPr>
        <w:t>this research, following our reasoning</w:t>
      </w:r>
      <w:r w:rsidR="00D6345E">
        <w:rPr>
          <w:bCs/>
        </w:rPr>
        <w:t>,</w:t>
      </w:r>
      <w:r w:rsidR="006304D2">
        <w:rPr>
          <w:bCs/>
        </w:rPr>
        <w:t xml:space="preserve"> to</w:t>
      </w:r>
      <w:r w:rsidR="00351CB1">
        <w:rPr>
          <w:bCs/>
        </w:rPr>
        <w:t xml:space="preserve"> research and evaluate the Ogre approach by classifying </w:t>
      </w:r>
      <w:r w:rsidR="00440BF0">
        <w:rPr>
          <w:bCs/>
        </w:rPr>
        <w:t xml:space="preserve">existing Big Data benchmarks into Ogres, identifying their facets coverage, and introducing new benchmarks and evaluating them towards making a comprehensive a Big Data benchmark set. We </w:t>
      </w:r>
      <w:r w:rsidR="00D6345E" w:rsidRPr="00D6345E">
        <w:rPr>
          <w:bCs/>
        </w:rPr>
        <w:t>supplement</w:t>
      </w:r>
      <w:r w:rsidR="00A7548F" w:rsidRPr="00D6345E">
        <w:t xml:space="preserve"> </w:t>
      </w:r>
      <w:r w:rsidR="00D6345E">
        <w:t>the research with a</w:t>
      </w:r>
      <w:r w:rsidR="00A7548F">
        <w:t xml:space="preserve"> scalable parallel interoperable data analytics (SPIDAL) library </w:t>
      </w:r>
      <w:r w:rsidR="00D251CE">
        <w:fldChar w:fldCharType="begin"/>
      </w:r>
      <w:r w:rsidR="00D251CE">
        <w:instrText xml:space="preserve"> ADDIN EN.CITE &lt;EndNote&gt;&lt;Cite&gt;&lt;Author&gt;Qiu&lt;/Author&gt;&lt;RecNum&gt;2962&lt;/RecNum&gt;&lt;DisplayText&gt;[17, 18]&lt;/DisplayText&gt;&lt;record&gt;&lt;rec-number&gt;2962&lt;/rec-number&gt;&lt;foreign-keys&gt;&lt;key app="EN" db-id="5axaw559mfwdpuewrfppwdvasdfa2ep2ardp" timestamp="1419633998"&gt;2962&lt;/key&gt;&lt;/foreign-keys&gt;&lt;ref-type name="Report"&gt;27&lt;/ref-type&gt;&lt;contributors&gt;&lt;authors&gt;&lt;author&gt;Judy Qiu&lt;/author&gt;&lt;author&gt;Shantenu Jha&lt;/author&gt;&lt;author&gt;Andre Luckow&lt;/author&gt;&lt;author&gt;Geoffrey C. Fox&lt;/author&gt;&lt;/authors&gt;&lt;/contributors&gt;&lt;titles&gt;&lt;title&gt;Towards HPC-ABDS: An Initial High-Performance BigData Stack&lt;/title&gt;&lt;/titles&gt;&lt;dates&gt;&lt;/dates&gt;&lt;urls&gt;&lt;related-urls&gt;&lt;url&gt;http://grids.ucs.indiana.edu/ptliupages/publications/nist-hpc-abds.pdf&lt;/url&gt;&lt;/related-urls&gt;&lt;/urls&gt;&lt;/record&gt;&lt;/Cite&gt;&lt;Cite&gt;&lt;Author&gt;Fox&lt;/Author&gt;&lt;RecNum&gt;2950&lt;/RecNum&gt;&lt;record&gt;&lt;rec-number&gt;2950&lt;/rec-number&gt;&lt;foreign-keys&gt;&lt;key app="EN" db-id="5axaw559mfwdpuewrfppwdvasdfa2ep2ardp" timestamp="1416595765"&gt;2950&lt;/key&gt;&lt;/foreign-keys&gt;&lt;ref-type name="Web Page"&gt;12&lt;/ref-type&gt;&lt;contributors&gt;&lt;authors&gt;&lt;author&gt;Geoffrey C Fox&lt;/author&gt;&lt;author&gt;Saliya Ekanayake&lt;/author&gt;&lt;author&gt;Yang Ruan&lt;/author&gt;&lt;/authors&gt;&lt;/contributors&gt;&lt;titles&gt;&lt;title&gt;DSC-SPIDAL&lt;/title&gt;&lt;/titles&gt;&lt;number&gt;10/4/2014&lt;/number&gt;&lt;dates&gt;&lt;/dates&gt;&lt;urls&gt;&lt;related-urls&gt;&lt;url&gt;https://github.com/DSC-SPIDAL&lt;/url&gt;&lt;/related-urls&gt;&lt;/urls&gt;&lt;/record&gt;&lt;/Cite&gt;&lt;/EndNote&gt;</w:instrText>
      </w:r>
      <w:r w:rsidR="00D251CE">
        <w:fldChar w:fldCharType="separate"/>
      </w:r>
      <w:r w:rsidR="00D251CE">
        <w:rPr>
          <w:noProof/>
        </w:rPr>
        <w:t>[17, 18]</w:t>
      </w:r>
      <w:r w:rsidR="00D251CE">
        <w:fldChar w:fldCharType="end"/>
      </w:r>
      <w:r w:rsidR="00A7548F">
        <w:t xml:space="preserve"> comprising efficient implementations of the afore</w:t>
      </w:r>
      <w:r w:rsidR="00D6345E">
        <w:t>mentioned Ogres that we have developed in-house and made open source</w:t>
      </w:r>
      <w:r w:rsidR="00674824">
        <w:t xml:space="preserve"> </w:t>
      </w:r>
      <w:r w:rsidR="00674824">
        <w:fldChar w:fldCharType="begin"/>
      </w:r>
      <w:r w:rsidR="00D251CE">
        <w:instrText xml:space="preserve"> ADDIN EN.CITE &lt;EndNote&gt;&lt;Cite&gt;&lt;Author&gt;Fox&lt;/Author&gt;&lt;RecNum&gt;2950&lt;/RecNum&gt;&lt;DisplayText&gt;[18]&lt;/DisplayText&gt;&lt;record&gt;&lt;rec-number&gt;2950&lt;/rec-number&gt;&lt;foreign-keys&gt;&lt;key app="EN" db-id="5axaw559mfwdpuewrfppwdvasdfa2ep2ardp" timestamp="1416595765"&gt;2950&lt;/key&gt;&lt;/foreign-keys&gt;&lt;ref-type name="Web Page"&gt;12&lt;/ref-type&gt;&lt;contributors&gt;&lt;authors&gt;&lt;author&gt;Geoffrey C Fox&lt;/author&gt;&lt;author&gt;Saliya Ekanayake&lt;/author&gt;&lt;author&gt;Yang Ruan&lt;/author&gt;&lt;/authors&gt;&lt;/contributors&gt;&lt;titles&gt;&lt;title&gt;DSC-SPIDAL&lt;/title&gt;&lt;/titles&gt;&lt;number&gt;10/4/2014&lt;/number&gt;&lt;dates&gt;&lt;/dates&gt;&lt;urls&gt;&lt;related-urls&gt;&lt;url&gt;https://github.com/DSC-SPIDAL&lt;/url&gt;&lt;/related-urls&gt;&lt;/urls&gt;&lt;/record&gt;&lt;/Cite&gt;&lt;/EndNote&gt;</w:instrText>
      </w:r>
      <w:r w:rsidR="00674824">
        <w:fldChar w:fldCharType="separate"/>
      </w:r>
      <w:r w:rsidR="00D251CE">
        <w:rPr>
          <w:noProof/>
        </w:rPr>
        <w:t>[18]</w:t>
      </w:r>
      <w:r w:rsidR="00674824">
        <w:fldChar w:fldCharType="end"/>
      </w:r>
      <w:r w:rsidR="00A7548F">
        <w:t>.</w:t>
      </w:r>
    </w:p>
    <w:p w:rsidR="00B81672" w:rsidRDefault="00B81672" w:rsidP="00D6345E">
      <w:pPr>
        <w:spacing w:after="0"/>
      </w:pPr>
    </w:p>
    <w:p w:rsidR="00A7548F" w:rsidRPr="000F73F8" w:rsidRDefault="00B81672" w:rsidP="00D6345E">
      <w:pPr>
        <w:spacing w:after="0"/>
        <w:rPr>
          <w:color w:val="FF0000"/>
        </w:rPr>
      </w:pPr>
      <w:r>
        <w:t xml:space="preserve">The rest of the chapters are organized as follows. </w:t>
      </w:r>
      <w:r w:rsidR="000F73F8">
        <w:t xml:space="preserve">Chapter </w:t>
      </w:r>
      <w:r w:rsidR="000F73F8">
        <w:fldChar w:fldCharType="begin"/>
      </w:r>
      <w:r w:rsidR="000F73F8">
        <w:instrText xml:space="preserve"> REF _Ref410179557 \r \h </w:instrText>
      </w:r>
      <w:r w:rsidR="000F73F8">
        <w:fldChar w:fldCharType="separate"/>
      </w:r>
      <w:r w:rsidR="00361F53">
        <w:t>2</w:t>
      </w:r>
      <w:r w:rsidR="000F73F8">
        <w:fldChar w:fldCharType="end"/>
      </w:r>
      <w:r w:rsidR="000F73F8">
        <w:t xml:space="preserve"> presents similar efforts in the literature on setting stan</w:t>
      </w:r>
      <w:r w:rsidR="00AD4A39">
        <w:t>dards to Big Data benchmarking, and c</w:t>
      </w:r>
      <w:r>
        <w:t xml:space="preserve">hapter </w:t>
      </w:r>
      <w:r w:rsidR="000F73F8">
        <w:fldChar w:fldCharType="begin"/>
      </w:r>
      <w:r w:rsidR="000F73F8">
        <w:instrText xml:space="preserve"> REF _Ref410179325 \r \h </w:instrText>
      </w:r>
      <w:r w:rsidR="000F73F8">
        <w:fldChar w:fldCharType="separate"/>
      </w:r>
      <w:r w:rsidR="00361F53">
        <w:t>3</w:t>
      </w:r>
      <w:r w:rsidR="000F73F8">
        <w:fldChar w:fldCharType="end"/>
      </w:r>
      <w:r>
        <w:t xml:space="preserve"> int</w:t>
      </w:r>
      <w:r w:rsidR="00EE415F">
        <w:t>roduces the concept of Ogres,</w:t>
      </w:r>
      <w:r>
        <w:t xml:space="preserve"> facets of Big Data</w:t>
      </w:r>
      <w:r w:rsidR="00EE415F">
        <w:t>, and Ogre classification of benchmarks</w:t>
      </w:r>
      <w:r>
        <w:t xml:space="preserve">. </w:t>
      </w:r>
      <w:r w:rsidR="00AD4A39">
        <w:t xml:space="preserve">Chapter </w:t>
      </w:r>
      <w:r w:rsidR="00AD4A39">
        <w:fldChar w:fldCharType="begin"/>
      </w:r>
      <w:r w:rsidR="00AD4A39">
        <w:instrText xml:space="preserve"> REF _Ref410178640 \r \h </w:instrText>
      </w:r>
      <w:r w:rsidR="00AD4A39">
        <w:fldChar w:fldCharType="separate"/>
      </w:r>
      <w:r w:rsidR="00361F53">
        <w:t>4</w:t>
      </w:r>
      <w:r w:rsidR="00AD4A39">
        <w:fldChar w:fldCharType="end"/>
      </w:r>
      <w:r>
        <w:t xml:space="preserve"> present</w:t>
      </w:r>
      <w:r w:rsidR="00AD4A39">
        <w:t>s</w:t>
      </w:r>
      <w:r>
        <w:t xml:space="preserve"> MDS and clustering, </w:t>
      </w:r>
      <w:r w:rsidR="00EE415F">
        <w:t xml:space="preserve">and </w:t>
      </w:r>
      <w:r>
        <w:t>their use cases</w:t>
      </w:r>
      <w:r w:rsidR="00EE415F">
        <w:t xml:space="preserve">. Chapter </w:t>
      </w:r>
      <w:r w:rsidR="00E1423B">
        <w:fldChar w:fldCharType="begin"/>
      </w:r>
      <w:r w:rsidR="00E1423B">
        <w:instrText xml:space="preserve"> REF _Ref410695031 \r \h </w:instrText>
      </w:r>
      <w:r w:rsidR="00E1423B">
        <w:fldChar w:fldCharType="separate"/>
      </w:r>
      <w:r w:rsidR="00E1423B">
        <w:t>5</w:t>
      </w:r>
      <w:r w:rsidR="00E1423B">
        <w:fldChar w:fldCharType="end"/>
      </w:r>
      <w:r>
        <w:t xml:space="preserve"> </w:t>
      </w:r>
      <w:r w:rsidR="00EE415F">
        <w:t>illustrates</w:t>
      </w:r>
      <w:r>
        <w:t xml:space="preserve"> curren</w:t>
      </w:r>
      <w:r w:rsidR="00AD4A39">
        <w:t>t performance results</w:t>
      </w:r>
      <w:r w:rsidR="00EE415F">
        <w:t xml:space="preserve"> and discusses our experience of using Java and related technologies for complex Big Data problems</w:t>
      </w:r>
      <w:r>
        <w:t xml:space="preserve">. </w:t>
      </w:r>
      <w:r w:rsidR="00ED5B1D">
        <w:t xml:space="preserve">Chapter </w:t>
      </w:r>
      <w:r w:rsidR="00E1423B">
        <w:fldChar w:fldCharType="begin"/>
      </w:r>
      <w:r w:rsidR="00E1423B">
        <w:instrText xml:space="preserve"> REF _Ref410695008 \r \h </w:instrText>
      </w:r>
      <w:r w:rsidR="00E1423B">
        <w:fldChar w:fldCharType="separate"/>
      </w:r>
      <w:r w:rsidR="00E1423B">
        <w:t>6</w:t>
      </w:r>
      <w:r w:rsidR="00E1423B">
        <w:fldChar w:fldCharType="end"/>
      </w:r>
      <w:r w:rsidR="00E64BE0">
        <w:t xml:space="preserve"> appraises the landscape of existing benchmarks coming from HPC, databases, and Big Data. We</w:t>
      </w:r>
      <w:r w:rsidR="000E6B4C">
        <w:t xml:space="preserve"> end our discussion presenting a summary and the research plan in chapter</w:t>
      </w:r>
      <w:r w:rsidR="00EE415F">
        <w:t xml:space="preserve"> </w:t>
      </w:r>
      <w:r w:rsidR="00EE415F">
        <w:fldChar w:fldCharType="begin"/>
      </w:r>
      <w:r w:rsidR="00EE415F">
        <w:instrText xml:space="preserve"> REF _Ref410210324 \r \h </w:instrText>
      </w:r>
      <w:r w:rsidR="00EE415F">
        <w:fldChar w:fldCharType="separate"/>
      </w:r>
      <w:r w:rsidR="00361F53">
        <w:t>7</w:t>
      </w:r>
      <w:r w:rsidR="00EE415F">
        <w:fldChar w:fldCharType="end"/>
      </w:r>
      <w:r w:rsidR="000E6B4C">
        <w:t>.</w:t>
      </w:r>
    </w:p>
    <w:p w:rsidR="00ED5B1D" w:rsidRDefault="00ED5B1D" w:rsidP="00DE29BF">
      <w:pPr>
        <w:pStyle w:val="Heading1"/>
        <w:spacing w:before="240"/>
      </w:pPr>
      <w:bookmarkStart w:id="0" w:name="_Ref410179557"/>
      <w:bookmarkStart w:id="1" w:name="_Ref410167108"/>
      <w:bookmarkStart w:id="2" w:name="_Ref407922382"/>
      <w:r>
        <w:t>Related Work</w:t>
      </w:r>
      <w:bookmarkEnd w:id="0"/>
    </w:p>
    <w:p w:rsidR="004120C8" w:rsidRDefault="007E6073" w:rsidP="004120C8">
      <w:r>
        <w:t xml:space="preserve">Related work to this research are the efforts by industry and academia on defining benchmarks and Big Data standards. We discuss benchmarks closely in chapter </w:t>
      </w:r>
      <w:r w:rsidR="00E1423B">
        <w:fldChar w:fldCharType="begin"/>
      </w:r>
      <w:r w:rsidR="00E1423B">
        <w:instrText xml:space="preserve"> REF _Ref410695008 \r \h </w:instrText>
      </w:r>
      <w:r w:rsidR="00E1423B">
        <w:fldChar w:fldCharType="separate"/>
      </w:r>
      <w:r w:rsidR="00E1423B">
        <w:t>6</w:t>
      </w:r>
      <w:r w:rsidR="00E1423B">
        <w:fldChar w:fldCharType="end"/>
      </w:r>
      <w:r>
        <w:t xml:space="preserve"> – Landscape of Benchmarks and reserve this space to </w:t>
      </w:r>
      <w:r w:rsidR="008F3BE7">
        <w:t>recognize the work of Big Data benchmarking community (BDBC)</w:t>
      </w:r>
      <w:r>
        <w:t xml:space="preserve"> </w:t>
      </w:r>
      <w:r w:rsidR="008F3BE7">
        <w:t>that is working towards the development of industry st</w:t>
      </w:r>
      <w:r w:rsidR="00AC40D8">
        <w:t xml:space="preserve">andard benchmarks for Big Data. </w:t>
      </w:r>
      <w:r w:rsidR="006E7324">
        <w:t xml:space="preserve">BDBC and its workshop series on Big Data benchmarking (WBDB) are the closest efforts in the literature on the subject </w:t>
      </w:r>
      <w:r w:rsidR="00557E8B">
        <w:t xml:space="preserve">we could find </w:t>
      </w:r>
      <w:r w:rsidR="006E7324">
        <w:t xml:space="preserve">besides Ogre </w:t>
      </w:r>
      <w:r w:rsidR="00557E8B">
        <w:t>efforts</w:t>
      </w:r>
      <w:r w:rsidR="006E7324">
        <w:t>.</w:t>
      </w:r>
      <w:r w:rsidR="00370D9F">
        <w:t xml:space="preserve"> </w:t>
      </w:r>
    </w:p>
    <w:p w:rsidR="006E7324" w:rsidRDefault="006E7324" w:rsidP="004120C8"/>
    <w:p w:rsidR="00A4209B" w:rsidRDefault="00BC3A0B" w:rsidP="004120C8">
      <w:r>
        <w:t xml:space="preserve">Following the experience gathered from the first  WBDB workshop, </w:t>
      </w:r>
      <w:r w:rsidR="00A4209B">
        <w:t xml:space="preserve">Baru et al. </w:t>
      </w:r>
      <w:r w:rsidR="00A4209B">
        <w:fldChar w:fldCharType="begin"/>
      </w:r>
      <w:r w:rsidR="00D251CE">
        <w:instrText xml:space="preserve"> ADDIN EN.CITE &lt;EndNote&gt;&lt;Cite&gt;&lt;Author&gt;Baru&lt;/Author&gt;&lt;Year&gt;2013&lt;/Year&gt;&lt;RecNum&gt;3003&lt;/RecNum&gt;&lt;DisplayText&gt;[19]&lt;/DisplayText&gt;&lt;record&gt;&lt;rec-number&gt;3003&lt;/rec-number&gt;&lt;foreign-keys&gt;&lt;key app="EN" db-id="5axaw559mfwdpuewrfppwdvasdfa2ep2ardp" timestamp="1422664851"&gt;3003&lt;/key&gt;&lt;/foreign-keys&gt;&lt;ref-type name="Book Section"&gt;5&lt;/ref-type&gt;&lt;contributors&gt;&lt;authors&gt;&lt;author&gt;Baru, Chaitanya&lt;/author&gt;&lt;author&gt;Bhandarkar, Milind&lt;/author&gt;&lt;author&gt;Nambiar, Raghunath&lt;/author&gt;&lt;author&gt;Poess, Meikel&lt;/author&gt;&lt;author&gt;Rabl, Tilmann&lt;/author&gt;&lt;/authors&gt;&lt;secondary-authors&gt;&lt;author&gt;Nambiar, Raghunath&lt;/author&gt;&lt;author&gt;Poess, Meikel&lt;/author&gt;&lt;/secondary-authors&gt;&lt;/contributors&gt;&lt;titles&gt;&lt;title&gt;Setting the Direction for Big Data Benchmark Standards&lt;/title&gt;&lt;secondary-title&gt;Selected Topics in Performance Evaluation and Benchmarking&lt;/secondary-title&gt;&lt;tertiary-title&gt;Lecture Notes in Computer Science&lt;/tertiary-title&gt;&lt;/titles&gt;&lt;pages&gt;197-208&lt;/pages&gt;&lt;volume&gt;7755&lt;/volume&gt;&lt;section&gt;14&lt;/section&gt;&lt;keywords&gt;&lt;keyword&gt;Big Data&lt;/keyword&gt;&lt;keyword&gt;Benchmarking&lt;/keyword&gt;&lt;keyword&gt;Industry Standards&lt;/keyword&gt;&lt;/keywords&gt;&lt;dates&gt;&lt;year&gt;2013&lt;/year&gt;&lt;pub-dates&gt;&lt;date&gt;2013/01/01&lt;/date&gt;&lt;/pub-dates&gt;&lt;/dates&gt;&lt;publisher&gt;Springer Berlin Heidelberg&lt;/publisher&gt;&lt;isbn&gt;978-3-642-36726-7&lt;/isbn&gt;&lt;urls&gt;&lt;related-urls&gt;&lt;url&gt;http://dx.doi.org/10.1007/978-3-642-36727-4_14&lt;/url&gt;&lt;/related-urls&gt;&lt;/urls&gt;&lt;electronic-resource-num&gt;10.1007/978-3-642-36727-4_14&lt;/electronic-resource-num&gt;&lt;language&gt;English&lt;/language&gt;&lt;/record&gt;&lt;/Cite&gt;&lt;/EndNote&gt;</w:instrText>
      </w:r>
      <w:r w:rsidR="00A4209B">
        <w:fldChar w:fldCharType="separate"/>
      </w:r>
      <w:r w:rsidR="00D251CE">
        <w:rPr>
          <w:noProof/>
        </w:rPr>
        <w:t>[19]</w:t>
      </w:r>
      <w:r w:rsidR="00A4209B">
        <w:fldChar w:fldCharType="end"/>
      </w:r>
      <w:r w:rsidR="00A4209B">
        <w:t xml:space="preserve"> </w:t>
      </w:r>
      <w:r>
        <w:t>discusses the need for coming up with systematic approaches to Big Data benchmarking and presents 5 important design considerations – component vs. end-to-end, Big Data applications, data</w:t>
      </w:r>
      <w:r w:rsidR="00D85E3A">
        <w:t xml:space="preserve"> sources, scaling, and metrics – as described below.</w:t>
      </w:r>
    </w:p>
    <w:p w:rsidR="00D85E3A" w:rsidRPr="00D85E3A" w:rsidRDefault="00D85E3A" w:rsidP="009A3D3C">
      <w:pPr>
        <w:pStyle w:val="ListParagraph"/>
        <w:numPr>
          <w:ilvl w:val="0"/>
          <w:numId w:val="8"/>
        </w:numPr>
        <w:spacing w:before="360" w:after="0"/>
        <w:ind w:left="360"/>
        <w:rPr>
          <w:rFonts w:ascii="Times New Roman" w:hAnsi="Times New Roman" w:cs="Times New Roman"/>
          <w:b/>
          <w:bCs/>
          <w:sz w:val="24"/>
          <w:szCs w:val="24"/>
        </w:rPr>
      </w:pPr>
      <w:r w:rsidRPr="00D85E3A">
        <w:rPr>
          <w:rFonts w:ascii="Times New Roman" w:hAnsi="Times New Roman" w:cs="Times New Roman"/>
          <w:b/>
          <w:bCs/>
          <w:sz w:val="24"/>
          <w:szCs w:val="24"/>
        </w:rPr>
        <w:t>Component vs. end-to-end</w:t>
      </w:r>
    </w:p>
    <w:p w:rsidR="00D85E3A" w:rsidRDefault="00D85E3A" w:rsidP="00786F4A">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mponent benchmarks, for example SPEC’s CPU benchmark </w:t>
      </w:r>
      <w:r>
        <w:rPr>
          <w:rFonts w:ascii="Times New Roman" w:hAnsi="Times New Roman" w:cs="Times New Roman"/>
          <w:sz w:val="24"/>
          <w:szCs w:val="24"/>
        </w:rPr>
        <w:fldChar w:fldCharType="begin"/>
      </w:r>
      <w:r w:rsidR="00D251CE">
        <w:rPr>
          <w:rFonts w:ascii="Times New Roman" w:hAnsi="Times New Roman" w:cs="Times New Roman"/>
          <w:sz w:val="24"/>
          <w:szCs w:val="24"/>
        </w:rPr>
        <w:instrText xml:space="preserve"> ADDIN EN.CITE &lt;EndNote&gt;&lt;Cite&gt;&lt;RecNum&gt;3004&lt;/RecNum&gt;&lt;DisplayText&gt;[20]&lt;/DisplayText&gt;&lt;record&gt;&lt;rec-number&gt;3004&lt;/rec-number&gt;&lt;foreign-keys&gt;&lt;key app="EN" db-id="5axaw559mfwdpuewrfppwdvasdfa2ep2ardp" timestamp="1422669145"&gt;3004&lt;/key&gt;&lt;/foreign-keys&gt;&lt;ref-type name="Web Page"&gt;12&lt;/ref-type&gt;&lt;contributors&gt;&lt;/contributors&gt;&lt;titles&gt;&lt;title&gt;SPEC CPU 2006&lt;/title&gt;&lt;/titles&gt;&lt;number&gt;2/2/2014&lt;/number&gt;&lt;dates&gt;&lt;/dates&gt;&lt;urls&gt;&lt;related-urls&gt;&lt;url&gt;https://www.spec.org/cpu2006/&lt;/url&gt;&lt;/related-urls&gt;&lt;/urls&gt;&lt;/record&gt;&lt;/Cite&gt;&lt;/EndNote&gt;</w:instrText>
      </w:r>
      <w:r>
        <w:rPr>
          <w:rFonts w:ascii="Times New Roman" w:hAnsi="Times New Roman" w:cs="Times New Roman"/>
          <w:sz w:val="24"/>
          <w:szCs w:val="24"/>
        </w:rPr>
        <w:fldChar w:fldCharType="separate"/>
      </w:r>
      <w:r w:rsidR="00D251CE">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and TeraSort </w:t>
      </w:r>
      <w:r>
        <w:rPr>
          <w:rFonts w:ascii="Times New Roman" w:hAnsi="Times New Roman" w:cs="Times New Roman"/>
          <w:sz w:val="24"/>
          <w:szCs w:val="24"/>
        </w:rPr>
        <w:fldChar w:fldCharType="begin"/>
      </w:r>
      <w:r w:rsidR="00D251CE">
        <w:rPr>
          <w:rFonts w:ascii="Times New Roman" w:hAnsi="Times New Roman" w:cs="Times New Roman"/>
          <w:sz w:val="24"/>
          <w:szCs w:val="24"/>
        </w:rPr>
        <w:instrText xml:space="preserve"> ADDIN EN.CITE &lt;EndNote&gt;&lt;Cite&gt;&lt;Author&gt;Nyberg&lt;/Author&gt;&lt;RecNum&gt;3005&lt;/RecNum&gt;&lt;DisplayText&gt;[21]&lt;/DisplayText&gt;&lt;record&gt;&lt;rec-number&gt;3005&lt;/rec-number&gt;&lt;foreign-keys&gt;&lt;key app="EN" db-id="5axaw559mfwdpuewrfppwdvasdfa2ep2ardp" timestamp="1422669332"&gt;3005&lt;/key&gt;&lt;/foreign-keys&gt;&lt;ref-type name="Web Page"&gt;12&lt;/ref-type&gt;&lt;contributors&gt;&lt;authors&gt;&lt;author&gt;Chris Nyberg&lt;/author&gt;&lt;author&gt;Mehul Shah&lt;/author&gt;&lt;author&gt;Naga Govindaraju&lt;/author&gt;&lt;author&gt;Jim Gray&lt;/author&gt;&lt;/authors&gt;&lt;/contributors&gt;&lt;titles&gt;&lt;title&gt;Sort Benchmark Home Page&lt;/title&gt;&lt;/titles&gt;&lt;number&gt;1/3/2015&lt;/number&gt;&lt;dates&gt;&lt;/dates&gt;&lt;urls&gt;&lt;related-urls&gt;&lt;url&gt;http://sortbenchmark.org/&lt;/url&gt;&lt;/related-urls&gt;&lt;/urls&gt;&lt;/record&gt;&lt;/Cite&gt;&lt;/EndNote&gt;</w:instrText>
      </w:r>
      <w:r>
        <w:rPr>
          <w:rFonts w:ascii="Times New Roman" w:hAnsi="Times New Roman" w:cs="Times New Roman"/>
          <w:sz w:val="24"/>
          <w:szCs w:val="24"/>
        </w:rPr>
        <w:fldChar w:fldCharType="separate"/>
      </w:r>
      <w:r w:rsidR="00D251C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evaluate only one or few entities of the system. These are relatively easy to define, especially when components have standard </w:t>
      </w:r>
      <w:r w:rsidR="009A3D3C">
        <w:rPr>
          <w:rFonts w:ascii="Times New Roman" w:hAnsi="Times New Roman" w:cs="Times New Roman"/>
          <w:sz w:val="24"/>
          <w:szCs w:val="24"/>
        </w:rPr>
        <w:t xml:space="preserve">application programming interfaces (APIs). End-to-end benchmarks test the entire system rather picking up a particular component, which usually involves tackling a complex setup and evaluation. TPC-DS </w:t>
      </w:r>
      <w:r w:rsidR="009A3D3C">
        <w:rPr>
          <w:rFonts w:ascii="Times New Roman" w:hAnsi="Times New Roman" w:cs="Times New Roman"/>
          <w:sz w:val="24"/>
          <w:szCs w:val="24"/>
        </w:rPr>
        <w:fldChar w:fldCharType="begin"/>
      </w:r>
      <w:r w:rsidR="0095018C">
        <w:rPr>
          <w:rFonts w:ascii="Times New Roman" w:hAnsi="Times New Roman" w:cs="Times New Roman"/>
          <w:sz w:val="24"/>
          <w:szCs w:val="24"/>
        </w:rPr>
        <w:instrText xml:space="preserve"> ADDIN EN.CITE &lt;EndNote&gt;&lt;Cite&gt;&lt;RecNum&gt;2957&lt;/RecNum&gt;&lt;DisplayText&gt;[2]&lt;/DisplayText&gt;&lt;record&gt;&lt;rec-number&gt;2957&lt;/rec-number&gt;&lt;foreign-keys&gt;&lt;key app="EN" db-id="5axaw559mfwdpuewrfppwdvasdfa2ep2ardp" timestamp="1419533784"&gt;2957&lt;/key&gt;&lt;/foreign-keys&gt;&lt;ref-type name="Web Page"&gt;12&lt;/ref-type&gt;&lt;contributors&gt;&lt;/contributors&gt;&lt;titles&gt;&lt;title&gt;Transaction Processing Performance Council. TPC Benchmarks.&lt;/title&gt;&lt;/titles&gt;&lt;number&gt;1/2/2015&lt;/number&gt;&lt;dates&gt;&lt;/dates&gt;&lt;urls&gt;&lt;related-urls&gt;&lt;url&gt;http://www.tpc.org/information/benchmarks.asp&lt;/url&gt;&lt;/related-urls&gt;&lt;/urls&gt;&lt;/record&gt;&lt;/Cite&gt;&lt;/EndNote&gt;</w:instrText>
      </w:r>
      <w:r w:rsidR="009A3D3C">
        <w:rPr>
          <w:rFonts w:ascii="Times New Roman" w:hAnsi="Times New Roman" w:cs="Times New Roman"/>
          <w:sz w:val="24"/>
          <w:szCs w:val="24"/>
        </w:rPr>
        <w:fldChar w:fldCharType="separate"/>
      </w:r>
      <w:r w:rsidR="009A3D3C">
        <w:rPr>
          <w:rFonts w:ascii="Times New Roman" w:hAnsi="Times New Roman" w:cs="Times New Roman"/>
          <w:noProof/>
          <w:sz w:val="24"/>
          <w:szCs w:val="24"/>
        </w:rPr>
        <w:t>[2]</w:t>
      </w:r>
      <w:r w:rsidR="009A3D3C">
        <w:rPr>
          <w:rFonts w:ascii="Times New Roman" w:hAnsi="Times New Roman" w:cs="Times New Roman"/>
          <w:sz w:val="24"/>
          <w:szCs w:val="24"/>
        </w:rPr>
        <w:fldChar w:fldCharType="end"/>
      </w:r>
      <w:r w:rsidR="009A3D3C">
        <w:rPr>
          <w:rFonts w:ascii="Times New Roman" w:hAnsi="Times New Roman" w:cs="Times New Roman"/>
          <w:sz w:val="24"/>
          <w:szCs w:val="24"/>
        </w:rPr>
        <w:t xml:space="preserve"> and BigBench </w:t>
      </w:r>
      <w:r w:rsidR="009A3D3C">
        <w:rPr>
          <w:rFonts w:ascii="Times New Roman" w:hAnsi="Times New Roman" w:cs="Times New Roman"/>
          <w:sz w:val="24"/>
          <w:szCs w:val="24"/>
        </w:rPr>
        <w:fldChar w:fldCharType="begin"/>
      </w:r>
      <w:r w:rsidR="00D251CE">
        <w:rPr>
          <w:rFonts w:ascii="Times New Roman" w:hAnsi="Times New Roman" w:cs="Times New Roman"/>
          <w:sz w:val="24"/>
          <w:szCs w:val="24"/>
        </w:rPr>
        <w:instrText xml:space="preserve"> ADDIN EN.CITE &lt;EndNote&gt;&lt;Cite&gt;&lt;Author&gt;Ghazal&lt;/Author&gt;&lt;Year&gt;2013&lt;/Year&gt;&lt;RecNum&gt;2959&lt;/RecNum&gt;&lt;DisplayText&gt;[22]&lt;/DisplayText&gt;&lt;record&gt;&lt;rec-number&gt;2959&lt;/rec-number&gt;&lt;foreign-keys&gt;&lt;key app="EN" db-id="5axaw559mfwdpuewrfppwdvasdfa2ep2ardp" timestamp="1419551399"&gt;2959&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related-urls&gt;&lt;url&gt;http://msrg.org/publications/pdf_files/2013/Ghazal13-BigBench:_Towards_an_Industry_Standa.pdf&lt;/url&gt;&lt;/related-urls&gt;&lt;/urls&gt;&lt;custom1&gt;2463712&lt;/custom1&gt;&lt;electronic-resource-num&gt;10.1145/2463676.2463712&lt;/electronic-resource-num&gt;&lt;/record&gt;&lt;/Cite&gt;&lt;/EndNote&gt;</w:instrText>
      </w:r>
      <w:r w:rsidR="009A3D3C">
        <w:rPr>
          <w:rFonts w:ascii="Times New Roman" w:hAnsi="Times New Roman" w:cs="Times New Roman"/>
          <w:sz w:val="24"/>
          <w:szCs w:val="24"/>
        </w:rPr>
        <w:fldChar w:fldCharType="separate"/>
      </w:r>
      <w:r w:rsidR="00D251CE">
        <w:rPr>
          <w:rFonts w:ascii="Times New Roman" w:hAnsi="Times New Roman" w:cs="Times New Roman"/>
          <w:noProof/>
          <w:sz w:val="24"/>
          <w:szCs w:val="24"/>
        </w:rPr>
        <w:t>[22]</w:t>
      </w:r>
      <w:r w:rsidR="009A3D3C">
        <w:rPr>
          <w:rFonts w:ascii="Times New Roman" w:hAnsi="Times New Roman" w:cs="Times New Roman"/>
          <w:sz w:val="24"/>
          <w:szCs w:val="24"/>
        </w:rPr>
        <w:fldChar w:fldCharType="end"/>
      </w:r>
      <w:r w:rsidR="009A3D3C">
        <w:rPr>
          <w:rFonts w:ascii="Times New Roman" w:hAnsi="Times New Roman" w:cs="Times New Roman"/>
          <w:sz w:val="24"/>
          <w:szCs w:val="24"/>
        </w:rPr>
        <w:t xml:space="preserve"> are examples for such benchmarks where they measure the system’s ability from data loading to data serving for different queries over a variety of data types while supporting periodic updates. </w:t>
      </w:r>
    </w:p>
    <w:p w:rsidR="009A3D3C" w:rsidRPr="009A3D3C" w:rsidRDefault="009A3D3C" w:rsidP="00786F4A">
      <w:pPr>
        <w:pStyle w:val="ListParagraph"/>
        <w:numPr>
          <w:ilvl w:val="0"/>
          <w:numId w:val="8"/>
        </w:numPr>
        <w:spacing w:before="360" w:after="0" w:line="240" w:lineRule="auto"/>
        <w:ind w:left="360"/>
        <w:contextualSpacing w:val="0"/>
        <w:jc w:val="both"/>
        <w:rPr>
          <w:rFonts w:ascii="Times New Roman" w:hAnsi="Times New Roman" w:cs="Times New Roman"/>
          <w:sz w:val="24"/>
          <w:szCs w:val="24"/>
        </w:rPr>
      </w:pPr>
      <w:r>
        <w:rPr>
          <w:rFonts w:ascii="Times New Roman" w:hAnsi="Times New Roman" w:cs="Times New Roman"/>
          <w:b/>
          <w:bCs/>
          <w:sz w:val="24"/>
          <w:szCs w:val="24"/>
        </w:rPr>
        <w:t>Big Data applications</w:t>
      </w:r>
    </w:p>
    <w:p w:rsidR="009A3D3C" w:rsidRDefault="00EA2A31" w:rsidP="009A3D3C">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 first thing to note with Big Data applications is their diversity ranging from scientific to social data, thus making it impossible to find a single application to Big Data. The other question is deciding if a particular benchmark should model a concrete application or an abstract model. The authors claim that modeling a concrete application has the advantages of </w:t>
      </w:r>
      <w:r>
        <w:rPr>
          <w:rFonts w:ascii="Times New Roman" w:hAnsi="Times New Roman" w:cs="Times New Roman"/>
          <w:sz w:val="24"/>
          <w:szCs w:val="24"/>
        </w:rPr>
        <w:lastRenderedPageBreak/>
        <w:t xml:space="preserve">being able to provide a detailed specification and to relate real world business workloads to the benchmark. </w:t>
      </w:r>
      <w:r w:rsidR="00786F4A">
        <w:rPr>
          <w:rFonts w:ascii="Times New Roman" w:hAnsi="Times New Roman" w:cs="Times New Roman"/>
          <w:sz w:val="24"/>
          <w:szCs w:val="24"/>
        </w:rPr>
        <w:t>They also note that such modeling could be done only by considering the key characteristics of the particular application.</w:t>
      </w:r>
    </w:p>
    <w:p w:rsidR="00786F4A" w:rsidRPr="00786F4A" w:rsidRDefault="00786F4A" w:rsidP="00786F4A">
      <w:pPr>
        <w:pStyle w:val="ListParagraph"/>
        <w:numPr>
          <w:ilvl w:val="0"/>
          <w:numId w:val="8"/>
        </w:numPr>
        <w:spacing w:before="360" w:after="0" w:line="240" w:lineRule="auto"/>
        <w:ind w:left="360"/>
        <w:contextualSpacing w:val="0"/>
        <w:jc w:val="both"/>
        <w:rPr>
          <w:rFonts w:ascii="Times New Roman" w:hAnsi="Times New Roman" w:cs="Times New Roman"/>
          <w:sz w:val="24"/>
          <w:szCs w:val="24"/>
        </w:rPr>
      </w:pPr>
      <w:r>
        <w:rPr>
          <w:rFonts w:ascii="Times New Roman" w:hAnsi="Times New Roman" w:cs="Times New Roman"/>
          <w:b/>
          <w:bCs/>
          <w:sz w:val="24"/>
          <w:szCs w:val="24"/>
        </w:rPr>
        <w:t>Data sources</w:t>
      </w:r>
    </w:p>
    <w:p w:rsidR="00786F4A" w:rsidRDefault="00531562" w:rsidP="00786F4A">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 third consideration is whether to use real data or synthetic data for benchmarks and the conclusion has been to use synthetic data that ensures the characteristics of real data. The reasons are, 1) synthetic data sets are relatively easy to generate on different scales 2) real data sets may not reflect all the properties of data expected to be handled by the application, and 3) synthetic data could incorporate characteristics of real data.</w:t>
      </w:r>
    </w:p>
    <w:p w:rsidR="00531562" w:rsidRDefault="00531562" w:rsidP="00531562">
      <w:pPr>
        <w:pStyle w:val="ListParagraph"/>
        <w:numPr>
          <w:ilvl w:val="0"/>
          <w:numId w:val="8"/>
        </w:numPr>
        <w:spacing w:before="360" w:after="0"/>
        <w:ind w:left="360"/>
        <w:contextualSpacing w:val="0"/>
        <w:rPr>
          <w:rFonts w:ascii="Times New Roman" w:hAnsi="Times New Roman" w:cs="Times New Roman"/>
          <w:b/>
          <w:bCs/>
          <w:sz w:val="24"/>
          <w:szCs w:val="24"/>
        </w:rPr>
      </w:pPr>
      <w:r w:rsidRPr="00531562">
        <w:rPr>
          <w:rFonts w:ascii="Times New Roman" w:hAnsi="Times New Roman" w:cs="Times New Roman"/>
          <w:b/>
          <w:bCs/>
          <w:sz w:val="24"/>
          <w:szCs w:val="24"/>
        </w:rPr>
        <w:t>Scaling</w:t>
      </w:r>
    </w:p>
    <w:p w:rsidR="00531562" w:rsidRDefault="006711A6" w:rsidP="006711A6">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 system under test (SUT) and the real installation may be different in scale and with Big Data it is most likely that the latter is much larger than SUT in contrast to the case with traditional TPC tests where usually the opposite is true. One aspect of scaling is being able to extrapolate the benchmark results from SUT to reason about the real system. Another aspect is dealing with “elasticity”, especially in cloud environments where data sizes and resources could grow and shrink dynamically. It should also take into consideration the failures and provide benchmarking measures.</w:t>
      </w:r>
    </w:p>
    <w:p w:rsidR="006711A6" w:rsidRDefault="006711A6" w:rsidP="006711A6">
      <w:pPr>
        <w:pStyle w:val="ListParagraph"/>
        <w:numPr>
          <w:ilvl w:val="0"/>
          <w:numId w:val="8"/>
        </w:numPr>
        <w:spacing w:before="360" w:after="0" w:line="240" w:lineRule="auto"/>
        <w:ind w:left="360"/>
        <w:contextualSpacing w:val="0"/>
        <w:jc w:val="both"/>
        <w:rPr>
          <w:rFonts w:ascii="Times New Roman" w:hAnsi="Times New Roman" w:cs="Times New Roman"/>
          <w:b/>
          <w:bCs/>
          <w:sz w:val="24"/>
          <w:szCs w:val="24"/>
        </w:rPr>
      </w:pPr>
      <w:r w:rsidRPr="006711A6">
        <w:rPr>
          <w:rFonts w:ascii="Times New Roman" w:hAnsi="Times New Roman" w:cs="Times New Roman"/>
          <w:b/>
          <w:bCs/>
          <w:sz w:val="24"/>
          <w:szCs w:val="24"/>
        </w:rPr>
        <w:t>Metrics</w:t>
      </w:r>
    </w:p>
    <w:p w:rsidR="006711A6" w:rsidRPr="00264887" w:rsidRDefault="00264887" w:rsidP="006711A6">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Benchmark metrics usually target for performance, but price for performance is equally important, especially with Big Data hardware and software systems. The suggestion is to adopt the TPC’s pricing scheme and also include energy costs and system setup costs. The latter could be very large for Big Data systems that they may not be ignored.</w:t>
      </w:r>
    </w:p>
    <w:p w:rsidR="00A4209B" w:rsidRDefault="00A4209B" w:rsidP="004120C8"/>
    <w:p w:rsidR="00677122" w:rsidRDefault="00EE173E" w:rsidP="004120C8">
      <w:r>
        <w:t xml:space="preserve">In a recent </w:t>
      </w:r>
      <w:r w:rsidR="00BD0B23">
        <w:t xml:space="preserve">tutorial </w:t>
      </w:r>
      <w:r w:rsidR="001151E2">
        <w:fldChar w:fldCharType="begin"/>
      </w:r>
      <w:r w:rsidR="00D251CE">
        <w:instrText xml:space="preserve"> ADDIN EN.CITE &lt;EndNote&gt;&lt;Cite&gt;&lt;Author&gt;Baru&lt;/Author&gt;&lt;Year&gt;2014&lt;/Year&gt;&lt;RecNum&gt;3006&lt;/RecNum&gt;&lt;DisplayText&gt;[23]&lt;/DisplayText&gt;&lt;record&gt;&lt;rec-number&gt;3006&lt;/rec-number&gt;&lt;foreign-keys&gt;&lt;key app="EN" db-id="5axaw559mfwdpuewrfppwdvasdfa2ep2ardp" timestamp="1422686694"&gt;3006&lt;/key&gt;&lt;/foreign-keys&gt;&lt;ref-type name="Web Page"&gt;12&lt;/ref-type&gt;&lt;contributors&gt;&lt;authors&gt;&lt;author&gt;Chaitan Baru&lt;/author&gt;&lt;author&gt;Tilmann Rabl&lt;/author&gt;&lt;/authors&gt;&lt;/contributors&gt;&lt;titles&gt;&lt;title&gt;Big Data Benchmarking&lt;/title&gt;&lt;/titles&gt;&lt;number&gt;12/2/2014&lt;/number&gt;&lt;dates&gt;&lt;year&gt;2014&lt;/year&gt;&lt;/dates&gt;&lt;urls&gt;&lt;related-urls&gt;&lt;url&gt;http://cci.drexel.edu/bigdata/bigdata2014/IEEE2014TutorialBaruRabl.pdf&lt;/url&gt;&lt;/related-urls&gt;&lt;/urls&gt;&lt;/record&gt;&lt;/Cite&gt;&lt;/EndNote&gt;</w:instrText>
      </w:r>
      <w:r w:rsidR="001151E2">
        <w:fldChar w:fldCharType="separate"/>
      </w:r>
      <w:r w:rsidR="00D251CE">
        <w:rPr>
          <w:noProof/>
        </w:rPr>
        <w:t>[23]</w:t>
      </w:r>
      <w:r w:rsidR="001151E2">
        <w:fldChar w:fldCharType="end"/>
      </w:r>
      <w:r w:rsidR="001151E2">
        <w:t xml:space="preserve"> Baru et al. extend </w:t>
      </w:r>
      <w:r w:rsidR="00506E90">
        <w:t xml:space="preserve">these to include ideas such as reuse, where to get data, verifiability, and implementation based vs paper and pencil. </w:t>
      </w:r>
      <w:r w:rsidR="00186FD8">
        <w:t xml:space="preserve">They also introduce the “Vs” of Big Data benchmarks – volume, velocity, and variety. Volume </w:t>
      </w:r>
      <w:r w:rsidR="00367D80">
        <w:t>determines</w:t>
      </w:r>
      <w:r w:rsidR="00186FD8">
        <w:t xml:space="preserve"> if the benchmark can test the scalability of the system to large volumes of data. Velocity </w:t>
      </w:r>
      <w:r w:rsidR="00367D80">
        <w:t>questions</w:t>
      </w:r>
      <w:r w:rsidR="00186FD8">
        <w:t xml:space="preserve"> the ability to deal with frequent data updates and variety </w:t>
      </w:r>
      <w:r w:rsidR="00367D80">
        <w:t>is the ability to include operations on heterogeneous data.</w:t>
      </w:r>
    </w:p>
    <w:p w:rsidR="00367D80" w:rsidRDefault="00367D80" w:rsidP="004120C8"/>
    <w:p w:rsidR="00367D80" w:rsidRDefault="00367D80" w:rsidP="004120C8">
      <w:r>
        <w:t xml:space="preserve">Another point to take from </w:t>
      </w:r>
      <w:r>
        <w:fldChar w:fldCharType="begin"/>
      </w:r>
      <w:r w:rsidR="00D251CE">
        <w:instrText xml:space="preserve"> ADDIN EN.CITE &lt;EndNote&gt;&lt;Cite&gt;&lt;Author&gt;Baru&lt;/Author&gt;&lt;Year&gt;2014&lt;/Year&gt;&lt;RecNum&gt;3006&lt;/RecNum&gt;&lt;DisplayText&gt;[23]&lt;/DisplayText&gt;&lt;record&gt;&lt;rec-number&gt;3006&lt;/rec-number&gt;&lt;foreign-keys&gt;&lt;key app="EN" db-id="5axaw559mfwdpuewrfppwdvasdfa2ep2ardp" timestamp="1422686694"&gt;3006&lt;/key&gt;&lt;/foreign-keys&gt;&lt;ref-type name="Web Page"&gt;12&lt;/ref-type&gt;&lt;contributors&gt;&lt;authors&gt;&lt;author&gt;Chaitan Baru&lt;/author&gt;&lt;author&gt;Tilmann Rabl&lt;/author&gt;&lt;/authors&gt;&lt;/contributors&gt;&lt;titles&gt;&lt;title&gt;Big Data Benchmarking&lt;/title&gt;&lt;/titles&gt;&lt;number&gt;12/2/2014&lt;/number&gt;&lt;dates&gt;&lt;year&gt;2014&lt;/year&gt;&lt;/dates&gt;&lt;urls&gt;&lt;related-urls&gt;&lt;url&gt;http://cci.drexel.edu/bigdata/bigdata2014/IEEE2014TutorialBaruRabl.pdf&lt;/url&gt;&lt;/related-urls&gt;&lt;/urls&gt;&lt;/record&gt;&lt;/Cite&gt;&lt;/EndNote&gt;</w:instrText>
      </w:r>
      <w:r>
        <w:fldChar w:fldCharType="separate"/>
      </w:r>
      <w:r w:rsidR="00D251CE">
        <w:rPr>
          <w:noProof/>
        </w:rPr>
        <w:t>[23]</w:t>
      </w:r>
      <w:r>
        <w:fldChar w:fldCharType="end"/>
      </w:r>
      <w:r>
        <w:t xml:space="preserve"> is the types of benchmarks – micro, functional, genre-specific, and application level – as described below.</w:t>
      </w:r>
    </w:p>
    <w:p w:rsidR="00367D80" w:rsidRDefault="009A4816" w:rsidP="009A4816">
      <w:pPr>
        <w:pStyle w:val="ListParagraph"/>
        <w:numPr>
          <w:ilvl w:val="0"/>
          <w:numId w:val="10"/>
        </w:numPr>
        <w:spacing w:before="360" w:after="0" w:line="240" w:lineRule="auto"/>
        <w:ind w:left="360"/>
        <w:contextualSpacing w:val="0"/>
        <w:rPr>
          <w:rFonts w:ascii="Times New Roman" w:hAnsi="Times New Roman" w:cs="Times New Roman"/>
          <w:b/>
          <w:bCs/>
          <w:sz w:val="24"/>
          <w:szCs w:val="24"/>
        </w:rPr>
      </w:pPr>
      <w:r w:rsidRPr="009A4816">
        <w:rPr>
          <w:rFonts w:ascii="Times New Roman" w:hAnsi="Times New Roman" w:cs="Times New Roman"/>
          <w:b/>
          <w:bCs/>
          <w:sz w:val="24"/>
          <w:szCs w:val="24"/>
        </w:rPr>
        <w:t>Micro-benchmarks</w:t>
      </w:r>
    </w:p>
    <w:p w:rsidR="009A4816" w:rsidRDefault="009A4816" w:rsidP="000A6779">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se are benchmarks designed to evaluate specific low level system operations.</w:t>
      </w:r>
      <w:r w:rsidR="000A6779">
        <w:rPr>
          <w:rFonts w:ascii="Times New Roman" w:hAnsi="Times New Roman" w:cs="Times New Roman"/>
          <w:sz w:val="24"/>
          <w:szCs w:val="24"/>
        </w:rPr>
        <w:t xml:space="preserve"> Examples of micro-benchmarks include the popular OSU </w:t>
      </w:r>
      <w:r w:rsidR="000A6779">
        <w:rPr>
          <w:rFonts w:ascii="Times New Roman" w:hAnsi="Times New Roman" w:cs="Times New Roman"/>
          <w:sz w:val="24"/>
          <w:szCs w:val="24"/>
        </w:rPr>
        <w:fldChar w:fldCharType="begin"/>
      </w:r>
      <w:r w:rsidR="00D251CE">
        <w:rPr>
          <w:rFonts w:ascii="Times New Roman" w:hAnsi="Times New Roman" w:cs="Times New Roman"/>
          <w:sz w:val="24"/>
          <w:szCs w:val="24"/>
        </w:rPr>
        <w:instrText xml:space="preserve"> ADDIN EN.CITE &lt;EndNote&gt;&lt;Cite&gt;&lt;Author&gt;Laboratory&lt;/Author&gt;&lt;RecNum&gt;2926&lt;/RecNum&gt;&lt;DisplayText&gt;[24]&lt;/DisplayText&gt;&lt;record&gt;&lt;rec-number&gt;2926&lt;/rec-number&gt;&lt;foreign-keys&gt;&lt;key app="EN" db-id="5axaw559mfwdpuewrfppwdvasdfa2ep2ardp" timestamp="1392368567"&gt;2926&lt;/key&gt;&lt;/foreign-keys&gt;&lt;ref-type name="Web Page"&gt;12&lt;/ref-type&gt;&lt;contributors&gt;&lt;authors&gt;&lt;author&gt;The Ohio State University&amp;apos;s Network-Based Computing Laboratory (NBCL),&lt;/author&gt;&lt;/authors&gt;&lt;/contributors&gt;&lt;titles&gt;&lt;title&gt;OSU Micro-Benchmarks&lt;/title&gt;&lt;/titles&gt;&lt;dates&gt;&lt;/dates&gt;&lt;urls&gt;&lt;related-urls&gt;&lt;url&gt;http://mvapich.cse.ohio-state.edu/benchmarks/&lt;/url&gt;&lt;/related-urls&gt;&lt;/urls&gt;&lt;/record&gt;&lt;/Cite&gt;&lt;/EndNote&gt;</w:instrText>
      </w:r>
      <w:r w:rsidR="000A6779">
        <w:rPr>
          <w:rFonts w:ascii="Times New Roman" w:hAnsi="Times New Roman" w:cs="Times New Roman"/>
          <w:sz w:val="24"/>
          <w:szCs w:val="24"/>
        </w:rPr>
        <w:fldChar w:fldCharType="separate"/>
      </w:r>
      <w:r w:rsidR="00D251CE">
        <w:rPr>
          <w:rFonts w:ascii="Times New Roman" w:hAnsi="Times New Roman" w:cs="Times New Roman"/>
          <w:noProof/>
          <w:sz w:val="24"/>
          <w:szCs w:val="24"/>
        </w:rPr>
        <w:t>[24]</w:t>
      </w:r>
      <w:r w:rsidR="000A6779">
        <w:rPr>
          <w:rFonts w:ascii="Times New Roman" w:hAnsi="Times New Roman" w:cs="Times New Roman"/>
          <w:sz w:val="24"/>
          <w:szCs w:val="24"/>
        </w:rPr>
        <w:fldChar w:fldCharType="end"/>
      </w:r>
      <w:r w:rsidR="000A6779">
        <w:rPr>
          <w:rFonts w:ascii="Times New Roman" w:hAnsi="Times New Roman" w:cs="Times New Roman"/>
          <w:sz w:val="24"/>
          <w:szCs w:val="24"/>
        </w:rPr>
        <w:t xml:space="preserve"> benchmarks suite and enhanced DFSIO from HiBench </w:t>
      </w:r>
      <w:r w:rsidR="000A6779">
        <w:rPr>
          <w:rFonts w:ascii="Times New Roman" w:hAnsi="Times New Roman" w:cs="Times New Roman"/>
          <w:sz w:val="24"/>
          <w:szCs w:val="24"/>
        </w:rPr>
        <w:fldChar w:fldCharType="begin"/>
      </w:r>
      <w:r w:rsidR="00460F74">
        <w:rPr>
          <w:rFonts w:ascii="Times New Roman" w:hAnsi="Times New Roman" w:cs="Times New Roman"/>
          <w:sz w:val="24"/>
          <w:szCs w:val="24"/>
        </w:rPr>
        <w:instrText xml:space="preserve"> ADDIN EN.CITE &lt;EndNote&gt;&lt;Cite&gt;&lt;Author&gt;Huang&lt;/Author&gt;&lt;Year&gt;2011&lt;/Year&gt;&lt;RecNum&gt;2960&lt;/RecNum&gt;&lt;DisplayText&gt;[9]&lt;/DisplayText&gt;&lt;record&gt;&lt;rec-number&gt;2960&lt;/rec-number&gt;&lt;foreign-keys&gt;&lt;key app="EN" db-id="5axaw559mfwdpuewrfppwdvasdfa2ep2ardp" timestamp="1419569948"&gt;2960&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000A6779">
        <w:rPr>
          <w:rFonts w:ascii="Times New Roman" w:hAnsi="Times New Roman" w:cs="Times New Roman"/>
          <w:sz w:val="24"/>
          <w:szCs w:val="24"/>
        </w:rPr>
        <w:fldChar w:fldCharType="separate"/>
      </w:r>
      <w:r w:rsidR="00460F74">
        <w:rPr>
          <w:rFonts w:ascii="Times New Roman" w:hAnsi="Times New Roman" w:cs="Times New Roman"/>
          <w:noProof/>
          <w:sz w:val="24"/>
          <w:szCs w:val="24"/>
        </w:rPr>
        <w:t>[9]</w:t>
      </w:r>
      <w:r w:rsidR="000A6779">
        <w:rPr>
          <w:rFonts w:ascii="Times New Roman" w:hAnsi="Times New Roman" w:cs="Times New Roman"/>
          <w:sz w:val="24"/>
          <w:szCs w:val="24"/>
        </w:rPr>
        <w:fldChar w:fldCharType="end"/>
      </w:r>
      <w:r w:rsidR="000A6779">
        <w:rPr>
          <w:rFonts w:ascii="Times New Roman" w:hAnsi="Times New Roman" w:cs="Times New Roman"/>
          <w:sz w:val="24"/>
          <w:szCs w:val="24"/>
        </w:rPr>
        <w:t>.</w:t>
      </w:r>
    </w:p>
    <w:p w:rsidR="000A6779" w:rsidRDefault="000A6779" w:rsidP="000A6779">
      <w:pPr>
        <w:pStyle w:val="ListParagraph"/>
        <w:numPr>
          <w:ilvl w:val="0"/>
          <w:numId w:val="10"/>
        </w:numPr>
        <w:spacing w:before="360" w:after="0" w:line="240" w:lineRule="auto"/>
        <w:ind w:left="360"/>
        <w:contextualSpacing w:val="0"/>
        <w:jc w:val="both"/>
        <w:rPr>
          <w:rFonts w:ascii="Times New Roman" w:hAnsi="Times New Roman" w:cs="Times New Roman"/>
          <w:b/>
          <w:bCs/>
          <w:sz w:val="24"/>
          <w:szCs w:val="24"/>
        </w:rPr>
      </w:pPr>
      <w:r w:rsidRPr="000A6779">
        <w:rPr>
          <w:rFonts w:ascii="Times New Roman" w:hAnsi="Times New Roman" w:cs="Times New Roman"/>
          <w:b/>
          <w:bCs/>
          <w:sz w:val="24"/>
          <w:szCs w:val="24"/>
        </w:rPr>
        <w:t>Functional benchmarks</w:t>
      </w:r>
    </w:p>
    <w:p w:rsidR="000A6779" w:rsidRDefault="00464AAE" w:rsidP="000A6779">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se may also be called as component benchmarks where the objective is to exercise a particular high level function such as sorting or an individual SQL operation like select, project, join, etc.</w:t>
      </w:r>
    </w:p>
    <w:p w:rsidR="00464AAE" w:rsidRDefault="00464AAE" w:rsidP="00464AAE">
      <w:pPr>
        <w:pStyle w:val="ListParagraph"/>
        <w:numPr>
          <w:ilvl w:val="0"/>
          <w:numId w:val="11"/>
        </w:numPr>
        <w:spacing w:before="360" w:after="0" w:line="240" w:lineRule="auto"/>
        <w:ind w:left="360"/>
        <w:contextualSpacing w:val="0"/>
        <w:jc w:val="both"/>
        <w:rPr>
          <w:rFonts w:ascii="Times New Roman" w:hAnsi="Times New Roman" w:cs="Times New Roman"/>
          <w:b/>
          <w:bCs/>
          <w:sz w:val="24"/>
          <w:szCs w:val="24"/>
        </w:rPr>
      </w:pPr>
      <w:r w:rsidRPr="00464AAE">
        <w:rPr>
          <w:rFonts w:ascii="Times New Roman" w:hAnsi="Times New Roman" w:cs="Times New Roman"/>
          <w:b/>
          <w:bCs/>
          <w:sz w:val="24"/>
          <w:szCs w:val="24"/>
        </w:rPr>
        <w:lastRenderedPageBreak/>
        <w:t>Genre-specific benchmarks</w:t>
      </w:r>
    </w:p>
    <w:p w:rsidR="00464AAE" w:rsidRDefault="00464AAE" w:rsidP="00464AAE">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 xml:space="preserve">Any benchmark that is related with the type of data such as in the case of Graph500 </w:t>
      </w:r>
      <w:r>
        <w:rPr>
          <w:rFonts w:ascii="Times New Roman" w:hAnsi="Times New Roman" w:cs="Times New Roman"/>
          <w:sz w:val="24"/>
          <w:szCs w:val="24"/>
        </w:rPr>
        <w:fldChar w:fldCharType="begin"/>
      </w:r>
      <w:r w:rsidR="001B7152">
        <w:rPr>
          <w:rFonts w:ascii="Times New Roman" w:hAnsi="Times New Roman" w:cs="Times New Roman"/>
          <w:sz w:val="24"/>
          <w:szCs w:val="24"/>
        </w:rPr>
        <w:instrText xml:space="preserve"> ADDIN EN.CITE &lt;EndNote&gt;&lt;Cite&gt;&lt;Author&gt;Bader&lt;/Author&gt;&lt;Year&gt;2011&lt;/Year&gt;&lt;RecNum&gt;2961&lt;/RecNum&gt;&lt;DisplayText&gt;[10]&lt;/DisplayText&gt;&lt;record&gt;&lt;rec-number&gt;2961&lt;/rec-number&gt;&lt;foreign-keys&gt;&lt;key app="EN" db-id="5axaw559mfwdpuewrfppwdvasdfa2ep2ardp" timestamp="1419572629"&gt;2961&lt;/key&gt;&lt;/foreign-keys&gt;&lt;ref-type name="Web Page"&gt;12&lt;/ref-type&gt;&lt;contributors&gt;&lt;authors&gt;&lt;author&gt;David A. Bader &lt;/author&gt;&lt;author&gt;Jonathan Berry &lt;/author&gt;&lt;author&gt;Simon Kahan &lt;/author&gt;&lt;author&gt;Richard Murphy &lt;/author&gt;&lt;author&gt;E. Jason Riedy &lt;/author&gt;&lt;author&gt;Jeremiah Willcock&lt;/author&gt;&lt;/authors&gt;&lt;/contributors&gt;&lt;titles&gt;&lt;title&gt;Graph 500 Benchmark&lt;/title&gt;&lt;/titles&gt;&lt;number&gt;12/2/2014&lt;/number&gt;&lt;dates&gt;&lt;year&gt;2011&lt;/year&gt;&lt;/dates&gt;&lt;urls&gt;&lt;related-urls&gt;&lt;url&gt;http://www.graph500.org/specifications&lt;/url&gt;&lt;/related-urls&gt;&lt;/urls&gt;&lt;/record&gt;&lt;/Cite&gt;&lt;/EndNote&gt;</w:instrText>
      </w:r>
      <w:r>
        <w:rPr>
          <w:rFonts w:ascii="Times New Roman" w:hAnsi="Times New Roman" w:cs="Times New Roman"/>
          <w:sz w:val="24"/>
          <w:szCs w:val="24"/>
        </w:rPr>
        <w:fldChar w:fldCharType="separate"/>
      </w:r>
      <w:r w:rsidR="00460F74">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here it deals with graph data.</w:t>
      </w:r>
    </w:p>
    <w:p w:rsidR="00464AAE" w:rsidRDefault="00464AAE" w:rsidP="00464AAE">
      <w:pPr>
        <w:pStyle w:val="ListParagraph"/>
        <w:numPr>
          <w:ilvl w:val="0"/>
          <w:numId w:val="11"/>
        </w:numPr>
        <w:spacing w:before="360" w:after="0" w:line="240" w:lineRule="auto"/>
        <w:ind w:left="360"/>
        <w:contextualSpacing w:val="0"/>
        <w:jc w:val="both"/>
        <w:rPr>
          <w:rFonts w:ascii="Times New Roman" w:hAnsi="Times New Roman" w:cs="Times New Roman"/>
          <w:b/>
          <w:bCs/>
          <w:sz w:val="24"/>
          <w:szCs w:val="24"/>
        </w:rPr>
      </w:pPr>
      <w:r>
        <w:rPr>
          <w:rFonts w:ascii="Times New Roman" w:hAnsi="Times New Roman" w:cs="Times New Roman"/>
          <w:b/>
          <w:bCs/>
          <w:sz w:val="24"/>
          <w:szCs w:val="24"/>
        </w:rPr>
        <w:t>Application le</w:t>
      </w:r>
      <w:r w:rsidR="00F15508">
        <w:rPr>
          <w:rFonts w:ascii="Times New Roman" w:hAnsi="Times New Roman" w:cs="Times New Roman"/>
          <w:b/>
          <w:bCs/>
          <w:sz w:val="24"/>
          <w:szCs w:val="24"/>
        </w:rPr>
        <w:softHyphen/>
      </w:r>
      <w:r>
        <w:rPr>
          <w:rFonts w:ascii="Times New Roman" w:hAnsi="Times New Roman" w:cs="Times New Roman"/>
          <w:b/>
          <w:bCs/>
          <w:sz w:val="24"/>
          <w:szCs w:val="24"/>
        </w:rPr>
        <w:t>vel benchmarks</w:t>
      </w:r>
    </w:p>
    <w:p w:rsidR="00464AAE" w:rsidRPr="00464AAE" w:rsidRDefault="00464AAE" w:rsidP="00464AAE">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se are full applications that evaluates hardware and software for a given data and workload. </w:t>
      </w:r>
    </w:p>
    <w:p w:rsidR="00AC40D8" w:rsidRDefault="00AC40D8" w:rsidP="004120C8"/>
    <w:p w:rsidR="00DF5EE9" w:rsidRPr="004120C8" w:rsidRDefault="00DF5EE9" w:rsidP="004120C8">
      <w:r>
        <w:t xml:space="preserve">In summary, we find the active engagement of BDBC appealing and hope to utilize the wisdom gained from their efforts in broadening the systematic approach we propose for Big Data benchmarking. </w:t>
      </w:r>
    </w:p>
    <w:p w:rsidR="00955A15" w:rsidRDefault="00955A15" w:rsidP="00DE29BF">
      <w:pPr>
        <w:pStyle w:val="Heading1"/>
        <w:spacing w:before="240"/>
      </w:pPr>
      <w:bookmarkStart w:id="3" w:name="_Ref410179325"/>
      <w:r>
        <w:t>Ogres</w:t>
      </w:r>
      <w:bookmarkEnd w:id="1"/>
      <w:bookmarkEnd w:id="3"/>
    </w:p>
    <w:p w:rsidR="00955A15" w:rsidRDefault="00955A15" w:rsidP="00955A15">
      <w:r>
        <w:t xml:space="preserve">An Ogre </w:t>
      </w:r>
      <w:r w:rsidR="00460F74">
        <w:fldChar w:fldCharType="begin">
          <w:fldData xml:space="preserve">PEVuZE5vdGU+PENpdGU+PEF1dGhvcj5KaGE8L0F1dGhvcj48WWVhcj4yMDE0PC9ZZWFyPjxSZWNO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=
</w:fldData>
        </w:fldChar>
      </w:r>
      <w:r w:rsidR="00DF61A2">
        <w:instrText xml:space="preserve"> ADDIN EN.CITE </w:instrText>
      </w:r>
      <w:r w:rsidR="00DF61A2">
        <w:fldChar w:fldCharType="begin">
          <w:fldData xml:space="preserve">PEVuZE5vdGU+PENpdGU+PEF1dGhvcj5KaGE8L0F1dGhvcj48WWVhcj4yMDE0PC9ZZWFyPjxSZWNO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=
</w:fldData>
        </w:fldChar>
      </w:r>
      <w:r w:rsidR="00DF61A2">
        <w:instrText xml:space="preserve"> ADDIN EN.CITE.DATA </w:instrText>
      </w:r>
      <w:r w:rsidR="00DF61A2">
        <w:fldChar w:fldCharType="end"/>
      </w:r>
      <w:r w:rsidR="00460F74">
        <w:fldChar w:fldCharType="separate"/>
      </w:r>
      <w:r w:rsidR="00460F74">
        <w:rPr>
          <w:noProof/>
        </w:rPr>
        <w:t>[4, 6]</w:t>
      </w:r>
      <w:r w:rsidR="00460F74">
        <w:fldChar w:fldCharType="end"/>
      </w:r>
      <w:r w:rsidR="00460F74">
        <w:t xml:space="preserve"> </w:t>
      </w:r>
      <w:r>
        <w:t xml:space="preserve">captures a class of </w:t>
      </w:r>
      <w:r w:rsidR="00AE05C2">
        <w:t>Big Data</w:t>
      </w:r>
      <w:r>
        <w:t xml:space="preserve"> problems similar to what a Dwarf represented in HPC. They double both as a systematic way of classifying </w:t>
      </w:r>
      <w:r w:rsidR="00AE05C2">
        <w:t>Big Data</w:t>
      </w:r>
      <w:r>
        <w:t xml:space="preserve"> applications as well as a mean of defining </w:t>
      </w:r>
      <w:r w:rsidR="00AE05C2">
        <w:t>Big Data</w:t>
      </w:r>
      <w:r>
        <w:t xml:space="preserve"> benchmarks. An Ogre is characterized by four views and a set of facets comprising each view. One could think of an Ogre as a diamond cut into a collection of facets. Each view – front, top, and bottom – consists of different facets and the kind of facets it is made of characterize a class of diamonds, for example like the brilliant cut class sho</w:t>
      </w:r>
      <w:r w:rsidRPr="008F0FB0">
        <w:t>wn in</w:t>
      </w:r>
      <w:r w:rsidR="00DE6C6C">
        <w:t xml:space="preserve"> </w:t>
      </w:r>
      <w:r w:rsidR="00DE6C6C">
        <w:fldChar w:fldCharType="begin"/>
      </w:r>
      <w:r w:rsidR="00DE6C6C">
        <w:instrText xml:space="preserve"> REF _Ref410636100 \h </w:instrText>
      </w:r>
      <w:r w:rsidR="00DE6C6C">
        <w:fldChar w:fldCharType="separate"/>
      </w:r>
      <w:r w:rsidR="00361F53">
        <w:t xml:space="preserve">Figure </w:t>
      </w:r>
      <w:r w:rsidR="00361F53">
        <w:rPr>
          <w:noProof/>
        </w:rPr>
        <w:t>1</w:t>
      </w:r>
      <w:r w:rsidR="00DE6C6C">
        <w:fldChar w:fldCharType="end"/>
      </w:r>
      <w:r w:rsidRPr="008F0FB0">
        <w:t>.</w:t>
      </w:r>
    </w:p>
    <w:p w:rsidR="00DE6C6C" w:rsidRDefault="00955A15" w:rsidP="00DE6C6C">
      <w:pPr>
        <w:keepNext/>
        <w:ind w:left="1440"/>
      </w:pPr>
      <w:r>
        <w:rPr>
          <w:noProof/>
          <w:lang w:bidi="si-LK"/>
        </w:rPr>
        <mc:AlternateContent>
          <mc:Choice Requires="wpc">
            <w:drawing>
              <wp:inline distT="0" distB="0" distL="0" distR="0" wp14:anchorId="7E93B673" wp14:editId="03CB4D19">
                <wp:extent cx="4228465" cy="1360967"/>
                <wp:effectExtent l="0" t="0" r="635" b="0"/>
                <wp:docPr id="290"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 name="Picture 2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109871"/>
                            <a:ext cx="1325235" cy="889591"/>
                          </a:xfrm>
                          <a:prstGeom prst="rect">
                            <a:avLst/>
                          </a:prstGeom>
                        </pic:spPr>
                      </pic:pic>
                      <pic:pic xmlns:pic="http://schemas.openxmlformats.org/drawingml/2006/picture">
                        <pic:nvPicPr>
                          <pic:cNvPr id="24" name="Picture 24"/>
                          <pic:cNvPicPr>
                            <a:picLocks noChangeAspect="1"/>
                          </pic:cNvPicPr>
                        </pic:nvPicPr>
                        <pic:blipFill rotWithShape="1">
                          <a:blip r:embed="rId9"/>
                          <a:srcRect t="4673" b="6543"/>
                          <a:stretch/>
                        </pic:blipFill>
                        <pic:spPr>
                          <a:xfrm>
                            <a:off x="3091245" y="21266"/>
                            <a:ext cx="1137685" cy="1010093"/>
                          </a:xfrm>
                          <a:prstGeom prst="rect">
                            <a:avLst/>
                          </a:prstGeom>
                        </pic:spPr>
                      </pic:pic>
                      <pic:pic xmlns:pic="http://schemas.openxmlformats.org/drawingml/2006/picture">
                        <pic:nvPicPr>
                          <pic:cNvPr id="25" name="Picture 25"/>
                          <pic:cNvPicPr>
                            <a:picLocks noChangeAspect="1"/>
                          </pic:cNvPicPr>
                        </pic:nvPicPr>
                        <pic:blipFill>
                          <a:blip r:embed="rId10"/>
                          <a:stretch>
                            <a:fillRect/>
                          </a:stretch>
                        </pic:blipFill>
                        <pic:spPr>
                          <a:xfrm>
                            <a:off x="1698380" y="0"/>
                            <a:ext cx="1031359" cy="1031359"/>
                          </a:xfrm>
                          <a:prstGeom prst="rect">
                            <a:avLst/>
                          </a:prstGeom>
                        </pic:spPr>
                      </pic:pic>
                      <wps:wsp>
                        <wps:cNvPr id="26" name="Text Box 2"/>
                        <wps:cNvSpPr txBox="1">
                          <a:spLocks noChangeArrowheads="1"/>
                        </wps:cNvSpPr>
                        <wps:spPr bwMode="auto">
                          <a:xfrm>
                            <a:off x="357926" y="1084521"/>
                            <a:ext cx="660399" cy="180754"/>
                          </a:xfrm>
                          <a:prstGeom prst="rect">
                            <a:avLst/>
                          </a:prstGeom>
                          <a:solidFill>
                            <a:srgbClr val="FFFFFF"/>
                          </a:solidFill>
                          <a:ln w="9525">
                            <a:solidFill>
                              <a:schemeClr val="bg1"/>
                            </a:solidFill>
                            <a:miter lim="800000"/>
                            <a:headEnd/>
                            <a:tailEnd/>
                          </a:ln>
                        </wps:spPr>
                        <wps:txbx>
                          <w:txbxContent>
                            <w:p w:rsidR="00BF0438" w:rsidRPr="00F41B6B" w:rsidRDefault="00BF0438" w:rsidP="00955A15">
                              <w:pPr>
                                <w:pStyle w:val="NormalWeb"/>
                                <w:spacing w:before="0" w:beforeAutospacing="0" w:after="160" w:afterAutospacing="0" w:line="256" w:lineRule="auto"/>
                              </w:pPr>
                              <w:r>
                                <w:rPr>
                                  <w:rFonts w:eastAsia="Times New Roman"/>
                                  <w:sz w:val="22"/>
                                  <w:szCs w:val="22"/>
                                </w:rPr>
                                <w:t>Front View</w:t>
                              </w:r>
                            </w:p>
                          </w:txbxContent>
                        </wps:txbx>
                        <wps:bodyPr rot="0" vert="horz" wrap="square" lIns="0" tIns="0" rIns="0" bIns="0" anchor="t" anchorCtr="0">
                          <a:noAutofit/>
                        </wps:bodyPr>
                      </wps:wsp>
                      <wps:wsp>
                        <wps:cNvPr id="28" name="Text Box 2"/>
                        <wps:cNvSpPr txBox="1">
                          <a:spLocks noChangeArrowheads="1"/>
                        </wps:cNvSpPr>
                        <wps:spPr bwMode="auto">
                          <a:xfrm>
                            <a:off x="1889014" y="1105787"/>
                            <a:ext cx="659765" cy="180340"/>
                          </a:xfrm>
                          <a:prstGeom prst="rect">
                            <a:avLst/>
                          </a:prstGeom>
                          <a:solidFill>
                            <a:srgbClr val="FFFFFF"/>
                          </a:solidFill>
                          <a:ln w="9525">
                            <a:solidFill>
                              <a:schemeClr val="bg1"/>
                            </a:solidFill>
                            <a:miter lim="800000"/>
                            <a:headEnd/>
                            <a:tailEnd/>
                          </a:ln>
                        </wps:spPr>
                        <wps:txbx>
                          <w:txbxContent>
                            <w:p w:rsidR="00BF0438" w:rsidRDefault="00BF0438" w:rsidP="00955A15">
                              <w:pPr>
                                <w:pStyle w:val="NormalWeb"/>
                                <w:spacing w:before="0" w:beforeAutospacing="0" w:after="160" w:afterAutospacing="0" w:line="254" w:lineRule="auto"/>
                              </w:pPr>
                              <w:r>
                                <w:rPr>
                                  <w:rFonts w:eastAsia="Times New Roman"/>
                                  <w:sz w:val="22"/>
                                  <w:szCs w:val="22"/>
                                </w:rPr>
                                <w:t>Top View</w:t>
                              </w:r>
                            </w:p>
                          </w:txbxContent>
                        </wps:txbx>
                        <wps:bodyPr rot="0" vert="horz" wrap="square" lIns="0" tIns="0" rIns="0" bIns="0" anchor="t" anchorCtr="0">
                          <a:noAutofit/>
                        </wps:bodyPr>
                      </wps:wsp>
                      <wps:wsp>
                        <wps:cNvPr id="30" name="Text Box 2"/>
                        <wps:cNvSpPr txBox="1">
                          <a:spLocks noChangeArrowheads="1"/>
                        </wps:cNvSpPr>
                        <wps:spPr bwMode="auto">
                          <a:xfrm>
                            <a:off x="3313778" y="1105787"/>
                            <a:ext cx="819461" cy="191386"/>
                          </a:xfrm>
                          <a:prstGeom prst="rect">
                            <a:avLst/>
                          </a:prstGeom>
                          <a:solidFill>
                            <a:srgbClr val="FFFFFF"/>
                          </a:solidFill>
                          <a:ln w="9525">
                            <a:solidFill>
                              <a:schemeClr val="bg1"/>
                            </a:solidFill>
                            <a:miter lim="800000"/>
                            <a:headEnd/>
                            <a:tailEnd/>
                          </a:ln>
                        </wps:spPr>
                        <wps:txbx>
                          <w:txbxContent>
                            <w:p w:rsidR="00BF0438" w:rsidRDefault="00BF0438" w:rsidP="00955A15">
                              <w:pPr>
                                <w:pStyle w:val="NormalWeb"/>
                                <w:spacing w:before="0" w:beforeAutospacing="0" w:after="160" w:afterAutospacing="0" w:line="252" w:lineRule="auto"/>
                              </w:pPr>
                              <w:r>
                                <w:rPr>
                                  <w:rFonts w:eastAsia="Times New Roman"/>
                                  <w:sz w:val="22"/>
                                  <w:szCs w:val="22"/>
                                </w:rPr>
                                <w:t>Bottom View</w:t>
                              </w:r>
                            </w:p>
                          </w:txbxContent>
                        </wps:txbx>
                        <wps:bodyPr rot="0" vert="horz" wrap="square" lIns="0" tIns="0" rIns="0" bIns="0" anchor="t" anchorCtr="0">
                          <a:noAutofit/>
                        </wps:bodyPr>
                      </wps:wsp>
                    </wpc:wpc>
                  </a:graphicData>
                </a:graphic>
              </wp:inline>
            </w:drawing>
          </mc:Choice>
          <mc:Fallback>
            <w:pict>
              <v:group w14:anchorId="7E93B673" id="Canvas 290" o:spid="_x0000_s1026" editas="canvas" style="width:332.95pt;height:107.15pt;mso-position-horizontal-relative:char;mso-position-vertical-relative:line" coordsize="42284,136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2284;height:13608;visibility:visible;mso-wrap-style:square">
                  <v:fill o:detectmouseclick="t"/>
                  <v:path o:connecttype="none"/>
                </v:shape>
                <v:shape id="Picture 23" o:spid="_x0000_s1028" type="#_x0000_t75" style="position:absolute;top:1098;width:13252;height:8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Aly3EAAAA2wAAAA8AAABkcnMvZG93bnJldi54bWxEj1trAjEUhN8L/odwhL7VxAtFVqOIUCoF&#10;H9zW98Pm7IXdnKybuG77640g9HGYmW+Y9Xawjeip85VjDdOJAkGcOVNxoeHn++NtCcIHZIONY9Lw&#10;Sx62m9HLGhPjbnyiPg2FiBD2CWooQ2gTKX1WkkU/cS1x9HLXWQxRdoU0Hd4i3DZyptS7tFhxXCix&#10;pX1JWZ1erYb0ePn7XH4t6nN9PdYqV3228LnWr+NhtwIRaAj/4Wf7YDTM5vD4En+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TAly3EAAAA2wAAAA8AAAAAAAAAAAAAAAAA&#10;nwIAAGRycy9kb3ducmV2LnhtbFBLBQYAAAAABAAEAPcAAACQAwAAAAA=&#10;">
                  <v:imagedata r:id="rId11" o:title=""/>
                  <v:path arrowok="t"/>
                </v:shape>
                <v:shape id="Picture 24" o:spid="_x0000_s1029" type="#_x0000_t75" style="position:absolute;left:30912;top:212;width:11377;height:101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1HAPDAAAA2wAAAA8AAABkcnMvZG93bnJldi54bWxEj0FrAjEUhO+F/ofwCt5qVi2trEaRQsGT&#10;ohbB22Pz3GybvCxJXNd/bwpCj8PMN8PMl72zoqMQG88KRsMCBHHldcO1gu/D1+sUREzIGq1nUnCj&#10;CMvF89McS+2vvKNun2qRSziWqMCk1JZSxsqQwzj0LXH2zj44TFmGWuqA11zurBwXxbt02HBeMNjS&#10;p6Hqd39xCsY6fPibtaf1cXTaXMzPZNutJkoNXvrVDESiPv2HH/RaZ+4N/r7kH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PUcA8MAAADbAAAADwAAAAAAAAAAAAAAAACf&#10;AgAAZHJzL2Rvd25yZXYueG1sUEsFBgAAAAAEAAQA9wAAAI8DAAAAAA==&#10;">
                  <v:imagedata r:id="rId12" o:title="" croptop="3062f" cropbottom="4288f"/>
                  <v:path arrowok="t"/>
                </v:shape>
                <v:shape id="Picture 25" o:spid="_x0000_s1030" type="#_x0000_t75" style="position:absolute;left:16983;width:10314;height:103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2wVPGAAAA2wAAAA8AAABkcnMvZG93bnJldi54bWxEj0FrwkAUhO+C/2F5Qi+imwSqIXUVESJS&#10;aaGxl95es88kmH0bsltN/31XKHgcZuYbZrUZTCuu1LvGsoJ4HoEgLq1uuFLwecpnKQjnkTW2lknB&#10;LznYrMejFWba3viDroWvRICwy1BB7X2XSenKmgy6ue2Ig3e2vUEfZF9J3eMtwE0rkyhaSIMNh4Ua&#10;O9rVVF6KH6PAfOfb9v1rGh8PabOcxtHibbl/VeppMmxfQHga/CP83z5oBckz3L+EHyD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TbBU8YAAADbAAAADwAAAAAAAAAAAAAA&#10;AACfAgAAZHJzL2Rvd25yZXYueG1sUEsFBgAAAAAEAAQA9wAAAJIDAAAAAA==&#10;">
                  <v:imagedata r:id="rId13" o:title=""/>
                  <v:path arrowok="t"/>
                </v:shape>
                <v:shapetype id="_x0000_t202" coordsize="21600,21600" o:spt="202" path="m,l,21600r21600,l21600,xe">
                  <v:stroke joinstyle="miter"/>
                  <v:path gradientshapeok="t" o:connecttype="rect"/>
                </v:shapetype>
                <v:shape id="Text Box 2" o:spid="_x0000_s1031" type="#_x0000_t202" style="position:absolute;left:3579;top:10845;width:6604;height:1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CAF78A&#10;AADbAAAADwAAAGRycy9kb3ducmV2LnhtbESPzQrCMBCE74LvEFbwpqkKKtUoIggKIvhz8bY0a1ts&#10;NqWJbX17Iwgeh5n5hlmuW1OImiqXW1YwGkYgiBOrc04V3K67wRyE88gaC8uk4E0O1qtuZ4mxtg2f&#10;qb74VAQIuxgVZN6XsZQuycigG9qSOHgPWxn0QVap1BU2AW4KOY6iqTSYc1jIsKRtRsnz8jIKnvXM&#10;nTG6t4/8YOkkJ83LHFOl+r12swDhqfX/8K+91wrGU/h+CT9Ar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YIAXvwAAANsAAAAPAAAAAAAAAAAAAAAAAJgCAABkcnMvZG93bnJl&#10;di54bWxQSwUGAAAAAAQABAD1AAAAhAMAAAAA&#10;" strokecolor="white [3212]">
                  <v:textbox inset="0,0,0,0">
                    <w:txbxContent>
                      <w:p w:rsidR="00BF0438" w:rsidRPr="00F41B6B" w:rsidRDefault="00BF0438" w:rsidP="00955A15">
                        <w:pPr>
                          <w:pStyle w:val="NormalWeb"/>
                          <w:spacing w:before="0" w:beforeAutospacing="0" w:after="160" w:afterAutospacing="0" w:line="256" w:lineRule="auto"/>
                        </w:pPr>
                        <w:r>
                          <w:rPr>
                            <w:rFonts w:eastAsia="Times New Roman"/>
                            <w:sz w:val="22"/>
                            <w:szCs w:val="22"/>
                          </w:rPr>
                          <w:t>Front View</w:t>
                        </w:r>
                      </w:p>
                    </w:txbxContent>
                  </v:textbox>
                </v:shape>
                <v:shape id="Text Box 2" o:spid="_x0000_s1032" type="#_x0000_t202" style="position:absolute;left:18890;top:11057;width:6597;height:1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Ox/rwA&#10;AADbAAAADwAAAGRycy9kb3ducmV2LnhtbERPSwrCMBDdC94hjODOpiqoVKOIICiI4GfjbmjGtthM&#10;ShPbenuzEFw+3n+16UwpGqpdYVnBOIpBEKdWF5wpuN/2owUI55E1lpZJwYccbNb93goTbVu+UHP1&#10;mQgh7BJUkHtfJVK6NCeDLrIVceCetjboA6wzqWtsQ7gp5SSOZ9JgwaEhx4p2OaWv69soeDVzd8H4&#10;0T2Lo6WznLZvc8qUGg667RKEp87/xT/3QSuYhLHhS/gBcv0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qs7H+vAAAANsAAAAPAAAAAAAAAAAAAAAAAJgCAABkcnMvZG93bnJldi54&#10;bWxQSwUGAAAAAAQABAD1AAAAgQMAAAAA&#10;" strokecolor="white [3212]">
                  <v:textbox inset="0,0,0,0">
                    <w:txbxContent>
                      <w:p w:rsidR="00BF0438" w:rsidRDefault="00BF0438" w:rsidP="00955A15">
                        <w:pPr>
                          <w:pStyle w:val="NormalWeb"/>
                          <w:spacing w:before="0" w:beforeAutospacing="0" w:after="160" w:afterAutospacing="0" w:line="254" w:lineRule="auto"/>
                        </w:pPr>
                        <w:r>
                          <w:rPr>
                            <w:rFonts w:eastAsia="Times New Roman"/>
                            <w:sz w:val="22"/>
                            <w:szCs w:val="22"/>
                          </w:rPr>
                          <w:t>Top View</w:t>
                        </w:r>
                      </w:p>
                    </w:txbxContent>
                  </v:textbox>
                </v:shape>
                <v:shape id="Text Box 2" o:spid="_x0000_s1033" type="#_x0000_t202" style="position:absolute;left:33137;top:11057;width:8195;height:1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wrJbwA&#10;AADbAAAADwAAAGRycy9kb3ducmV2LnhtbERPSwrCMBDdC94hjODOpiqoVKOIICiI4GfjbmjGtthM&#10;ShPbenuzEFw+3n+16UwpGqpdYVnBOIpBEKdWF5wpuN/2owUI55E1lpZJwYccbNb93goTbVu+UHP1&#10;mQgh7BJUkHtfJVK6NCeDLrIVceCetjboA6wzqWtsQ7gp5SSOZ9JgwaEhx4p2OaWv69soeDVzd8H4&#10;0T2Lo6WznLZvc8qUGg667RKEp87/xT/3QSuYhvXhS/gBcv0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RHCslvAAAANsAAAAPAAAAAAAAAAAAAAAAAJgCAABkcnMvZG93bnJldi54&#10;bWxQSwUGAAAAAAQABAD1AAAAgQMAAAAA&#10;" strokecolor="white [3212]">
                  <v:textbox inset="0,0,0,0">
                    <w:txbxContent>
                      <w:p w:rsidR="00BF0438" w:rsidRDefault="00BF0438" w:rsidP="00955A15">
                        <w:pPr>
                          <w:pStyle w:val="NormalWeb"/>
                          <w:spacing w:before="0" w:beforeAutospacing="0" w:after="160" w:afterAutospacing="0" w:line="252" w:lineRule="auto"/>
                        </w:pPr>
                        <w:r>
                          <w:rPr>
                            <w:rFonts w:eastAsia="Times New Roman"/>
                            <w:sz w:val="22"/>
                            <w:szCs w:val="22"/>
                          </w:rPr>
                          <w:t>Bottom View</w:t>
                        </w:r>
                      </w:p>
                    </w:txbxContent>
                  </v:textbox>
                </v:shape>
                <w10:anchorlock/>
              </v:group>
            </w:pict>
          </mc:Fallback>
        </mc:AlternateContent>
      </w:r>
    </w:p>
    <w:p w:rsidR="00D018C9" w:rsidRDefault="00DE6C6C" w:rsidP="00DE6C6C">
      <w:pPr>
        <w:pStyle w:val="Caption"/>
        <w:jc w:val="center"/>
      </w:pPr>
      <w:bookmarkStart w:id="4" w:name="_Ref410636100"/>
      <w:r>
        <w:t xml:space="preserve">Figure </w:t>
      </w:r>
      <w:fldSimple w:instr=" SEQ Figure \* ARABIC ">
        <w:r w:rsidR="00361F53">
          <w:rPr>
            <w:noProof/>
          </w:rPr>
          <w:t>1</w:t>
        </w:r>
      </w:fldSimple>
      <w:bookmarkEnd w:id="4"/>
      <w:r>
        <w:t xml:space="preserve"> </w:t>
      </w:r>
      <w:r w:rsidRPr="00357E4F">
        <w:t>A diamond analogy to Ogres, views, and facets</w:t>
      </w:r>
    </w:p>
    <w:p w:rsidR="00955A15" w:rsidRDefault="00384B50" w:rsidP="00384B50">
      <w:pPr>
        <w:pStyle w:val="Heading2"/>
      </w:pPr>
      <w:r>
        <w:t>Views and Facets of Big Data</w:t>
      </w:r>
    </w:p>
    <w:p w:rsidR="00955A15" w:rsidRDefault="00955A15" w:rsidP="00955A15">
      <w:r>
        <w:t xml:space="preserve">The Ogre Facets </w:t>
      </w:r>
      <w:r>
        <w:fldChar w:fldCharType="begin"/>
      </w:r>
      <w:r w:rsidR="00997BE3">
        <w:instrText xml:space="preserve"> ADDIN EN.CITE &lt;EndNote&gt;&lt;Cite&gt;&lt;Author&gt;Geoffrey C.Fox&lt;/Author&gt;&lt;RecNum&gt;2936&lt;/RecNum&gt;&lt;DisplayText&gt;[4]&lt;/DisplayText&gt;&lt;record&gt;&lt;rec-number&gt;2936&lt;/rec-number&gt;&lt;foreign-keys&gt;&lt;key app="EN" db-id="5axaw559mfwdpuewrfppwdvasdfa2ep2ardp" timestamp="1410401756"&gt;2936&lt;/key&gt;&lt;/foreign-keys&gt;&lt;ref-type name="Conference Paper"&gt;47&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EndNote&gt;</w:instrText>
      </w:r>
      <w:r>
        <w:fldChar w:fldCharType="separate"/>
      </w:r>
      <w:r w:rsidR="003A23B9">
        <w:rPr>
          <w:noProof/>
        </w:rPr>
        <w:t>[4]</w:t>
      </w:r>
      <w:r>
        <w:fldChar w:fldCharType="end"/>
      </w:r>
      <w:r>
        <w:t xml:space="preserve"> report makes an attempt to extract knowledge on </w:t>
      </w:r>
      <w:r w:rsidR="00AE05C2">
        <w:t>Big Data</w:t>
      </w:r>
      <w:r>
        <w:t xml:space="preserve"> through analyzing a broad set of </w:t>
      </w:r>
      <w:r w:rsidR="00AE05C2">
        <w:t>Big Data</w:t>
      </w:r>
      <w:r>
        <w:t xml:space="preserve"> use cases </w:t>
      </w:r>
      <w:r>
        <w:fldChar w:fldCharType="begin"/>
      </w:r>
      <w:r w:rsidR="00997BE3">
        <w:instrText xml:space="preserve"> ADDIN EN.CITE &lt;EndNote&gt;&lt;Cite&gt;&lt;Year&gt;2013&lt;/Year&gt;&lt;RecNum&gt;2964&lt;/RecNum&gt;&lt;DisplayText&gt;[3]&lt;/DisplayText&gt;&lt;record&gt;&lt;rec-number&gt;2964&lt;/rec-number&gt;&lt;foreign-keys&gt;&lt;key app="EN" db-id="5axaw559mfwdpuewrfppwdvasdfa2ep2ardp" timestamp="1419635727"&gt;2964&lt;/key&gt;&lt;/foreign-keys&gt;&lt;ref-type name="Web Page"&gt;12&lt;/ref-type&gt;&lt;contributors&gt;&lt;/contributors&gt;&lt;titles&gt;&lt;title&gt;NIST Big Data Use Case &amp;amp; Requirements&lt;/title&gt;&lt;/titles&gt;&lt;number&gt;1/3/2105&lt;/number&gt;&lt;dates&gt;&lt;year&gt;2013&lt;/year&gt;&lt;/dates&gt;&lt;urls&gt;&lt;related-urls&gt;&lt;url&gt;http://bigdatawg.nist.gov/V1_output_docs.php&lt;/url&gt;&lt;/related-urls&gt;&lt;/urls&gt;&lt;/record&gt;&lt;/Cite&gt;&lt;/EndNote&gt;</w:instrText>
      </w:r>
      <w:r>
        <w:fldChar w:fldCharType="separate"/>
      </w:r>
      <w:r w:rsidR="003A23B9">
        <w:rPr>
          <w:noProof/>
        </w:rPr>
        <w:t>[3]</w:t>
      </w:r>
      <w:r>
        <w:fldChar w:fldCharType="end"/>
      </w:r>
      <w:r>
        <w:t xml:space="preserve">, a survey on distributed  data intensive research applications </w:t>
      </w:r>
      <w:r>
        <w:fldChar w:fldCharType="begin"/>
      </w:r>
      <w:r w:rsidR="00D251CE">
        <w:instrText xml:space="preserve"> ADDIN EN.CITE &lt;EndNote&gt;&lt;Cite&gt;&lt;Author&gt;Jha&lt;/Author&gt;&lt;Year&gt;2014&lt;/Year&gt;&lt;RecNum&gt;2978&lt;/RecNum&gt;&lt;DisplayText&gt;[25, 26]&lt;/DisplayText&gt;&lt;record&gt;&lt;rec-number&gt;2978&lt;/rec-number&gt;&lt;foreign-keys&gt;&lt;key app="EN" db-id="5axaw559mfwdpuewrfppwdvasdfa2ep2ardp" timestamp="1421081981"&gt;2978&lt;/key&gt;&lt;/foreign-keys&gt;&lt;ref-type name="Report"&gt;27&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Jha&lt;/Author&gt;&lt;Year&gt;2013&lt;/Year&gt;&lt;RecNum&gt;2977&lt;/RecNum&gt;&lt;record&gt;&lt;rec-number&gt;2977&lt;/rec-number&gt;&lt;foreign-keys&gt;&lt;key app="EN" db-id="5axaw559mfwdpuewrfppwdvasdfa2ep2ardp" timestamp="1421081897"&gt;2977&lt;/key&gt;&lt;/foreign-keys&gt;&lt;ref-type name="Journal Article"&gt;17&lt;/ref-type&gt;&lt;contributors&gt;&lt;authors&gt;&lt;author&gt;Jha, Shantenu&lt;/author&gt;&lt;author&gt;Cole, Murray&lt;/author&gt;&lt;author&gt;Katz, Daniel S.&lt;/author&gt;&lt;author&gt;Parashar, Manish&lt;/author&gt;&lt;author&gt;Rana, Omer&lt;/author&gt;&lt;author&gt;Weissman, Jon&lt;/author&gt;&lt;/authors&gt;&lt;/contributors&gt;&lt;titles&gt;&lt;title&gt;Distributed computing practice for large-scale science and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isbn&gt;1532-0634&lt;/isbn&gt;&lt;urls&gt;&lt;related-urls&gt;&lt;url&gt;http://dx.doi.org/10.1002/cpe.2897&lt;/url&gt;&lt;/related-urls&gt;&lt;/urls&gt;&lt;electronic-resource-num&gt;10.1002/cpe.2897&lt;/electronic-resource-num&gt;&lt;/record&gt;&lt;/Cite&gt;&lt;/EndNote&gt;</w:instrText>
      </w:r>
      <w:r>
        <w:fldChar w:fldCharType="separate"/>
      </w:r>
      <w:r w:rsidR="00D251CE">
        <w:rPr>
          <w:noProof/>
        </w:rPr>
        <w:t>[25, 26]</w:t>
      </w:r>
      <w:r>
        <w:fldChar w:fldCharType="end"/>
      </w:r>
      <w:r>
        <w:t xml:space="preserve">, and a study of members offered in popular data analytics libraries. The Berkeley Dwarfs </w:t>
      </w:r>
      <w:r>
        <w:fldChar w:fldCharType="begin"/>
      </w:r>
      <w:r w:rsidR="00460F74">
        <w:instrText xml:space="preserve"> ADDIN EN.CITE &lt;EndNote&gt;&lt;Cite&gt;&lt;Author&gt;Asanovic&lt;/Author&gt;&lt;Year&gt;2006&lt;/Year&gt;&lt;RecNum&gt;2252&lt;/RecNum&gt;&lt;DisplayText&gt;[7]&lt;/DisplayText&gt;&lt;record&gt;&lt;rec-number&gt;2252&lt;/rec-number&gt;&lt;foreign-keys&gt;&lt;key app="EN" db-id="5axaw559mfwdpuewrfppwdvasdfa2ep2ardp" timestamp="1328468667"&gt;2252&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fldChar w:fldCharType="separate"/>
      </w:r>
      <w:r w:rsidR="00460F74">
        <w:rPr>
          <w:noProof/>
        </w:rPr>
        <w:t>[7]</w:t>
      </w:r>
      <w:r>
        <w:fldChar w:fldCharType="end"/>
      </w:r>
      <w:r>
        <w:t xml:space="preserve"> paper introduces a set of problem classes instead of diving into details of specific algorithms/implementations as in usual benchmarks. Ogres take a similar approach and characterize </w:t>
      </w:r>
      <w:r w:rsidR="00AE05C2">
        <w:t>Big Data</w:t>
      </w:r>
      <w:r>
        <w:t xml:space="preserve"> applications along four dimensions as shown in</w:t>
      </w:r>
      <w:r w:rsidR="002250FC">
        <w:t xml:space="preserve"> </w:t>
      </w:r>
      <w:r w:rsidR="002250FC">
        <w:fldChar w:fldCharType="begin"/>
      </w:r>
      <w:r w:rsidR="002250FC">
        <w:instrText xml:space="preserve"> REF _Ref410636165 \h </w:instrText>
      </w:r>
      <w:r w:rsidR="002250FC">
        <w:fldChar w:fldCharType="separate"/>
      </w:r>
      <w:r w:rsidR="00361F53">
        <w:t xml:space="preserve">Figure </w:t>
      </w:r>
      <w:r w:rsidR="00361F53">
        <w:rPr>
          <w:noProof/>
        </w:rPr>
        <w:t>2</w:t>
      </w:r>
      <w:r w:rsidR="002250FC">
        <w:fldChar w:fldCharType="end"/>
      </w:r>
      <w:r>
        <w:t>, where an Ogre could be formed by linking a set of facets along the four views.</w:t>
      </w:r>
    </w:p>
    <w:p w:rsidR="00CF63E9" w:rsidRDefault="00CF63E9" w:rsidP="00955A15"/>
    <w:p w:rsidR="00CF63E9" w:rsidRDefault="00CF63E9" w:rsidP="00955A15">
      <w:r>
        <w:t xml:space="preserve">The problem architecture view describes the “shape” or the structure of the application. Some of these could directly be mapped on to existing system architectures such as the four forms of MapReduce explained in </w:t>
      </w:r>
      <w:r>
        <w:fldChar w:fldCharType="begin"/>
      </w:r>
      <w:r w:rsidR="00D251CE">
        <w:instrText xml:space="preserve"> ADDIN EN.CITE &lt;EndNote&gt;&lt;Cite&gt;&lt;Author&gt;Ekanayake&lt;/Author&gt;&lt;Year&gt;2010&lt;/Year&gt;&lt;RecNum&gt;2979&lt;/RecNum&gt;&lt;DisplayText&gt;[27]&lt;/DisplayText&gt;&lt;record&gt;&lt;rec-number&gt;2979&lt;/rec-number&gt;&lt;foreign-keys&gt;&lt;key app="EN" db-id="5axaw559mfwdpuewrfppwdvasdfa2ep2ardp" timestamp="1421348843"&gt;2979&lt;/key&gt;&lt;/foreign-keys&gt;&lt;ref-type name="Web Page"&gt;12&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Applicability of DryadLINQ to Scientific Applications&lt;/title&gt;&lt;/titles&gt;&lt;number&gt;1/2/2015&lt;/number&gt;&lt;dates&gt;&lt;year&gt;2010&lt;/year&gt;&lt;pub-dates&gt;&lt;date&gt;January 30 2010&lt;/date&gt;&lt;/pub-dates&gt;&lt;/dates&gt;&lt;urls&gt;&lt;related-urls&gt;&lt;url&gt;http://grids.ucs.indiana.edu/ptliupages/publications/DryadReport.pdf&lt;/url&gt;&lt;/related-urls&gt;&lt;/urls&gt;&lt;/record&gt;&lt;/Cite&gt;&lt;/EndNote&gt;</w:instrText>
      </w:r>
      <w:r>
        <w:fldChar w:fldCharType="separate"/>
      </w:r>
      <w:r w:rsidR="00D251CE">
        <w:rPr>
          <w:noProof/>
        </w:rPr>
        <w:t>[27]</w:t>
      </w:r>
      <w:r>
        <w:fldChar w:fldCharType="end"/>
      </w:r>
      <w:r>
        <w:t xml:space="preserve">. The execution view, as it name implies, focuses on the characteristics of the execution. The metrics (facets) would be similar to those found in traditional benchmarks with a few additions, especially the data abstraction, which generally impacts the choice of algorithm and or framework. Moreover, this dimension is directly related with the performance of an application. The third dimension, data source and style, as authors of </w:t>
      </w:r>
      <w:r>
        <w:fldChar w:fldCharType="begin"/>
      </w:r>
      <w:r w:rsidR="00997BE3">
        <w:instrText xml:space="preserve"> ADDIN EN.CITE &lt;EndNote&gt;&lt;Cite&gt;&lt;Author&gt;Geoffrey C.Fox&lt;/Author&gt;&lt;RecNum&gt;2936&lt;/RecNum&gt;&lt;DisplayText&gt;[4]&lt;/DisplayText&gt;&lt;record&gt;&lt;rec-number&gt;2936&lt;/rec-number&gt;&lt;foreign-keys&gt;&lt;key app="EN" db-id="5axaw559mfwdpuewrfppwdvasdfa2ep2ardp" timestamp="1410401756"&gt;2936&lt;/key&gt;&lt;/foreign-keys&gt;&lt;ref-type name="Conference Paper"&gt;47&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EndNote&gt;</w:instrText>
      </w:r>
      <w:r>
        <w:fldChar w:fldCharType="separate"/>
      </w:r>
      <w:r>
        <w:rPr>
          <w:noProof/>
        </w:rPr>
        <w:t>[4]</w:t>
      </w:r>
      <w:r>
        <w:fldChar w:fldCharType="end"/>
      </w:r>
      <w:r>
        <w:t xml:space="preserve"> explain, covers acquisition, storage, management, and access to the data. Note, they make </w:t>
      </w:r>
      <w:r>
        <w:lastRenderedPageBreak/>
        <w:t xml:space="preserve">generated data, which can be the output from another program, a first class entity in this dimension due to its natural occurrence in the stages of data analysis jobs </w:t>
      </w:r>
      <w:r>
        <w:fldChar w:fldCharType="begin"/>
      </w:r>
      <w:r w:rsidR="00D251CE">
        <w:instrText xml:space="preserve"> ADDIN EN.CITE &lt;EndNote&gt;&lt;Cite&gt;&lt;Author&gt;Jha&lt;/Author&gt;&lt;Year&gt;2014&lt;/Year&gt;&lt;RecNum&gt;2978&lt;/RecNum&gt;&lt;DisplayText&gt;[25]&lt;/DisplayText&gt;&lt;record&gt;&lt;rec-number&gt;2978&lt;/rec-number&gt;&lt;foreign-keys&gt;&lt;key app="EN" db-id="5axaw559mfwdpuewrfppwdvasdfa2ep2ardp" timestamp="1421081981"&gt;2978&lt;/key&gt;&lt;/foreign-keys&gt;&lt;ref-type name="Report"&gt;27&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fldChar w:fldCharType="separate"/>
      </w:r>
      <w:r w:rsidR="00D251CE">
        <w:rPr>
          <w:noProof/>
        </w:rPr>
        <w:t>[25]</w:t>
      </w:r>
      <w:r>
        <w:fldChar w:fldCharType="end"/>
      </w:r>
      <w:r>
        <w:t>. An instance of an Ogre may contain more than one processing step, which may be a call to an algorithm or even a kernel. Ogre’s processing view describes such commonly occurring classes of processing steps as its facets.</w:t>
      </w:r>
    </w:p>
    <w:p w:rsidR="00DE6C6C" w:rsidRDefault="00955A15" w:rsidP="00DE6C6C">
      <w:pPr>
        <w:keepNext/>
        <w:ind w:left="450"/>
      </w:pPr>
      <w:r>
        <w:rPr>
          <w:noProof/>
          <w:lang w:bidi="si-LK"/>
        </w:rPr>
        <mc:AlternateContent>
          <mc:Choice Requires="wpc">
            <w:drawing>
              <wp:inline distT="0" distB="0" distL="0" distR="0" wp14:anchorId="29595A2D" wp14:editId="63E53C9F">
                <wp:extent cx="5335905" cy="6543675"/>
                <wp:effectExtent l="0" t="0" r="0" b="0"/>
                <wp:docPr id="291" name="Canvas 2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1" name="Straight Connector 31"/>
                        <wps:cNvCnPr/>
                        <wps:spPr>
                          <a:xfrm>
                            <a:off x="3021956" y="3063678"/>
                            <a:ext cx="2090712"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3109113"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3262574" y="298256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3427009" y="298256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3591097" y="29814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3735991"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3892578"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a:off x="4057141"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a:off x="4235543"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4383057"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4572822"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4743327"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4925075"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Text Box 45"/>
                        <wps:cNvSpPr txBox="1"/>
                        <wps:spPr>
                          <a:xfrm>
                            <a:off x="3055512" y="3176712"/>
                            <a:ext cx="138284" cy="2658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FE1D35" w:rsidRDefault="00BF0438" w:rsidP="00955A15">
                              <w:pPr>
                                <w:jc w:val="right"/>
                                <w:rPr>
                                  <w:sz w:val="20"/>
                                </w:rPr>
                              </w:pPr>
                              <w:r>
                                <w:rPr>
                                  <w:sz w:val="20"/>
                                </w:rPr>
                                <w:t>PP</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47" name="Text Box 63"/>
                        <wps:cNvSpPr txBox="1"/>
                        <wps:spPr>
                          <a:xfrm>
                            <a:off x="3203702" y="3175955"/>
                            <a:ext cx="13779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MR</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48" name="Text Box 63"/>
                        <wps:cNvSpPr txBox="1"/>
                        <wps:spPr>
                          <a:xfrm>
                            <a:off x="3373819" y="3175955"/>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MC</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49" name="Text Box 49"/>
                        <wps:cNvSpPr txBox="1"/>
                        <wps:spPr>
                          <a:xfrm>
                            <a:off x="3527951" y="3186588"/>
                            <a:ext cx="135587" cy="4366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FE1D35" w:rsidRDefault="00BF0438" w:rsidP="00955A15">
                              <w:pPr>
                                <w:jc w:val="right"/>
                                <w:rPr>
                                  <w:sz w:val="20"/>
                                </w:rPr>
                              </w:pPr>
                              <w:r>
                                <w:rPr>
                                  <w:sz w:val="20"/>
                                </w:rPr>
                                <w:t>MP2P</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50" name="Text Box 63"/>
                        <wps:cNvSpPr txBox="1"/>
                        <wps:spPr>
                          <a:xfrm>
                            <a:off x="3681647" y="3185831"/>
                            <a:ext cx="13779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M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3" name="Text Box 63"/>
                        <wps:cNvSpPr txBox="1"/>
                        <wps:spPr>
                          <a:xfrm>
                            <a:off x="3841131" y="3185831"/>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SM</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9" name="Text Box 59"/>
                        <wps:cNvSpPr txBox="1"/>
                        <wps:spPr>
                          <a:xfrm>
                            <a:off x="3993436" y="3186326"/>
                            <a:ext cx="138284" cy="5040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FE1D35" w:rsidRDefault="00BF0438" w:rsidP="00955A15">
                              <w:pPr>
                                <w:jc w:val="right"/>
                                <w:rPr>
                                  <w:sz w:val="20"/>
                                </w:rPr>
                              </w:pPr>
                              <w:r>
                                <w:rPr>
                                  <w:sz w:val="20"/>
                                </w:rPr>
                                <w:t>SPMD</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60" name="Text Box 63"/>
                        <wps:cNvSpPr txBox="1"/>
                        <wps:spPr>
                          <a:xfrm>
                            <a:off x="4173525" y="3185831"/>
                            <a:ext cx="13779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BSP</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1" name="Text Box 63"/>
                        <wps:cNvSpPr txBox="1"/>
                        <wps:spPr>
                          <a:xfrm>
                            <a:off x="4332619" y="3185831"/>
                            <a:ext cx="168986" cy="4587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Fusion</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2" name="Text Box 62"/>
                        <wps:cNvSpPr txBox="1"/>
                        <wps:spPr>
                          <a:xfrm>
                            <a:off x="4513291" y="3196463"/>
                            <a:ext cx="125576" cy="5118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FE1D35" w:rsidRDefault="00BF0438" w:rsidP="00955A15">
                              <w:pPr>
                                <w:jc w:val="right"/>
                                <w:rPr>
                                  <w:sz w:val="20"/>
                                </w:rPr>
                              </w:pPr>
                              <w:r>
                                <w:rPr>
                                  <w:sz w:val="20"/>
                                </w:rPr>
                                <w:t>Dataflow</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64" name="Text Box 63"/>
                        <wps:cNvSpPr txBox="1"/>
                        <wps:spPr>
                          <a:xfrm>
                            <a:off x="4682941" y="3195706"/>
                            <a:ext cx="158899" cy="4594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Agent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5" name="Text Box 63"/>
                        <wps:cNvSpPr txBox="1"/>
                        <wps:spPr>
                          <a:xfrm>
                            <a:off x="4863841" y="3195707"/>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WF</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7" name="Straight Connector 67"/>
                        <wps:cNvCnPr/>
                        <wps:spPr>
                          <a:xfrm>
                            <a:off x="101756" y="3064317"/>
                            <a:ext cx="2018176" cy="0"/>
                          </a:xfrm>
                          <a:prstGeom prst="line">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a:off x="308746" y="298303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a:off x="47257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617356"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wps:spPr>
                          <a:xfrm>
                            <a:off x="774201"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 name="Straight Connector 95"/>
                        <wps:cNvCnPr/>
                        <wps:spPr>
                          <a:xfrm>
                            <a:off x="1102170"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a:off x="1369321"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 name="Straight Connector 97"/>
                        <wps:cNvCnPr/>
                        <wps:spPr>
                          <a:xfrm>
                            <a:off x="1516641"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Straight Connector 98"/>
                        <wps:cNvCnPr/>
                        <wps:spPr>
                          <a:xfrm>
                            <a:off x="170650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a:off x="1870502"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Straight Connector 100"/>
                        <wps:cNvCnPr/>
                        <wps:spPr>
                          <a:xfrm>
                            <a:off x="202481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Text Box 63"/>
                        <wps:cNvSpPr txBox="1"/>
                        <wps:spPr>
                          <a:xfrm>
                            <a:off x="255406" y="2701224"/>
                            <a:ext cx="13652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GI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2" name="Text Box 85"/>
                        <wps:cNvSpPr txBox="1"/>
                        <wps:spPr>
                          <a:xfrm>
                            <a:off x="409712" y="1724667"/>
                            <a:ext cx="119094" cy="12266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HPC Simulation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3" name="Text Box 63"/>
                        <wps:cNvSpPr txBox="1"/>
                        <wps:spPr>
                          <a:xfrm>
                            <a:off x="563381" y="2690331"/>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IoT</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4" name="Text Box 63"/>
                        <wps:cNvSpPr txBox="1"/>
                        <wps:spPr>
                          <a:xfrm>
                            <a:off x="722767" y="1434382"/>
                            <a:ext cx="126761" cy="1521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Metadata/Provenance</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5" name="Text Box 88"/>
                        <wps:cNvSpPr txBox="1"/>
                        <wps:spPr>
                          <a:xfrm>
                            <a:off x="949960" y="1789744"/>
                            <a:ext cx="322383" cy="116601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Shared / Dedicated / Transient / Permanent</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6" name="Text Box 63"/>
                        <wps:cNvSpPr txBox="1"/>
                        <wps:spPr>
                          <a:xfrm>
                            <a:off x="1299639" y="1284645"/>
                            <a:ext cx="150125" cy="16711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Archived/Batched/Streaming</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7" name="Text Box 63"/>
                        <wps:cNvSpPr txBox="1"/>
                        <wps:spPr>
                          <a:xfrm>
                            <a:off x="1466126" y="1789744"/>
                            <a:ext cx="167884" cy="11660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HDFS/Lustre/GPF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8" name="Text Box 91"/>
                        <wps:cNvSpPr txBox="1"/>
                        <wps:spPr>
                          <a:xfrm>
                            <a:off x="1646685" y="2216795"/>
                            <a:ext cx="116979" cy="7390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Files/Object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9" name="Text Box 63"/>
                        <wps:cNvSpPr txBox="1"/>
                        <wps:spPr>
                          <a:xfrm>
                            <a:off x="1809253" y="2543504"/>
                            <a:ext cx="165811" cy="3984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EDM</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10" name="Text Box 63"/>
                        <wps:cNvSpPr txBox="1"/>
                        <wps:spPr>
                          <a:xfrm>
                            <a:off x="1957234" y="1735936"/>
                            <a:ext cx="183220" cy="12105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pPr>
                              <w:r>
                                <w:rPr>
                                  <w:rFonts w:eastAsia="Times New Roman"/>
                                  <w:sz w:val="20"/>
                                  <w:szCs w:val="20"/>
                                </w:rPr>
                                <w:t>SQL/NoSQL/NewSQL</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11" name="Rectangle 111"/>
                        <wps:cNvSpPr/>
                        <wps:spPr>
                          <a:xfrm>
                            <a:off x="2119933" y="2623816"/>
                            <a:ext cx="914400" cy="9144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Pr="00FF7275" w:rsidRDefault="00BF0438" w:rsidP="00955A15">
                              <w:pPr>
                                <w:jc w:val="center"/>
                                <w:rPr>
                                  <w:color w:val="000000" w:themeColor="text1"/>
                                  <w:sz w:val="20"/>
                                </w:rPr>
                              </w:pPr>
                              <w:r w:rsidRPr="00FF7275">
                                <w:rPr>
                                  <w:color w:val="000000" w:themeColor="text1"/>
                                  <w:sz w:val="20"/>
                                </w:rPr>
                                <w:t>Ogre</w:t>
                              </w:r>
                              <w:r>
                                <w:rPr>
                                  <w:color w:val="000000" w:themeColor="text1"/>
                                  <w:sz w:val="20"/>
                                </w:rPr>
                                <w:t xml:space="preserve"> Views and Fac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Connector 112"/>
                        <wps:cNvCnPr/>
                        <wps:spPr>
                          <a:xfrm>
                            <a:off x="2579816" y="171450"/>
                            <a:ext cx="0" cy="2451958"/>
                          </a:xfrm>
                          <a:prstGeom prst="line">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wps:spPr>
                          <a:xfrm rot="5400000">
                            <a:off x="2585212" y="44462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Straight Connector 114"/>
                        <wps:cNvCnPr/>
                        <wps:spPr>
                          <a:xfrm rot="5400000">
                            <a:off x="2584577" y="75857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5" name="Straight Connector 115"/>
                        <wps:cNvCnPr/>
                        <wps:spPr>
                          <a:xfrm rot="5400000">
                            <a:off x="2584577" y="92304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rot="5400000">
                            <a:off x="2585212" y="108750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7" name="Straight Connector 117"/>
                        <wps:cNvCnPr/>
                        <wps:spPr>
                          <a:xfrm rot="5400000">
                            <a:off x="2585847" y="124691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rot="5400000">
                            <a:off x="2585847" y="14031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Straight Connector 119"/>
                        <wps:cNvCnPr/>
                        <wps:spPr>
                          <a:xfrm rot="5400000">
                            <a:off x="2585847" y="156759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1" name="Straight Connector 121"/>
                        <wps:cNvCnPr/>
                        <wps:spPr>
                          <a:xfrm rot="5400000">
                            <a:off x="2585847" y="17460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2" name="Straight Connector 122"/>
                        <wps:cNvCnPr/>
                        <wps:spPr>
                          <a:xfrm rot="5400000">
                            <a:off x="2585212" y="19159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3" name="Straight Connector 133"/>
                        <wps:cNvCnPr/>
                        <wps:spPr>
                          <a:xfrm rot="5400000">
                            <a:off x="2585212" y="208384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wps:spPr>
                          <a:xfrm rot="5400000">
                            <a:off x="2585212" y="22540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8" name="Straight Connector 158"/>
                        <wps:cNvCnPr/>
                        <wps:spPr>
                          <a:xfrm rot="5400000">
                            <a:off x="2585212" y="243563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9" name="Text Box 159"/>
                        <wps:cNvSpPr txBox="1"/>
                        <wps:spPr>
                          <a:xfrm>
                            <a:off x="2720598" y="2442351"/>
                            <a:ext cx="416966" cy="13167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P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0" name="Text Box 160"/>
                        <wps:cNvSpPr txBox="1"/>
                        <wps:spPr>
                          <a:xfrm>
                            <a:off x="2720597" y="2264709"/>
                            <a:ext cx="66568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Flops/By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1" name="Text Box 161"/>
                        <wps:cNvSpPr txBox="1"/>
                        <wps:spPr>
                          <a:xfrm>
                            <a:off x="2720596" y="2257264"/>
                            <a:ext cx="138532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Flops/Byte; Memory I/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 name="Text Box 162"/>
                        <wps:cNvSpPr txBox="1"/>
                        <wps:spPr>
                          <a:xfrm>
                            <a:off x="2720597" y="2067158"/>
                            <a:ext cx="228040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Execution Environment; Core Libra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3" name="Text Box 163"/>
                        <wps:cNvSpPr txBox="1"/>
                        <wps:spPr>
                          <a:xfrm>
                            <a:off x="2720597" y="1906263"/>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Volu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4" name="Text Box 164"/>
                        <wps:cNvSpPr txBox="1"/>
                        <wps:spPr>
                          <a:xfrm>
                            <a:off x="2720598" y="1738014"/>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Veloc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5" name="Text Box 165"/>
                        <wps:cNvSpPr txBox="1"/>
                        <wps:spPr>
                          <a:xfrm>
                            <a:off x="2720598" y="1565609"/>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Var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 name="Text Box 166"/>
                        <wps:cNvSpPr txBox="1"/>
                        <wps:spPr>
                          <a:xfrm>
                            <a:off x="2720598" y="141199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Verac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7" name="Text Box 167"/>
                        <wps:cNvSpPr txBox="1"/>
                        <wps:spPr>
                          <a:xfrm>
                            <a:off x="2720598" y="1241663"/>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Communicat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8" name="Text Box 168"/>
                        <wps:cNvSpPr txBox="1"/>
                        <wps:spPr>
                          <a:xfrm>
                            <a:off x="2720598" y="772721"/>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Iterative / Simp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9" name="Text Box 169"/>
                        <wps:cNvSpPr txBox="1"/>
                        <wps:spPr>
                          <a:xfrm>
                            <a:off x="2713282" y="44702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Metric = M / Non-Metric = 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0" name="Text Box 170"/>
                        <wps:cNvSpPr txBox="1"/>
                        <wps:spPr>
                          <a:xfrm>
                            <a:off x="2713282" y="286086"/>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7505C3">
                              <w:pPr>
                                <w:rPr>
                                  <w:sz w:val="20"/>
                                </w:rPr>
                              </w:pPr>
                              <m:oMath>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N</m:t>
                                        </m:r>
                                      </m:e>
                                      <m:sup>
                                        <m:r>
                                          <w:rPr>
                                            <w:rFonts w:ascii="Cambria Math" w:hAnsi="Cambria Math"/>
                                            <w:sz w:val="20"/>
                                          </w:rPr>
                                          <m:t>2</m:t>
                                        </m:r>
                                      </m:sup>
                                    </m:sSup>
                                  </m:e>
                                </m:d>
                              </m:oMath>
                              <w:r>
                                <w:rPr>
                                  <w:sz w:val="20"/>
                                </w:rPr>
                                <w:t xml:space="preserve"> = NN / </w:t>
                              </w:r>
                              <m:oMath>
                                <m:r>
                                  <w:rPr>
                                    <w:rFonts w:ascii="Cambria Math" w:hAnsi="Cambria Math"/>
                                    <w:sz w:val="20"/>
                                  </w:rPr>
                                  <m:t>O(N)</m:t>
                                </m:r>
                              </m:oMath>
                              <w:r>
                                <w:rPr>
                                  <w:sz w:val="20"/>
                                </w:rPr>
                                <w:t xml:space="preserve"> = N</w:t>
                              </w:r>
                            </w:p>
                            <w:p w:rsidR="00BF0438" w:rsidRPr="00C41369" w:rsidRDefault="00BF0438" w:rsidP="00955A15">
                              <w:pPr>
                                <w:rPr>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3" name="Straight Connector 183"/>
                        <wps:cNvCnPr/>
                        <wps:spPr>
                          <a:xfrm rot="5400000">
                            <a:off x="2584577" y="283105"/>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 name="Text Box 189"/>
                        <wps:cNvSpPr txBox="1"/>
                        <wps:spPr>
                          <a:xfrm>
                            <a:off x="2720598" y="92634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Regular = R / Irregular =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0" name="Text Box 190"/>
                        <wps:cNvSpPr txBox="1"/>
                        <wps:spPr>
                          <a:xfrm>
                            <a:off x="2706776" y="1085967"/>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Dynamic = D / Static = 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7" name="Straight Connector 217"/>
                        <wps:cNvCnPr/>
                        <wps:spPr>
                          <a:xfrm>
                            <a:off x="2581897" y="3544465"/>
                            <a:ext cx="0" cy="2494385"/>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7" name="Straight Connector 227"/>
                        <wps:cNvCnPr/>
                        <wps:spPr>
                          <a:xfrm rot="5400000">
                            <a:off x="2587295" y="394712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rot="5400000">
                            <a:off x="2586660" y="410015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9" name="Straight Connector 229"/>
                        <wps:cNvCnPr/>
                        <wps:spPr>
                          <a:xfrm rot="5400000">
                            <a:off x="2586660" y="426462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rot="5400000">
                            <a:off x="2587295" y="459925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6" name="Straight Connector 236"/>
                        <wps:cNvCnPr/>
                        <wps:spPr>
                          <a:xfrm rot="5400000">
                            <a:off x="2587930" y="475864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7" name="Straight Connector 237"/>
                        <wps:cNvCnPr/>
                        <wps:spPr>
                          <a:xfrm rot="5400000">
                            <a:off x="2587930" y="49148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8" name="Straight Connector 238"/>
                        <wps:cNvCnPr/>
                        <wps:spPr>
                          <a:xfrm rot="5400000">
                            <a:off x="2587930" y="507931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9" name="Straight Connector 239"/>
                        <wps:cNvCnPr/>
                        <wps:spPr>
                          <a:xfrm rot="5400000">
                            <a:off x="2587930" y="52577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0" name="Straight Connector 240"/>
                        <wps:cNvCnPr/>
                        <wps:spPr>
                          <a:xfrm rot="5400000">
                            <a:off x="2587295" y="542729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1" name="Straight Connector 241"/>
                        <wps:cNvCnPr/>
                        <wps:spPr>
                          <a:xfrm rot="5400000">
                            <a:off x="2587295" y="559557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2" name="Straight Connector 242"/>
                        <wps:cNvCnPr/>
                        <wps:spPr>
                          <a:xfrm rot="5400000">
                            <a:off x="2587295" y="57657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7" name="Text Box 174"/>
                        <wps:cNvSpPr txBox="1"/>
                        <wps:spPr>
                          <a:xfrm>
                            <a:off x="673468" y="5768213"/>
                            <a:ext cx="1828800" cy="1727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Linear Algebra Kernel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8" name="Text Box 175"/>
                        <wps:cNvSpPr txBox="1"/>
                        <wps:spPr>
                          <a:xfrm>
                            <a:off x="666962" y="557874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Graph Algorithm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9" name="Text Box 176"/>
                        <wps:cNvSpPr txBox="1"/>
                        <wps:spPr>
                          <a:xfrm>
                            <a:off x="673468" y="541745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Deep Learning</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0" name="Text Box 178"/>
                        <wps:cNvSpPr txBox="1"/>
                        <wps:spPr>
                          <a:xfrm>
                            <a:off x="666991" y="5249181"/>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Classficatio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1" name="Text Box 179"/>
                        <wps:cNvSpPr txBox="1"/>
                        <wps:spPr>
                          <a:xfrm>
                            <a:off x="666991" y="507709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Recommender Engine</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2" name="Text Box 180"/>
                        <wps:cNvSpPr txBox="1"/>
                        <wps:spPr>
                          <a:xfrm>
                            <a:off x="666991" y="492342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Search / Query / Index</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3" name="Text Box 181"/>
                        <wps:cNvSpPr txBox="1"/>
                        <wps:spPr>
                          <a:xfrm>
                            <a:off x="666991" y="475324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Basic Statis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4" name="Text Box 182"/>
                        <wps:cNvSpPr txBox="1"/>
                        <wps:spPr>
                          <a:xfrm>
                            <a:off x="679264" y="411381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Optimization Methodology</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5" name="Text Box 184"/>
                        <wps:cNvSpPr txBox="1"/>
                        <wps:spPr>
                          <a:xfrm>
                            <a:off x="666991" y="394934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Global Analy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6" name="Text Box 185"/>
                        <wps:cNvSpPr txBox="1"/>
                        <wps:spPr>
                          <a:xfrm>
                            <a:off x="652360" y="378805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Local Analy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7" name="Text Box 186"/>
                        <wps:cNvSpPr txBox="1"/>
                        <wps:spPr>
                          <a:xfrm>
                            <a:off x="652360" y="361787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83645" w:rsidRDefault="00BF0438" w:rsidP="00955A15">
                              <w:pPr>
                                <w:pStyle w:val="NormalWeb"/>
                                <w:spacing w:before="0" w:beforeAutospacing="0" w:after="80" w:afterAutospacing="0"/>
                                <w:jc w:val="right"/>
                                <w:rPr>
                                  <w:sz w:val="20"/>
                                  <w:szCs w:val="20"/>
                                </w:rPr>
                              </w:pPr>
                              <w:r>
                                <w:rPr>
                                  <w:sz w:val="20"/>
                                  <w:szCs w:val="20"/>
                                </w:rPr>
                                <w:t>Micro-benchmark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8" name="Straight Connector 258"/>
                        <wps:cNvCnPr/>
                        <wps:spPr>
                          <a:xfrm rot="5400000">
                            <a:off x="2587295" y="363216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Straight Connector 259"/>
                        <wps:cNvCnPr/>
                        <wps:spPr>
                          <a:xfrm rot="5400000">
                            <a:off x="2586660" y="378519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0" name="Text Box 191"/>
                        <wps:cNvSpPr txBox="1"/>
                        <wps:spPr>
                          <a:xfrm>
                            <a:off x="666991" y="426748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Visualizatio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1" name="Text Box 192"/>
                        <wps:cNvSpPr txBox="1"/>
                        <wps:spPr>
                          <a:xfrm>
                            <a:off x="673468" y="4597671"/>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Streaming</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5" name="Text Box 265"/>
                        <wps:cNvSpPr txBox="1"/>
                        <wps:spPr>
                          <a:xfrm>
                            <a:off x="4027396" y="2457197"/>
                            <a:ext cx="1187450" cy="431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spacing w:after="0"/>
                                <w:jc w:val="right"/>
                                <w:rPr>
                                  <w:b/>
                                  <w:bCs/>
                                  <w:sz w:val="20"/>
                                </w:rPr>
                              </w:pPr>
                              <w:r w:rsidRPr="00CF43AC">
                                <w:rPr>
                                  <w:b/>
                                  <w:bCs/>
                                  <w:sz w:val="20"/>
                                </w:rPr>
                                <w:t xml:space="preserve">Problem </w:t>
                              </w:r>
                            </w:p>
                            <w:p w:rsidR="00BF0438" w:rsidRPr="00CF43AC" w:rsidRDefault="00BF0438" w:rsidP="00955A15">
                              <w:pPr>
                                <w:spacing w:after="0"/>
                                <w:jc w:val="right"/>
                                <w:rPr>
                                  <w:b/>
                                  <w:bCs/>
                                  <w:sz w:val="20"/>
                                </w:rPr>
                              </w:pPr>
                              <w:r w:rsidRPr="00CF43AC">
                                <w:rPr>
                                  <w:b/>
                                  <w:bCs/>
                                  <w:sz w:val="20"/>
                                </w:rPr>
                                <w:t>Architecture Vie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6" name="Text Box 230"/>
                        <wps:cNvSpPr txBox="1"/>
                        <wps:spPr>
                          <a:xfrm>
                            <a:off x="0" y="3301613"/>
                            <a:ext cx="1092835" cy="4311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0" w:afterAutospacing="0"/>
                              </w:pPr>
                              <w:r>
                                <w:rPr>
                                  <w:rFonts w:eastAsia="Times New Roman"/>
                                  <w:b/>
                                  <w:bCs/>
                                  <w:sz w:val="20"/>
                                  <w:szCs w:val="20"/>
                                </w:rPr>
                                <w:t>Data Source and</w:t>
                              </w:r>
                            </w:p>
                            <w:p w:rsidR="00BF0438" w:rsidRDefault="00BF0438" w:rsidP="00955A15">
                              <w:pPr>
                                <w:pStyle w:val="NormalWeb"/>
                                <w:spacing w:before="0" w:beforeAutospacing="0" w:after="0" w:afterAutospacing="0"/>
                              </w:pPr>
                              <w:r>
                                <w:rPr>
                                  <w:rFonts w:eastAsia="Times New Roman"/>
                                  <w:b/>
                                  <w:bCs/>
                                  <w:sz w:val="20"/>
                                  <w:szCs w:val="20"/>
                                </w:rPr>
                                <w:t>Style Vie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7" name="Text Box 230"/>
                        <wps:cNvSpPr txBox="1"/>
                        <wps:spPr>
                          <a:xfrm rot="16200000">
                            <a:off x="1743672" y="518513"/>
                            <a:ext cx="1039495" cy="212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0" w:afterAutospacing="0"/>
                              </w:pPr>
                              <w:r>
                                <w:rPr>
                                  <w:rFonts w:eastAsia="Times New Roman"/>
                                  <w:b/>
                                  <w:bCs/>
                                  <w:sz w:val="20"/>
                                  <w:szCs w:val="20"/>
                                </w:rPr>
                                <w:t>Execution Vie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8" name="Text Box 230"/>
                        <wps:cNvSpPr txBox="1"/>
                        <wps:spPr>
                          <a:xfrm rot="5400000" flipH="1">
                            <a:off x="2390760" y="5395275"/>
                            <a:ext cx="1075055" cy="212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0" w:afterAutospacing="0"/>
                              </w:pPr>
                              <w:r>
                                <w:rPr>
                                  <w:rFonts w:eastAsia="Times New Roman"/>
                                  <w:b/>
                                  <w:bCs/>
                                  <w:sz w:val="20"/>
                                  <w:szCs w:val="20"/>
                                </w:rPr>
                                <w:t>Processing Vie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9" name="Text Box 40"/>
                        <wps:cNvSpPr txBox="1"/>
                        <wps:spPr>
                          <a:xfrm>
                            <a:off x="3040711" y="3818478"/>
                            <a:ext cx="2295194" cy="234389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0" w:afterAutospacing="0"/>
                                <w:jc w:val="both"/>
                              </w:pPr>
                              <w:r>
                                <w:rPr>
                                  <w:rFonts w:eastAsia="Times New Roman"/>
                                  <w:sz w:val="20"/>
                                  <w:szCs w:val="20"/>
                                </w:rPr>
                                <w:t>Acronyms (in alphabetical order):</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BSP – Bulk Synchronous Parallel</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EDM – Enterprise Data Model</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GA – Global Analytics</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GIS – Geographic Information System</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IoT – Inter of Things</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C – Map-Collective</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P2P – Map Point-to-Point</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R – Classic MapReduce</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MS – Map Streaming</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PM – Performance Metrics</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PP – Pleasingly Parallel</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 xml:space="preserve">SM – Shared Memory </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SPMD – Single Program Multiple Data</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WF –Workflo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Text Box 297"/>
                        <wps:cNvSpPr txBox="1"/>
                        <wps:spPr>
                          <a:xfrm>
                            <a:off x="3088256" y="286068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8" name="Text Box 298"/>
                        <wps:cNvSpPr txBox="1"/>
                        <wps:spPr>
                          <a:xfrm>
                            <a:off x="3226279" y="286272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9" name="Text Box 299"/>
                        <wps:cNvSpPr txBox="1"/>
                        <wps:spPr>
                          <a:xfrm>
                            <a:off x="3407180" y="285865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0" name="Text Box 300"/>
                        <wps:cNvSpPr txBox="1"/>
                        <wps:spPr>
                          <a:xfrm>
                            <a:off x="3562455" y="286068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1" name="Text Box 301"/>
                        <wps:cNvSpPr txBox="1"/>
                        <wps:spPr>
                          <a:xfrm>
                            <a:off x="3709358" y="286475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2" name="Text Box 302"/>
                        <wps:cNvSpPr txBox="1"/>
                        <wps:spPr>
                          <a:xfrm>
                            <a:off x="3856007" y="285947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3" name="Text Box 303"/>
                        <wps:cNvSpPr txBox="1"/>
                        <wps:spPr>
                          <a:xfrm>
                            <a:off x="4028282" y="286272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4" name="Text Box 304"/>
                        <wps:cNvSpPr txBox="1"/>
                        <wps:spPr>
                          <a:xfrm>
                            <a:off x="4209435" y="2866070"/>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5" name="Text Box 305"/>
                        <wps:cNvSpPr txBox="1"/>
                        <wps:spPr>
                          <a:xfrm>
                            <a:off x="4356340" y="286475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6" name="Text Box 306"/>
                        <wps:cNvSpPr txBox="1"/>
                        <wps:spPr>
                          <a:xfrm>
                            <a:off x="4502989" y="2866794"/>
                            <a:ext cx="13587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7" name="Text Box 307"/>
                        <wps:cNvSpPr txBox="1"/>
                        <wps:spPr>
                          <a:xfrm>
                            <a:off x="4683889" y="2871350"/>
                            <a:ext cx="138275" cy="1447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8" name="Text Box 308"/>
                        <wps:cNvSpPr txBox="1"/>
                        <wps:spPr>
                          <a:xfrm>
                            <a:off x="4873668" y="2873385"/>
                            <a:ext cx="172783" cy="1741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0" name="Text Box 310"/>
                        <wps:cNvSpPr txBox="1"/>
                        <wps:spPr>
                          <a:xfrm>
                            <a:off x="255406" y="3122316"/>
                            <a:ext cx="121992" cy="1827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1" name="Text Box 311"/>
                        <wps:cNvSpPr txBox="1"/>
                        <wps:spPr>
                          <a:xfrm>
                            <a:off x="451401" y="3118246"/>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2" name="Text Box 312"/>
                        <wps:cNvSpPr txBox="1"/>
                        <wps:spPr>
                          <a:xfrm>
                            <a:off x="592046" y="312028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3" name="Text Box 313"/>
                        <wps:cNvSpPr txBox="1"/>
                        <wps:spPr>
                          <a:xfrm>
                            <a:off x="746264" y="312435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5" name="Text Box 315"/>
                        <wps:cNvSpPr txBox="1"/>
                        <wps:spPr>
                          <a:xfrm>
                            <a:off x="1072503" y="312963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6" name="Text Box 316"/>
                        <wps:cNvSpPr txBox="1"/>
                        <wps:spPr>
                          <a:xfrm>
                            <a:off x="1334121" y="3132977"/>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7" name="Text Box 317"/>
                        <wps:cNvSpPr txBox="1"/>
                        <wps:spPr>
                          <a:xfrm>
                            <a:off x="1480266" y="3131666"/>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8" name="Text Box 318"/>
                        <wps:cNvSpPr txBox="1"/>
                        <wps:spPr>
                          <a:xfrm>
                            <a:off x="1671356" y="3133701"/>
                            <a:ext cx="13587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9" name="Text Box 319"/>
                        <wps:cNvSpPr txBox="1"/>
                        <wps:spPr>
                          <a:xfrm>
                            <a:off x="1835004" y="3130942"/>
                            <a:ext cx="97309" cy="1447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0" name="Text Box 320"/>
                        <wps:cNvSpPr txBox="1"/>
                        <wps:spPr>
                          <a:xfrm>
                            <a:off x="1990280" y="3132977"/>
                            <a:ext cx="71431" cy="1658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1" name="Text Box 321"/>
                        <wps:cNvSpPr txBox="1"/>
                        <wps:spPr>
                          <a:xfrm>
                            <a:off x="2445802" y="245997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2" name="Text Box 322"/>
                        <wps:cNvSpPr txBox="1"/>
                        <wps:spPr>
                          <a:xfrm>
                            <a:off x="2445802" y="2283520"/>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3" name="Text Box 323"/>
                        <wps:cNvSpPr txBox="1"/>
                        <wps:spPr>
                          <a:xfrm>
                            <a:off x="2445802" y="2099752"/>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4" name="Text Box 324"/>
                        <wps:cNvSpPr txBox="1"/>
                        <wps:spPr>
                          <a:xfrm>
                            <a:off x="2445802" y="1923293"/>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5" name="Text Box 325"/>
                        <wps:cNvSpPr txBox="1"/>
                        <wps:spPr>
                          <a:xfrm>
                            <a:off x="2445802" y="1771031"/>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6" name="Text Box 326"/>
                        <wps:cNvSpPr txBox="1"/>
                        <wps:spPr>
                          <a:xfrm>
                            <a:off x="2445802" y="1579941"/>
                            <a:ext cx="71431" cy="144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7" name="Text Box 327"/>
                        <wps:cNvSpPr txBox="1"/>
                        <wps:spPr>
                          <a:xfrm>
                            <a:off x="2445802" y="141811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8" name="Text Box 328"/>
                        <wps:cNvSpPr txBox="1"/>
                        <wps:spPr>
                          <a:xfrm>
                            <a:off x="2445802" y="1263605"/>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9" name="Text Box 329"/>
                        <wps:cNvSpPr txBox="1"/>
                        <wps:spPr>
                          <a:xfrm>
                            <a:off x="2445802" y="110809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0" name="Text Box 330"/>
                        <wps:cNvSpPr txBox="1"/>
                        <wps:spPr>
                          <a:xfrm>
                            <a:off x="2379966" y="953584"/>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5" name="Text Box 335"/>
                        <wps:cNvSpPr txBox="1"/>
                        <wps:spPr>
                          <a:xfrm>
                            <a:off x="2379966" y="778271"/>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6" name="Text Box 336"/>
                        <wps:cNvSpPr txBox="1"/>
                        <wps:spPr>
                          <a:xfrm>
                            <a:off x="2379966" y="448846"/>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7" name="Text Box 337"/>
                        <wps:cNvSpPr txBox="1"/>
                        <wps:spPr>
                          <a:xfrm>
                            <a:off x="2379966" y="302793"/>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0" name="Text Box 340"/>
                        <wps:cNvSpPr txBox="1"/>
                        <wps:spPr>
                          <a:xfrm>
                            <a:off x="2677517" y="493540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1" name="Text Box 341"/>
                        <wps:cNvSpPr txBox="1"/>
                        <wps:spPr>
                          <a:xfrm>
                            <a:off x="2677517" y="4788216"/>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2" name="Text Box 342"/>
                        <wps:cNvSpPr txBox="1"/>
                        <wps:spPr>
                          <a:xfrm>
                            <a:off x="2677517" y="4626387"/>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3" name="Text Box 343"/>
                        <wps:cNvSpPr txBox="1"/>
                        <wps:spPr>
                          <a:xfrm>
                            <a:off x="2677517" y="4289326"/>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4" name="Text Box 344"/>
                        <wps:cNvSpPr txBox="1"/>
                        <wps:spPr>
                          <a:xfrm>
                            <a:off x="2677517" y="4134812"/>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5" name="Text Box 345"/>
                        <wps:cNvSpPr txBox="1"/>
                        <wps:spPr>
                          <a:xfrm>
                            <a:off x="2677517" y="397298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6" name="Text Box 346"/>
                        <wps:cNvSpPr txBox="1"/>
                        <wps:spPr>
                          <a:xfrm>
                            <a:off x="2677517" y="3818475"/>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7" name="Text Box 347"/>
                        <wps:cNvSpPr txBox="1"/>
                        <wps:spPr>
                          <a:xfrm>
                            <a:off x="2677517" y="366296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9" name="Text Box 349"/>
                        <wps:cNvSpPr txBox="1"/>
                        <wps:spPr>
                          <a:xfrm>
                            <a:off x="2641113" y="5771021"/>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0" name="Text Box 350"/>
                        <wps:cNvSpPr txBox="1"/>
                        <wps:spPr>
                          <a:xfrm>
                            <a:off x="2641113" y="5602520"/>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1" name="Text Box 351"/>
                        <wps:cNvSpPr txBox="1"/>
                        <wps:spPr>
                          <a:xfrm>
                            <a:off x="2641113" y="5427207"/>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2" name="Text Box 352"/>
                        <wps:cNvSpPr txBox="1"/>
                        <wps:spPr>
                          <a:xfrm>
                            <a:off x="2641113" y="5271512"/>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3" name="Text Box 353"/>
                        <wps:cNvSpPr txBox="1"/>
                        <wps:spPr>
                          <a:xfrm>
                            <a:off x="2677516" y="5081713"/>
                            <a:ext cx="18288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6" name="Straight Connector 356"/>
                        <wps:cNvCnPr/>
                        <wps:spPr>
                          <a:xfrm rot="5400000">
                            <a:off x="2587295" y="44290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7" name="Text Box 192"/>
                        <wps:cNvSpPr txBox="1"/>
                        <wps:spPr>
                          <a:xfrm>
                            <a:off x="673468" y="442750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955A15">
                              <w:pPr>
                                <w:pStyle w:val="NormalWeb"/>
                                <w:spacing w:before="0" w:beforeAutospacing="0" w:after="80" w:afterAutospacing="0"/>
                                <w:jc w:val="right"/>
                              </w:pPr>
                              <w:r>
                                <w:rPr>
                                  <w:rFonts w:eastAsia="Times New Roman"/>
                                  <w:sz w:val="20"/>
                                  <w:szCs w:val="20"/>
                                </w:rPr>
                                <w:t>Alignment</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8" name="Text Box 358"/>
                        <wps:cNvSpPr txBox="1"/>
                        <wps:spPr>
                          <a:xfrm>
                            <a:off x="2677517" y="445621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9" name="Straight Connector 359"/>
                        <wps:cNvCnPr/>
                        <wps:spPr>
                          <a:xfrm rot="5400000">
                            <a:off x="2585212" y="59601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0" name="Text Box 360"/>
                        <wps:cNvSpPr txBox="1"/>
                        <wps:spPr>
                          <a:xfrm>
                            <a:off x="2713282" y="598417"/>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41369" w:rsidRDefault="00BF0438" w:rsidP="00955A15">
                              <w:pPr>
                                <w:rPr>
                                  <w:sz w:val="20"/>
                                </w:rPr>
                              </w:pPr>
                              <w:r>
                                <w:rPr>
                                  <w:sz w:val="20"/>
                                </w:rPr>
                                <w:t>Data Abst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1" name="Text Box 361"/>
                        <wps:cNvSpPr txBox="1"/>
                        <wps:spPr>
                          <a:xfrm>
                            <a:off x="2379966" y="600243"/>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C9715A" w:rsidRDefault="00BF0438" w:rsidP="00463567">
                              <w:pPr>
                                <w:jc w:val="right"/>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29595A2D" id="Canvas 291" o:spid="_x0000_s1034" editas="canvas" style="width:420.15pt;height:515.25pt;mso-position-horizontal-relative:char;mso-position-vertical-relative:line" coordsize="53359,65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">
                <v:shape id="_x0000_s1035" type="#_x0000_t75" style="position:absolute;width:53359;height:65436;visibility:visible;mso-wrap-style:square">
                  <v:fill o:detectmouseclick="t"/>
                  <v:path o:connecttype="none"/>
                </v:shape>
                <v:line id="Straight Connector 31" o:spid="_x0000_s1036" style="position:absolute;visibility:visible;mso-wrap-style:square" from="30219,30636" to="51126,30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2gZsMAAADbAAAADwAAAGRycy9kb3ducmV2LnhtbESPQYvCMBSE74L/ITxhb5q6irjVKGVB&#10;urAXtYvg7dE822rzUpqo3X9vBMHjMDPfMMt1Z2pxo9ZVlhWMRxEI4tzqigsFf9lmOAfhPLLG2jIp&#10;+CcH61W/t8RY2zvv6Lb3hQgQdjEqKL1vYildXpJBN7INcfBOtjXog2wLqVu8B7ip5WcUzaTBisNC&#10;iQ19l5Rf9lejYJecD+np131lLjlsj9MJp7lMlfoYdMkChKfOv8Ov9o9WMBnD80v4AX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NoGbDAAAA2wAAAA8AAAAAAAAAAAAA&#10;AAAAoQIAAGRycy9kb3ducmV2LnhtbFBLBQYAAAAABAAEAPkAAACRAwAAAAA=&#10;" strokecolor="black [3213]" strokeweight=".5pt">
                  <v:stroke endarrow="block" joinstyle="miter"/>
                </v:line>
                <v:line id="Straight Connector 33" o:spid="_x0000_s1037" style="position:absolute;visibility:visible;mso-wrap-style:square" from="31091,29815" to="31091,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jZUsQAAADbAAAADwAAAGRycy9kb3ducmV2LnhtbESPQWsCMRSE74L/IbxCb5q1YulujSJC&#10;QfRQurbQ42Pzulm6ecluUl3/fSMIHoeZ+YZZrgfbihP1oXGsYDbNQBBXTjdcK/g8vk1eQISIrLF1&#10;TAouFGC9Go+WWGh35g86lbEWCcKhQAUmRl9IGSpDFsPUeeLk/bjeYkyyr6Xu8ZzgtpVPWfYsLTac&#10;Fgx62hqqfss/q6DbV+VhUc++/M5vzXuHefed50o9PgybVxCRhngP39o7rWA+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aNlSxAAAANsAAAAPAAAAAAAAAAAA&#10;AAAAAKECAABkcnMvZG93bnJldi54bWxQSwUGAAAAAAQABAD5AAAAkgMAAAAA&#10;" strokecolor="black [3213]" strokeweight=".5pt">
                  <v:stroke joinstyle="miter"/>
                </v:line>
                <v:line id="Straight Connector 34" o:spid="_x0000_s1038" style="position:absolute;visibility:visible;mso-wrap-style:square" from="32625,29825" to="32625,31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BJsUAAADbAAAADwAAAGRycy9kb3ducmV2LnhtbESPzWrDMBCE74W8g9hAb4mcn5bajRJC&#10;IBDSQ6nbQo+LtbVMrZVsqYnz9lEh0OMwM98wq81gW3GiPjSOFcymGQjiyumGawUf7/vJE4gQkTW2&#10;jknBhQJs1qO7FRbanfmNTmWsRYJwKFCBidEXUobKkMUwdZ44ed+utxiT7GupezwnuG3lPMsepcWG&#10;04JBTztD1U/5axV0x6p8eahnn/7gd+a1w7z7ynOl7sfD9hlEpCH+h2/tg1awWMLfl/QD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FBJsUAAADbAAAADwAAAAAAAAAA&#10;AAAAAAChAgAAZHJzL2Rvd25yZXYueG1sUEsFBgAAAAAEAAQA+QAAAJMDAAAAAA==&#10;" strokecolor="black [3213]" strokeweight=".5pt">
                  <v:stroke joinstyle="miter"/>
                </v:line>
                <v:line id="Straight Connector 35" o:spid="_x0000_s1039" style="position:absolute;visibility:visible;mso-wrap-style:square" from="34270,29825" to="34270,31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3kvcQAAADbAAAADwAAAGRycy9kb3ducmV2LnhtbESPQWsCMRSE7wX/Q3iF3mrWiqW7GkWE&#10;grQH6VrB42Pz3CzdvGQ3Ubf/3hQKHoeZ+YZZrAbbigv1oXGsYDLOQBBXTjdcK/jevz+/gQgRWWPr&#10;mBT8UoDVcvSwwEK7K3/RpYy1SBAOBSowMfpCylAZshjGzhMn7+R6izHJvpa6x2uC21a+ZNmrtNhw&#10;WjDoaWOo+inPVkH3UZWfs3py8Fu/MbsO8+6Y50o9PQ7rOYhIQ7yH/9tbrWA6g7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eS9xAAAANsAAAAPAAAAAAAAAAAA&#10;AAAAAKECAABkcnMvZG93bnJldi54bWxQSwUGAAAAAAQABAD5AAAAkgMAAAAA&#10;" strokecolor="black [3213]" strokeweight=".5pt">
                  <v:stroke joinstyle="miter"/>
                </v:line>
                <v:line id="Straight Connector 36" o:spid="_x0000_s1040" style="position:absolute;visibility:visible;mso-wrap-style:square" from="35910,29814" to="35910,31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96ysQAAADbAAAADwAAAGRycy9kb3ducmV2LnhtbESPQWsCMRSE7wX/Q3gFbzWrRelujSKC&#10;IPYgXVvo8bF53SzdvGQ3qW7/vREKHoeZ+YZZrgfbijP1oXGsYDrJQBBXTjdcK/g47Z5eQISIrLF1&#10;TAr+KMB6NXpYYqHdhd/pXMZaJAiHAhWYGH0hZagMWQwT54mT9+16izHJvpa6x0uC21bOsmwhLTac&#10;Fgx62hqqfspfq6A7VOXbvJ5++r3fmmOHefeV50qNH4fNK4hIQ7yH/9t7reB5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H3rKxAAAANsAAAAPAAAAAAAAAAAA&#10;AAAAAKECAABkcnMvZG93bnJldi54bWxQSwUGAAAAAAQABAD5AAAAkgMAAAAA&#10;" strokecolor="black [3213]" strokeweight=".5pt">
                  <v:stroke joinstyle="miter"/>
                </v:line>
                <v:line id="Straight Connector 37" o:spid="_x0000_s1041" style="position:absolute;visibility:visible;mso-wrap-style:square" from="37359,29810" to="37359,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PfUcUAAADbAAAADwAAAGRycy9kb3ducmV2LnhtbESPQWsCMRSE7wX/Q3hCb5pVse1ujSKC&#10;IPZQum2hx8fmdbN085LdpLr+e1MQehxm5htmtRlsK07Uh8axgtk0A0FcOd1wreDjfT95AhEissbW&#10;MSm4UIDNenS3wkK7M7/RqYy1SBAOBSowMfpCylAZshimzhMn79v1FmOSfS11j+cEt62cZ9mDtNhw&#10;WjDoaWeo+il/rYLuWJUvy3r26Q9+Z147zLuvPFfqfjxsn0FEGuJ/+NY+aAWLR/j7kn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FPfUcUAAADbAAAADwAAAAAAAAAA&#10;AAAAAAChAgAAZHJzL2Rvd25yZXYueG1sUEsFBgAAAAAEAAQA+QAAAJMDAAAAAA==&#10;" strokecolor="black [3213]" strokeweight=".5pt">
                  <v:stroke joinstyle="miter"/>
                </v:line>
                <v:line id="Straight Connector 38" o:spid="_x0000_s1042" style="position:absolute;visibility:visible;mso-wrap-style:square" from="38925,29810" to="38925,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xLI8EAAADbAAAADwAAAGRycy9kb3ducmV2LnhtbERPz2vCMBS+D/wfwhO8zVRlY61GEWEg&#10;7jDWKXh8NM+m2LykTab1v18Ogx0/vt+rzWBbcaM+NI4VzKYZCOLK6YZrBcfv9+c3ECEia2wdk4IH&#10;BdisR08rLLS78xfdyliLFMKhQAUmRl9IGSpDFsPUeeLEXVxvMSbY11L3eE/htpXzLHuVFhtODQY9&#10;7QxV1/LHKugOVfnxUs9Ofu935rPDvDvnuVKT8bBdgog0xH/xn3uvFSzS2P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zEsjwQAAANsAAAAPAAAAAAAAAAAAAAAA&#10;AKECAABkcnMvZG93bnJldi54bWxQSwUGAAAAAAQABAD5AAAAjwMAAAAA&#10;" strokecolor="black [3213]" strokeweight=".5pt">
                  <v:stroke joinstyle="miter"/>
                </v:line>
                <v:line id="Straight Connector 39" o:spid="_x0000_s1043" style="position:absolute;visibility:visible;mso-wrap-style:square" from="40571,29810" to="40571,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DuuMQAAADbAAAADwAAAGRycy9kb3ducmV2LnhtbESPQWsCMRSE74X+h/AKvdWsFou7GkWE&#10;gtRD6dqCx8fmuVncvGQ3qW7/fSMIHoeZ+YZZrAbbijP1oXGsYDzKQBBXTjdcK/jev7/MQISIrLF1&#10;TAr+KMBq+fiwwEK7C3/RuYy1SBAOBSowMfpCylAZshhGzhMn7+h6izHJvpa6x0uC21ZOsuxNWmw4&#10;LRj0tDFUncpfq6D7qMrdtB7/+K3fmM8O8+6Q50o9Pw3rOYhIQ7yHb+2tVvCaw/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O64xAAAANsAAAAPAAAAAAAAAAAA&#10;AAAAAKECAABkcnMvZG93bnJldi54bWxQSwUGAAAAAAQABAD5AAAAkgMAAAAA&#10;" strokecolor="black [3213]" strokeweight=".5pt">
                  <v:stroke joinstyle="miter"/>
                </v:line>
                <v:line id="Straight Connector 40" o:spid="_x0000_s1044" style="position:absolute;visibility:visible;mso-wrap-style:square" from="42355,29810" to="42355,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w0WMEAAADbAAAADwAAAGRycy9kb3ducmV2LnhtbERPz2vCMBS+D/wfwhO8zVRxY61GEWEg&#10;7jDWKXh8NM+m2LykTab1v18Ogx0/vt+rzWBbcaM+NI4VzKYZCOLK6YZrBcfv9+c3ECEia2wdk4IH&#10;BdisR08rLLS78xfdyliLFMKhQAUmRl9IGSpDFsPUeeLEXVxvMSbY11L3eE/htpXzLHuVFhtODQY9&#10;7QxV1/LHKugOVfnxUs9Ofu935rPDvDvnuVKT8bBdgog0xH/xn3uvFSzS+v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vDRYwQAAANsAAAAPAAAAAAAAAAAAAAAA&#10;AKECAABkcnMvZG93bnJldi54bWxQSwUGAAAAAAQABAD5AAAAjwMAAAAA&#10;" strokecolor="black [3213]" strokeweight=".5pt">
                  <v:stroke joinstyle="miter"/>
                </v:line>
                <v:line id="Straight Connector 41" o:spid="_x0000_s1045" style="position:absolute;visibility:visible;mso-wrap-style:square" from="43830,29815" to="43830,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CRw8UAAADbAAAADwAAAGRycy9kb3ducmV2LnhtbESPQUvDQBSE7wX/w/IEb80mosWk3RYp&#10;CEUP0qjQ4yP7zAazbzfZtY3/3i0Uehxm5htmtZlsL440hs6xgiLLQRA3TnfcKvj8eJk/gQgRWWPv&#10;mBT8UYDN+ma2wkq7E+/pWMdWJAiHChWYGH0lZWgMWQyZ88TJ+3ajxZjk2Eo94inBbS/v83whLXac&#10;Fgx62hpqfupfq2B4beq3x7b48ju/Ne8DlsOhLJW6u52elyAiTfEavrR3WsFDAecv6Qf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CRw8UAAADbAAAADwAAAAAAAAAA&#10;AAAAAAChAgAAZHJzL2Rvd25yZXYueG1sUEsFBgAAAAAEAAQA+QAAAJMDAAAAAA==&#10;" strokecolor="black [3213]" strokeweight=".5pt">
                  <v:stroke joinstyle="miter"/>
                </v:line>
                <v:line id="Straight Connector 42" o:spid="_x0000_s1046" style="position:absolute;visibility:visible;mso-wrap-style:square" from="45728,29815" to="45728,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IPtMQAAADbAAAADwAAAGRycy9kb3ducmV2LnhtbESPQWsCMRSE7wX/Q3iCt5pVtLhbo4hQ&#10;kHoo3Vro8bF53SxuXrKbVLf/vhGEHoeZ+YZZbwfbigv1oXGsYDbNQBBXTjdcKzh9vDyuQISIrLF1&#10;TAp+KcB2M3pYY6Hdld/pUsZaJAiHAhWYGH0hZagMWQxT54mT9+16izHJvpa6x2uC21bOs+xJWmw4&#10;LRj0tDdUncsfq6B7rcrjsp59+oPfm7cO8+4rz5WajIfdM4hIQ/wP39sHrWAxh9u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Ig+0xAAAANsAAAAPAAAAAAAAAAAA&#10;AAAAAKECAABkcnMvZG93bnJldi54bWxQSwUGAAAAAAQABAD5AAAAkgMAAAAA&#10;" strokecolor="black [3213]" strokeweight=".5pt">
                  <v:stroke joinstyle="miter"/>
                </v:line>
                <v:line id="Straight Connector 43" o:spid="_x0000_s1047" style="position:absolute;visibility:visible;mso-wrap-style:square" from="47433,29815" to="47433,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6qL8UAAADbAAAADwAAAGRycy9kb3ducmV2LnhtbESPzWrDMBCE74W8g9hAb4mcn5bajRJC&#10;IBDSQ6nbQo+LtbVMrZVsqYnz9lEh0OMwM98wq81gW3GiPjSOFcymGQjiyumGawUf7/vJE4gQkTW2&#10;jknBhQJs1qO7FRbanfmNTmWsRYJwKFCBidEXUobKkMUwdZ44ed+utxiT7GupezwnuG3lPMsepcWG&#10;04JBTztD1U/5axV0x6p8eahnn/7gd+a1w7z7ynOl7sfD9hlEpCH+h2/tg1awXMDfl/QD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26qL8UAAADbAAAADwAAAAAAAAAA&#10;AAAAAAChAgAAZHJzL2Rvd25yZXYueG1sUEsFBgAAAAAEAAQA+QAAAJMDAAAAAA==&#10;" strokecolor="black [3213]" strokeweight=".5pt">
                  <v:stroke joinstyle="miter"/>
                </v:line>
                <v:line id="Straight Connector 44" o:spid="_x0000_s1048" style="position:absolute;visibility:visible;mso-wrap-style:square" from="49250,29815" to="49250,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cyW8QAAADbAAAADwAAAGRycy9kb3ducmV2LnhtbESPQWsCMRSE74L/IbxCb5q1aOlujSJC&#10;QfRQurbQ42Pzulm6ecluUl3/fSMIHoeZ+YZZrgfbihP1oXGsYDbNQBBXTjdcK/g8vk1eQISIrLF1&#10;TAouFGC9Go+WWGh35g86lbEWCcKhQAUmRl9IGSpDFsPUeeLk/bjeYkyyr6Xu8ZzgtpVPWfYsLTac&#10;Fgx62hqqfss/q6DbV+VhUc++/M5vzXuHefed50o9PgybVxCRhngP39o7rWA+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hzJbxAAAANsAAAAPAAAAAAAAAAAA&#10;AAAAAKECAABkcnMvZG93bnJldi54bWxQSwUGAAAAAAQABAD5AAAAkgMAAAAA&#10;" strokecolor="black [3213]" strokeweight=".5pt">
                  <v:stroke joinstyle="miter"/>
                </v:line>
                <v:shape id="Text Box 45" o:spid="_x0000_s1049" type="#_x0000_t202" style="position:absolute;left:30555;top:31767;width:1382;height:2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aEWsIA&#10;AADbAAAADwAAAGRycy9kb3ducmV2LnhtbESP3YrCMBSE74V9h3AWvJFtuouK1kZZ1x+81fUBDs2x&#10;rW1OShO1vr0RBC+HmfmGSRedqcWVWldaVvAdxSCIM6tLzhUc/zdfExDOI2usLZOCOzlYzD96KSba&#10;3nhP14PPRYCwS1BB4X2TSOmyggy6yDbEwTvZ1qAPss2lbvEW4KaWP3E8lgZLDgsFNvRXUFYdLkbB&#10;YL+s/Hlrq4zz6VSuRvFk262V6n92vzMQnjr/Dr/aO61gOILnl/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doRawgAAANsAAAAPAAAAAAAAAAAAAAAAAJgCAABkcnMvZG93&#10;bnJldi54bWxQSwUGAAAAAAQABAD1AAAAhwMAAAAA&#10;" fillcolor="white [3201]" stroked="f" strokeweight=".5pt">
                  <v:textbox style="layout-flow:vertical;mso-layout-flow-alt:bottom-to-top" inset="0,0,0,0">
                    <w:txbxContent>
                      <w:p w:rsidR="00BF0438" w:rsidRPr="00FE1D35" w:rsidRDefault="00BF0438" w:rsidP="00955A15">
                        <w:pPr>
                          <w:jc w:val="right"/>
                          <w:rPr>
                            <w:sz w:val="20"/>
                          </w:rPr>
                        </w:pPr>
                        <w:r>
                          <w:rPr>
                            <w:sz w:val="20"/>
                          </w:rPr>
                          <w:t>PP</w:t>
                        </w:r>
                      </w:p>
                    </w:txbxContent>
                  </v:textbox>
                </v:shape>
                <v:shape id="Text Box 63" o:spid="_x0000_s1050" type="#_x0000_t202" style="position:absolute;left:32037;top:31759;width:1377;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tsIA&#10;AADbAAAADwAAAGRycy9kb3ducmV2LnhtbESP3YrCMBSE74V9h3AWvBFNV3RXu0ZZf/G26gMcmmPb&#10;bXNSmqj17Y0geDnMzDfMbNGaSlypcYVlBV+DCARxanXBmYLTcdufgHAeWWNlmRTcycFi/tGZYazt&#10;jRO6HnwmAoRdjApy7+tYSpfmZNANbE0cvLNtDPogm0zqBm8Bbio5jKJvabDgsJBjTauc0vJwMQp6&#10;ybL0/ztbppxNp3I9jia7dqNU97P9+wXhqfXv8Ku91wpGP/D8En6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L+2wgAAANsAAAAPAAAAAAAAAAAAAAAAAJgCAABkcnMvZG93&#10;bnJldi54bWxQSwUGAAAAAAQABAD1AAAAhwM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MR</w:t>
                        </w:r>
                      </w:p>
                    </w:txbxContent>
                  </v:textbox>
                </v:shape>
                <v:shape id="Text Box 63" o:spid="_x0000_s1051" type="#_x0000_t202" style="position:absolute;left:33738;top:31759;width:1371;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crxL8A&#10;AADbAAAADwAAAGRycy9kb3ducmV2LnhtbERPzYrCMBC+L/gOYYS9LJoqumg1FtdV2WvVBxiasa1t&#10;JqXJ1vr25iB4/Pj+10lvatFR60rLCibjCARxZnXJuYLL+TBagHAeWWNtmRQ8yEGyGXysMdb2zil1&#10;J5+LEMIuRgWF900spcsKMujGtiEO3NW2Bn2AbS51i/cQbmo5jaJvabDk0FBgQ7uCsur0bxR8pT+V&#10;vx1tlXG+XMrfebQ49nulPof9dgXCU+/f4pf7TyuYhbHhS/gBcvM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dyvEvwAAANsAAAAPAAAAAAAAAAAAAAAAAJgCAABkcnMvZG93bnJl&#10;di54bWxQSwUGAAAAAAQABAD1AAAAhAM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MC</w:t>
                        </w:r>
                      </w:p>
                    </w:txbxContent>
                  </v:textbox>
                </v:shape>
                <v:shape id="Text Box 49" o:spid="_x0000_s1052" type="#_x0000_t202" style="position:absolute;left:35279;top:31865;width:1356;height:4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uOX8IA&#10;AADbAAAADwAAAGRycy9kb3ducmV2LnhtbESP3YrCMBSE7wXfIRxhbxZNd3HFVqO4/uFt1Qc4NMe2&#10;tjkpTdT69mZhwcthZr5h5svO1OJOrSstK/gaRSCIM6tLzhWcT7vhFITzyBpry6TgSQ6Wi35vjom2&#10;D07pfvS5CBB2CSoovG8SKV1WkEE3sg1x8C62NeiDbHOpW3wEuKnldxRNpMGSw0KBDa0LyqrjzSj4&#10;TH8rf93bKuM8juXmJ5ruu61SH4NuNQPhqfPv8H/7oBWMY/j7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O45fwgAAANsAAAAPAAAAAAAAAAAAAAAAAJgCAABkcnMvZG93&#10;bnJldi54bWxQSwUGAAAAAAQABAD1AAAAhwMAAAAA&#10;" fillcolor="white [3201]" stroked="f" strokeweight=".5pt">
                  <v:textbox style="layout-flow:vertical;mso-layout-flow-alt:bottom-to-top" inset="0,0,0,0">
                    <w:txbxContent>
                      <w:p w:rsidR="00BF0438" w:rsidRPr="00FE1D35" w:rsidRDefault="00BF0438" w:rsidP="00955A15">
                        <w:pPr>
                          <w:jc w:val="right"/>
                          <w:rPr>
                            <w:sz w:val="20"/>
                          </w:rPr>
                        </w:pPr>
                        <w:r>
                          <w:rPr>
                            <w:sz w:val="20"/>
                          </w:rPr>
                          <w:t>MP2P</w:t>
                        </w:r>
                      </w:p>
                    </w:txbxContent>
                  </v:textbox>
                </v:shape>
                <v:shape id="Text Box 63" o:spid="_x0000_s1053" type="#_x0000_t202" style="position:absolute;left:36816;top:31858;width:1378;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ixH7sA&#10;AADbAAAADwAAAGRycy9kb3ducmV2LnhtbERPSwrCMBDdC94hjOBGNFVQtBrFP279HGBoxra2mZQm&#10;ar29WQguH++/WDWmFC+qXW5ZwXAQgSBOrM45VXC7HvpTEM4jaywtk4IPOVgt260Fxtq++Uyvi09F&#10;CGEXo4LM+yqW0iUZGXQDWxEH7m5rgz7AOpW6xncIN6UcRdFEGsw5NGRY0TajpLg8jYLeeVP4x9EW&#10;CaezmdyNo+mx2SvV7TTrOQhPjf+Lf+6TVjAO68OX8APk8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XYsR+7AAAA2wAAAA8AAAAAAAAAAAAAAAAAmAIAAGRycy9kb3ducmV2Lnht&#10;bFBLBQYAAAAABAAEAPUAAACAAw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MS</w:t>
                        </w:r>
                      </w:p>
                    </w:txbxContent>
                  </v:textbox>
                </v:shape>
                <v:shape id="Text Box 63" o:spid="_x0000_s1054" type="#_x0000_t202" style="position:absolute;left:38411;top:31858;width:1371;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ovaMIA&#10;AADbAAAADwAAAGRycy9kb3ducmV2LnhtbESP3YrCMBSE74V9h3AWvJFtuiuK1kZZ1x+81fUBDs2x&#10;rW1OShO1vr0RBC+HmfmGSRedqcWVWldaVvAdxSCIM6tLzhUc/zdfExDOI2usLZOCOzlYzD96KSba&#10;3nhP14PPRYCwS1BB4X2TSOmyggy6yDbEwTvZ1qAPss2lbvEW4KaWP3E8lgZLDgsFNvRXUFYdLkbB&#10;YL+s/Hlrq4zz6VSuRvFk262V6n92vzMQnjr/Dr/aO61gNITnl/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Ci9owgAAANsAAAAPAAAAAAAAAAAAAAAAAJgCAABkcnMvZG93&#10;bnJldi54bWxQSwUGAAAAAAQABAD1AAAAhwM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SM</w:t>
                        </w:r>
                      </w:p>
                    </w:txbxContent>
                  </v:textbox>
                </v:shape>
                <v:shape id="Text Box 59" o:spid="_x0000_s1055" type="#_x0000_t202" style="position:absolute;left:39934;top:31863;width:1383;height:50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IYgsIA&#10;AADbAAAADwAAAGRycy9kb3ducmV2LnhtbESP3YrCMBSE7xd8h3AEbxZNFVxsbSr+reytPw9waI5t&#10;bXNSmqj17c3Cwl4OM/MNk65604gHda6yrGA6iUAQ51ZXXCi4nL/HCxDOI2tsLJOCFzlYZYOPFBNt&#10;n3ykx8kXIkDYJaig9L5NpHR5SQbdxLbEwbvazqAPsiuk7vAZ4KaRsyj6kgYrDgsltrQtKa9Pd6Pg&#10;87ip/e1g65yLOJa7ebQ49HulRsN+vQThqff/4b/2j1Ywj+H3S/gBM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4hiCwgAAANsAAAAPAAAAAAAAAAAAAAAAAJgCAABkcnMvZG93&#10;bnJldi54bWxQSwUGAAAAAAQABAD1AAAAhwMAAAAA&#10;" fillcolor="white [3201]" stroked="f" strokeweight=".5pt">
                  <v:textbox style="layout-flow:vertical;mso-layout-flow-alt:bottom-to-top" inset="0,0,0,0">
                    <w:txbxContent>
                      <w:p w:rsidR="00BF0438" w:rsidRPr="00FE1D35" w:rsidRDefault="00BF0438" w:rsidP="00955A15">
                        <w:pPr>
                          <w:jc w:val="right"/>
                          <w:rPr>
                            <w:sz w:val="20"/>
                          </w:rPr>
                        </w:pPr>
                        <w:r>
                          <w:rPr>
                            <w:sz w:val="20"/>
                          </w:rPr>
                          <w:t>SPMD</w:t>
                        </w:r>
                      </w:p>
                    </w:txbxContent>
                  </v:textbox>
                </v:shape>
                <v:shape id="Text Box 63" o:spid="_x0000_s1056" type="#_x0000_t202" style="position:absolute;left:41735;top:31858;width:1378;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R7orsA&#10;AADbAAAADwAAAGRycy9kb3ducmV2LnhtbERPSwrCMBDdC94hjOBGNFVQtBrFP279HGBoxra2mZQm&#10;ar29WQguH++/WDWmFC+qXW5ZwXAQgSBOrM45VXC7HvpTEM4jaywtk4IPOVgt260Fxtq++Uyvi09F&#10;CGEXo4LM+yqW0iUZGXQDWxEH7m5rgz7AOpW6xncIN6UcRdFEGsw5NGRY0TajpLg8jYLeeVP4x9EW&#10;CaezmdyNo+mx2SvV7TTrOQhPjf+Lf+6TVjAJ68OX8APk8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u0e6K7AAAA2wAAAA8AAAAAAAAAAAAAAAAAmAIAAGRycy9kb3ducmV2Lnht&#10;bFBLBQYAAAAABAAEAPUAAACAAw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BSP</w:t>
                        </w:r>
                      </w:p>
                    </w:txbxContent>
                  </v:textbox>
                </v:shape>
                <v:shape id="Text Box 63" o:spid="_x0000_s1057" type="#_x0000_t202" style="position:absolute;left:43326;top:31858;width:1690;height:4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jeOcIA&#10;AADbAAAADwAAAGRycy9kb3ducmV2LnhtbESP0YrCMBRE34X9h3AXfBFNXVC0NpVdV8XXqh9waa5t&#10;bXNTmqjdv98Igo/DzJxhknVvGnGnzlWWFUwnEQji3OqKCwXn0268AOE8ssbGMin4Iwfr9GOQYKzt&#10;gzO6H30hAoRdjApK79tYSpeXZNBNbEscvIvtDPogu0LqDh8Bbhr5FUVzabDisFBiS5uS8vp4MwpG&#10;2U/tr3tb51wsl/J3Fi32/Vap4Wf/vQLhqffv8Kt90ArmU3h+CT9Ap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N45wgAAANsAAAAPAAAAAAAAAAAAAAAAAJgCAABkcnMvZG93&#10;bnJldi54bWxQSwUGAAAAAAQABAD1AAAAhwM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Fusion</w:t>
                        </w:r>
                      </w:p>
                    </w:txbxContent>
                  </v:textbox>
                </v:shape>
                <v:shape id="Text Box 62" o:spid="_x0000_s1058" type="#_x0000_t202" style="position:absolute;left:45132;top:31964;width:1256;height:5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pATsAA&#10;AADbAAAADwAAAGRycy9kb3ducmV2LnhtbESP3YrCMBSE7wXfIRzBG9FUQdFqFP/Z27r7AIfm2NY2&#10;J6WJWt/eCMJeDjPzDbPatKYSD2pcYVnBeBSBIE6tLjhT8Pd7Gs5BOI+ssbJMCl7kYLPudlYYa/vk&#10;hB4Xn4kAYRejgtz7OpbSpTkZdCNbEwfvahuDPsgmk7rBZ4CbSk6iaCYNFhwWcqxpn1NaXu5GwSDZ&#10;lf52tmXK2WIhD9Nofm6PSvV77XYJwlPr/8Pf9o9WMJvA50v4AXL9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CpATsAAAADbAAAADwAAAAAAAAAAAAAAAACYAgAAZHJzL2Rvd25y&#10;ZXYueG1sUEsFBgAAAAAEAAQA9QAAAIUDAAAAAA==&#10;" fillcolor="white [3201]" stroked="f" strokeweight=".5pt">
                  <v:textbox style="layout-flow:vertical;mso-layout-flow-alt:bottom-to-top" inset="0,0,0,0">
                    <w:txbxContent>
                      <w:p w:rsidR="00BF0438" w:rsidRPr="00FE1D35" w:rsidRDefault="00BF0438" w:rsidP="00955A15">
                        <w:pPr>
                          <w:jc w:val="right"/>
                          <w:rPr>
                            <w:sz w:val="20"/>
                          </w:rPr>
                        </w:pPr>
                        <w:r>
                          <w:rPr>
                            <w:sz w:val="20"/>
                          </w:rPr>
                          <w:t>Dataflow</w:t>
                        </w:r>
                      </w:p>
                    </w:txbxContent>
                  </v:textbox>
                </v:shape>
                <v:shape id="Text Box 63" o:spid="_x0000_s1059" type="#_x0000_t202" style="position:absolute;left:46829;top:31957;width:1589;height:4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99ocQA&#10;AADbAAAADwAAAGRycy9kb3ducmV2LnhtbESPzWrDMBCE74W8g9hALiWWE1qTuFZCflrTa5I+wGJt&#10;bdfWyliK7b59VSj0OMzMN0y2n0wrBupdbVnBKopBEBdW11wq+Li9LTcgnEfW2FomBd/kYL+bPWSY&#10;ajvyhYarL0WAsEtRQeV9l0rpiooMush2xMH7tL1BH2RfSt3jGOCmles4TqTBmsNChR2dKiqa690o&#10;eLwcG/+V26bgcruV5+d4k0+vSi3m0+EFhKfJ/4f/2u9aQfIEv1/CD5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PfaHEAAAA2wAAAA8AAAAAAAAAAAAAAAAAmAIAAGRycy9k&#10;b3ducmV2LnhtbFBLBQYAAAAABAAEAPUAAACJAw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Agents</w:t>
                        </w:r>
                      </w:p>
                    </w:txbxContent>
                  </v:textbox>
                </v:shape>
                <v:shape id="Text Box 63" o:spid="_x0000_s1060" type="#_x0000_t202" style="position:absolute;left:48638;top:31957;width:137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PYOsIA&#10;AADbAAAADwAAAGRycy9kb3ducmV2LnhtbESP0YrCMBRE34X9h3AXfBFNFRStTWXXVfG16gdcmmtb&#10;29yUJqv1783Cgo/DzJxhkk1vGnGnzlWWFUwnEQji3OqKCwWX8368BOE8ssbGMil4koNN+jFIMNb2&#10;wRndT74QAcIuRgWl920spctLMugmtiUO3tV2Bn2QXSF1h48AN42cRdFCGqw4LJTY0rakvD79GgWj&#10;7Lv2t4Otcy5WK/kzj5aHfqfU8LP/WoPw1Pt3+L991AoWc/j7En6AT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w9g6wgAAANsAAAAPAAAAAAAAAAAAAAAAAJgCAABkcnMvZG93&#10;bnJldi54bWxQSwUGAAAAAAQABAD1AAAAhwM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jc w:val="right"/>
                        </w:pPr>
                        <w:r>
                          <w:rPr>
                            <w:rFonts w:eastAsia="Times New Roman"/>
                            <w:sz w:val="20"/>
                            <w:szCs w:val="20"/>
                          </w:rPr>
                          <w:t>WF</w:t>
                        </w:r>
                      </w:p>
                    </w:txbxContent>
                  </v:textbox>
                </v:shape>
                <v:line id="Straight Connector 67" o:spid="_x0000_s1061" style="position:absolute;visibility:visible;mso-wrap-style:square" from="1017,30643" to="21199,30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AvT8cAAADbAAAADwAAAGRycy9kb3ducmV2LnhtbESPT2vCQBTE7wW/w/IEL0U39WA1uopI&#10;LaJQ6h8Qb8/sMwlm38bsNsZ++m6h0OMwM79hJrPGFKKmyuWWFbz0IhDEidU5pwoO+2V3CMJ5ZI2F&#10;ZVLwIAezaetpgrG2d95SvfOpCBB2MSrIvC9jKV2SkUHXsyVx8C62MuiDrFKpK7wHuClkP4oG0mDO&#10;YSHDkhYZJdfdl1Ew+t7Y5O1z+XxbH+vTI7pt3puPs1KddjMfg/DU+P/wX3ulFQxe4fdL+AFy+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YC9PxwAAANsAAAAPAAAAAAAA&#10;AAAAAAAAAKECAABkcnMvZG93bnJldi54bWxQSwUGAAAAAAQABAD5AAAAlQMAAAAA&#10;" strokecolor="black [3213]" strokeweight=".5pt">
                  <v:stroke startarrow="block" joinstyle="miter"/>
                </v:line>
                <v:line id="Straight Connector 76" o:spid="_x0000_s1062" style="position:absolute;visibility:visible;mso-wrap-style:square" from="3087,29830" to="3087,31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XDCsQAAADbAAAADwAAAGRycy9kb3ducmV2LnhtbESPQWsCMRSE7wX/Q3iF3mrWgra7GkWE&#10;grQH6VrB42Pz3CzdvGQ3Ubf/3hQKHoeZ+YZZrAbbigv1oXGsYDLOQBBXTjdcK/jevz+/gQgRWWPr&#10;mBT8UoDVcvSwwEK7K3/RpYy1SBAOBSowMfpCylAZshjGzhMn7+R6izHJvpa6x2uC21a+ZNlMWmw4&#10;LRj0tDFU/ZRnq6D7qMrPaT05+K3fmF2HeXfMc6WeHof1HESkId7D/+2tVvA6g7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dcMKxAAAANsAAAAPAAAAAAAAAAAA&#10;AAAAAKECAABkcnMvZG93bnJldi54bWxQSwUGAAAAAAQABAD5AAAAkgMAAAAA&#10;" strokecolor="black [3213]" strokeweight=".5pt">
                  <v:stroke joinstyle="miter"/>
                </v:line>
                <v:line id="Straight Connector 77" o:spid="_x0000_s1063" style="position:absolute;visibility:visible;mso-wrap-style:square" from="4725,29824" to="472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lmkcQAAADbAAAADwAAAGRycy9kb3ducmV2LnhtbESPQWsCMRSE7wX/Q3gFbzWrUO1ujSKC&#10;IPYgXVvo8bF53SzdvGQ3qW7/vREKHoeZ+YZZrgfbijP1oXGsYDrJQBBXTjdcK/g47Z5eQISIrLF1&#10;TAr+KMB6NXpYYqHdhd/pXMZaJAiHAhWYGH0hZagMWQwT54mT9+16izHJvpa6x0uC21bOsmwuLTac&#10;Fgx62hqqfspfq6A7VOXbcz399Hu/NccO8+4rz5UaPw6bVxCRhngP/7f3WsFi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OWaRxAAAANsAAAAPAAAAAAAAAAAA&#10;AAAAAKECAABkcnMvZG93bnJldi54bWxQSwUGAAAAAAQABAD5AAAAkgMAAAAA&#10;" strokecolor="black [3213]" strokeweight=".5pt">
                  <v:stroke joinstyle="miter"/>
                </v:line>
                <v:line id="Straight Connector 82" o:spid="_x0000_s1064" style="position:absolute;visibility:visible;mso-wrap-style:square" from="6173,29817" to="6173,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u1LsQAAADbAAAADwAAAGRycy9kb3ducmV2LnhtbESPQWvCQBSE70L/w/IKvZmNQotJXaUI&#10;grSH0mihx0f2NRuafbvJrhr/vVsQPA4z8w2zXI+2EycaQutYwSzLQRDXTrfcKDjst9MFiBCRNXaO&#10;ScGFAqxXD5Mlltqd+YtOVWxEgnAoUYGJ0ZdShtqQxZA5T5y8XzdYjEkOjdQDnhPcdnKe5y/SYstp&#10;waCnjaH6rzpaBf17XX08N7Nvv/Mb89lj0f8UhVJPj+PbK4hIY7yHb+2dVrCYw/+X9APk6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m7UuxAAAANsAAAAPAAAAAAAAAAAA&#10;AAAAAKECAABkcnMvZG93bnJldi54bWxQSwUGAAAAAAQABAD5AAAAkgMAAAAA&#10;" strokecolor="black [3213]" strokeweight=".5pt">
                  <v:stroke joinstyle="miter"/>
                </v:line>
                <v:line id="Straight Connector 94" o:spid="_x0000_s1065" style="position:absolute;visibility:visible;mso-wrap-style:square" from="7742,29817" to="7742,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ceHMQAAADbAAAADwAAAGRycy9kb3ducmV2LnhtbESPQWsCMRSE74X+h/AKvdWsUou7GkWE&#10;gtRD6dqCx8fmuVncvGQ3qW7/fSMIHoeZ+YZZrAbbijP1oXGsYDzKQBBXTjdcK/jev7/MQISIrLF1&#10;TAr+KMBq+fiwwEK7C3/RuYy1SBAOBSowMfpCylAZshhGzhMn7+h6izHJvpa6x0uC21ZOsuxNWmw4&#10;LRj0tDFUncpfq6D7qMrdtB7/+K3fmM8O8+6Q50o9Pw3rOYhIQ7yHb+2tVpC/wv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5x4cxAAAANsAAAAPAAAAAAAAAAAA&#10;AAAAAKECAABkcnMvZG93bnJldi54bWxQSwUGAAAAAAQABAD5AAAAkgMAAAAA&#10;" strokecolor="black [3213]" strokeweight=".5pt">
                  <v:stroke joinstyle="miter"/>
                </v:line>
                <v:line id="Straight Connector 95" o:spid="_x0000_s1066" style="position:absolute;visibility:visible;mso-wrap-style:square" from="11021,29817" to="11021,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u7h8QAAADbAAAADwAAAGRycy9kb3ducmV2LnhtbESPQWsCMRSE7wX/Q3iCt5q1YOlujSKC&#10;IPYgrgo9Pjavm6Wbl+wm1e2/NwWhx2FmvmEWq8G24kp9aBwrmE0zEMSV0w3XCs6n7fMbiBCRNbaO&#10;ScEvBVgtR08LLLS78ZGuZaxFgnAoUIGJ0RdShsqQxTB1njh5X663GJPsa6l7vCW4beVLlr1Kiw2n&#10;BYOeNoaq7/LHKuj2Vfkxr2cXv/Mbc+gw7z7zXKnJeFi/g4g0xP/wo73TCvI5/H1JP0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q7uHxAAAANsAAAAPAAAAAAAAAAAA&#10;AAAAAKECAABkcnMvZG93bnJldi54bWxQSwUGAAAAAAQABAD5AAAAkgMAAAAA&#10;" strokecolor="black [3213]" strokeweight=".5pt">
                  <v:stroke joinstyle="miter"/>
                </v:line>
                <v:line id="Straight Connector 96" o:spid="_x0000_s1067" style="position:absolute;visibility:visible;mso-wrap-style:square" from="13693,29817" to="13693,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kl8MQAAADbAAAADwAAAGRycy9kb3ducmV2LnhtbESPQWsCMRSE7wX/Q3iCt5q1oHS3RhFB&#10;ED2Urgo9Pjavm6Wbl+wm1fXfm0Khx2FmvmGW68G24kp9aBwrmE0zEMSV0w3XCs6n3fMriBCRNbaO&#10;ScGdAqxXo6clFtrd+IOuZaxFgnAoUIGJ0RdShsqQxTB1njh5X663GJPsa6l7vCW4beVLli2kxYbT&#10;gkFPW0PVd/ljFXSHqjzO69nF7/3WvHeYd595rtRkPGzeQEQa4n/4r73XCvIF/H5JP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eSXwxAAAANsAAAAPAAAAAAAAAAAA&#10;AAAAAKECAABkcnMvZG93bnJldi54bWxQSwUGAAAAAAQABAD5AAAAkgMAAAAA&#10;" strokecolor="black [3213]" strokeweight=".5pt">
                  <v:stroke joinstyle="miter"/>
                </v:line>
                <v:line id="Straight Connector 97" o:spid="_x0000_s1068" style="position:absolute;visibility:visible;mso-wrap-style:square" from="15166,29824" to="15166,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WAa8QAAADbAAAADwAAAGRycy9kb3ducmV2LnhtbESPQWsCMRSE74X+h/AKvdWsQq27GkWE&#10;gtRD6dqCx8fmuVncvGQ3qW7/fSMIHoeZ+YZZrAbbijP1oXGsYDzKQBBXTjdcK/jev7/MQISIrLF1&#10;TAr+KMBq+fiwwEK7C3/RuYy1SBAOBSowMfpCylAZshhGzhMn7+h6izHJvpa6x0uC21ZOsmwqLTac&#10;Fgx62hiqTuWvVdB9VOXutR7/+K3fmM8O8+6Q50o9Pw3rOYhIQ7yHb+2tVpC/wf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NYBrxAAAANsAAAAPAAAAAAAAAAAA&#10;AAAAAKECAABkcnMvZG93bnJldi54bWxQSwUGAAAAAAQABAD5AAAAkgMAAAAA&#10;" strokecolor="black [3213]" strokeweight=".5pt">
                  <v:stroke joinstyle="miter"/>
                </v:line>
                <v:line id="Straight Connector 98" o:spid="_x0000_s1069" style="position:absolute;visibility:visible;mso-wrap-style:square" from="17065,29824" to="1706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oUGcEAAADbAAAADwAAAGRycy9kb3ducmV2LnhtbERPz2vCMBS+C/4P4Qm7aaqwsXamRQRB&#10;tsNY3WDHR/Nsis1L2kTt/vvlMNjx4/u9rSbbixuNoXOsYL3KQBA3TnfcKvg8HZbPIEJE1tg7JgU/&#10;FKAq57MtFtrd+YNudWxFCuFQoAIToy+kDI0hi2HlPHHizm60GBMcW6lHvKdw28tNlj1Jix2nBoOe&#10;9oaaS321CobXpn57bNdf/uj35n3AfPjOc6UeFtPuBUSkKf6L/9xHrSBPY9OX9ANk+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qhQZwQAAANsAAAAPAAAAAAAAAAAAAAAA&#10;AKECAABkcnMvZG93bnJldi54bWxQSwUGAAAAAAQABAD5AAAAjwMAAAAA&#10;" strokecolor="black [3213]" strokeweight=".5pt">
                  <v:stroke joinstyle="miter"/>
                </v:line>
                <v:line id="Straight Connector 99" o:spid="_x0000_s1070" style="position:absolute;visibility:visible;mso-wrap-style:square" from="18705,29824" to="1870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axgsQAAADbAAAADwAAAGRycy9kb3ducmV2LnhtbESPQWsCMRSE74X+h/AKvdWshZZmNYoI&#10;BamH0lXB42Pz3CxuXrKbVNd/3xQKPQ4z8w0zX46uExcaYutZw3RSgCCuvWm50bDfvT+9gYgJ2WDn&#10;mTTcKMJycX83x9L4K3/RpUqNyBCOJWqwKYVSylhbchgnPhBn7+QHhynLoZFmwGuGu04+F8WrdNhy&#10;XrAYaG2pPlffTkP/UVfbl2Z6CJuwtp89qv6olNaPD+NqBiLRmP7Df+2N0aAU/H7JP0A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5rGCxAAAANsAAAAPAAAAAAAAAAAA&#10;AAAAAKECAABkcnMvZG93bnJldi54bWxQSwUGAAAAAAQABAD5AAAAkgMAAAAA&#10;" strokecolor="black [3213]" strokeweight=".5pt">
                  <v:stroke joinstyle="miter"/>
                </v:line>
                <v:line id="Straight Connector 100" o:spid="_x0000_s1071" style="position:absolute;visibility:visible;mso-wrap-style:square" from="20248,29824" to="20248,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PJn8UAAADcAAAADwAAAGRycy9kb3ducmV2LnhtbESPQUvDQBCF70L/wzIFb3ZTQTGx21IK&#10;haIHMVXwOGSn2dDs7Ca7tvHfOwfB2wzvzXvfrDaT79WFxtQFNrBcFKCIm2A7bg18HPd3T6BSRrbY&#10;ByYDP5Rgs57drLCy4crvdKlzqySEU4UGXM6x0jo1jjymRYjEop3C6DHLOrbajniVcN/r+6J41B47&#10;lgaHkXaOmnP97Q0ML039+tAuP+Mh7tzbgOXwVZbG3M6n7TOoTFP+N/9dH6zgF4Ivz8gEev0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JPJn8UAAADcAAAADwAAAAAAAAAA&#10;AAAAAAChAgAAZHJzL2Rvd25yZXYueG1sUEsFBgAAAAAEAAQA+QAAAJMDAAAAAA==&#10;" strokecolor="black [3213]" strokeweight=".5pt">
                  <v:stroke joinstyle="miter"/>
                </v:line>
                <v:shape id="Text Box 63" o:spid="_x0000_s1072" type="#_x0000_t202" style="position:absolute;left:2554;top:27012;width:1365;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9CIL8A&#10;AADcAAAADwAAAGRycy9kb3ducmV2LnhtbERP24rCMBB9X/Afwgi+LJoouGg1ireVffXyAUMztrXN&#10;pDRR699vBMG3OZzrzJetrcSdGl841jAcKBDEqTMFZxrOp9/+BIQPyAYrx6ThSR6Wi87XHBPjHnyg&#10;+zFkIoawT1BDHkKdSOnTnCz6gauJI3dxjcUQYZNJ0+AjhttKjpT6kRYLjg051rTJKS2PN6vh+7Au&#10;w3XvypSz6VRux2qyb3da97rtagYiUBs+4rf7z8T5agivZ+IFcvE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b0IgvwAAANwAAAAPAAAAAAAAAAAAAAAAAJgCAABkcnMvZG93bnJl&#10;di54bWxQSwUGAAAAAAQABAD1AAAAhAM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GIS</w:t>
                        </w:r>
                      </w:p>
                    </w:txbxContent>
                  </v:textbox>
                </v:shape>
                <v:shape id="Text Box 85" o:spid="_x0000_s1073" type="#_x0000_t202" style="position:absolute;left:4097;top:17246;width:1191;height:12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3cV8EA&#10;AADcAAAADwAAAGRycy9kb3ducmV2LnhtbERP22rCQBB9L/gPywh9KbrbgEWja7Ctlb56+YAhOyYx&#10;2dmQ3Sbx77tCoW9zONfZZKNtRE+drxxreJ0rEMS5MxUXGi7nr9kShA/IBhvHpOFOHrLt5GmDqXED&#10;H6k/hULEEPYpaihDaFMpfV6SRT93LXHkrq6zGCLsCmk6HGK4bWSi1Ju0WHFsKLGlj5Ly+vRjNbwc&#10;3+twO7g652K1kp8LtTyMe62fp+NuDSLQGP7Ff+5vE+erBB7PxAv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93FfBAAAA3AAAAA8AAAAAAAAAAAAAAAAAmAIAAGRycy9kb3du&#10;cmV2LnhtbFBLBQYAAAAABAAEAPUAAACGAw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HPC Simulations</w:t>
                        </w:r>
                      </w:p>
                    </w:txbxContent>
                  </v:textbox>
                </v:shape>
                <v:shape id="Text Box 63" o:spid="_x0000_s1074" type="#_x0000_t202" style="position:absolute;left:5633;top:26903;width:137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5zMAA&#10;AADcAAAADwAAAGRycy9kb3ducmV2LnhtbERP24rCMBB9F/yHMMK+iCa7omg1iuuq+OrlA4ZmbGub&#10;SWmidv/eLCz4NodzncWqtZV4UOMLxxo+hwoEcepMwZmGy3k3mILwAdlg5Zg0/JKH1bLbWWBi3JOP&#10;9DiFTMQQ9glqyEOoEyl9mpNFP3Q1ceSurrEYImwyaRp8xnBbyS+lJtJiwbEhx5o2OaXl6W419I/f&#10;ZbjtXZlyNpvJn7Ga7tut1h+9dj0HEagNb/G/+2DifDWCv2fiB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F5zMAAAADcAAAADwAAAAAAAAAAAAAAAACYAgAAZHJzL2Rvd25y&#10;ZXYueG1sUEsFBgAAAAAEAAQA9QAAAIU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IoT</w:t>
                        </w:r>
                      </w:p>
                    </w:txbxContent>
                  </v:textbox>
                </v:shape>
                <v:shape id="Text Box 63" o:spid="_x0000_s1075" type="#_x0000_t202" style="position:absolute;left:7227;top:14343;width:1268;height:15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jhuMAA&#10;AADcAAAADwAAAGRycy9kb3ducmV2LnhtbERP24rCMBB9F/yHMMK+iCa7qGg1iuuq+OrlA4ZmbGub&#10;SWmidv/eLCz4NodzncWqtZV4UOMLxxo+hwoEcepMwZmGy3k3mILwAdlg5Zg0/JKH1bLbWWBi3JOP&#10;9DiFTMQQ9glqyEOoEyl9mpNFP3Q1ceSurrEYImwyaRp8xnBbyS+lJtJiwbEhx5o2OaXl6W419I/f&#10;ZbjtXZlyNpvJn7Ga7tut1h+9dj0HEagNb/G/+2DifDWCv2fiB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jhuMAAAADcAAAADwAAAAAAAAAAAAAAAACYAgAAZHJzL2Rvd25y&#10;ZXYueG1sUEsFBgAAAAAEAAQA9QAAAIU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Metadata/Provenance</w:t>
                        </w:r>
                      </w:p>
                    </w:txbxContent>
                  </v:textbox>
                </v:shape>
                <v:shape id="Text Box 88" o:spid="_x0000_s1076" type="#_x0000_t202" style="position:absolute;left:9499;top:17897;width:3224;height:11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REI8AA&#10;AADcAAAADwAAAGRycy9kb3ducmV2LnhtbERP24rCMBB9F/yHMMK+iCYKilajeFnFVy8fMDRjW9tM&#10;ShO1+/cbYWHf5nCus1y3thIvanzhWMNoqEAQp84UnGm4XQ+DGQgfkA1WjknDD3lYr7qdJSbGvflM&#10;r0vIRAxhn6CGPIQ6kdKnOVn0Q1cTR+7uGoshwiaTpsF3DLeVHCs1lRYLjg051rTLKS0vT6uhf96W&#10;4XF0ZcrZfC73EzU7tt9af/XazQJEoDb8i//cJxPnqwl8nokXyN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1REI8AAAADcAAAADwAAAAAAAAAAAAAAAACYAgAAZHJzL2Rvd25y&#10;ZXYueG1sUEsFBgAAAAAEAAQA9QAAAIU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Shared / Dedicated / Transient / Permanent</w:t>
                        </w:r>
                      </w:p>
                    </w:txbxContent>
                  </v:textbox>
                </v:shape>
                <v:shape id="Text Box 63" o:spid="_x0000_s1077" type="#_x0000_t202" style="position:absolute;left:12996;top:12846;width:1501;height:16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baVMAA&#10;AADcAAAADwAAAGRycy9kb3ducmV2LnhtbERP24rCMBB9F/yHMMK+iCYKilajeFllX6t+wNCMbW0z&#10;KU3U7t9vFhb2bQ7nOuttZ2vxotaXjjVMxgoEceZMybmG2/U0WoDwAdlg7Zg0fJOH7abfW2Ni3JtT&#10;el1CLmII+wQ1FCE0iZQ+K8iiH7uGOHJ311oMEba5NC2+Y7it5VSpubRYcmwosKFDQVl1eVoNw3Rf&#10;hcfZVRnny6U8ztTi3H1q/THodisQgbrwL/5zf5k4X83h95l4gd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4baVMAAAADcAAAADwAAAAAAAAAAAAAAAACYAgAAZHJzL2Rvd25y&#10;ZXYueG1sUEsFBgAAAAAEAAQA9QAAAIU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Archived/Batched/Streaming</w:t>
                        </w:r>
                      </w:p>
                    </w:txbxContent>
                  </v:textbox>
                </v:shape>
                <v:shape id="Text Box 63" o:spid="_x0000_s1078" type="#_x0000_t202" style="position:absolute;left:14661;top:17897;width:1679;height:11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p/z8AA&#10;AADcAAAADwAAAGRycy9kb3ducmV2LnhtbERP24rCMBB9F/yHMMK+iCa74K0axXVVfPXyAUMztrXN&#10;pDRRu39vFhZ8m8O5zmLV2ko8qPGFYw2fQwWCOHWm4EzD5bwbTEH4gGywckwafsnDatntLDAx7slH&#10;epxCJmII+wQ15CHUiZQ+zcmiH7qaOHJX11gMETaZNA0+Y7it5JdSY2mx4NiQY02bnNLydLca+sfv&#10;Mtz2rkw5m83kz0hN9+1W649eu56DCNSGt/jffTBxvprA3zPxA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p/z8AAAADcAAAADwAAAAAAAAAAAAAAAACYAgAAZHJzL2Rvd25y&#10;ZXYueG1sUEsFBgAAAAAEAAQA9QAAAIU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HDFS/Lustre/GPFS</w:t>
                        </w:r>
                      </w:p>
                    </w:txbxContent>
                  </v:textbox>
                </v:shape>
                <v:shape id="Text Box 91" o:spid="_x0000_s1079" type="#_x0000_t202" style="position:absolute;left:16466;top:22167;width:1170;height:7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XrvcMA&#10;AADcAAAADwAAAGRycy9kb3ducmV2LnhtbESPzW7CQAyE75V4h5WReqlgt0hFEFgQLS3iys8DWFmT&#10;hGS9UXYL4e3xoVJvtmY883m57n2jbtTFKrCF97EBRZwHV3Fh4Xz6Gc1AxYTssAlMFh4UYb0avCwx&#10;c+HOB7odU6EkhGOGFsqU2kzrmJfkMY5DSyzaJXQek6xdoV2Hdwn3jZ4YM9UeK5aGElv6Kimvj7/e&#10;wtvhs07XXahzLuZzvf0ws13/be3rsN8sQCXq07/573rvBN8IrTwjE+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XrvcMAAADcAAAADwAAAAAAAAAAAAAAAACYAgAAZHJzL2Rv&#10;d25yZXYueG1sUEsFBgAAAAAEAAQA9QAAAIg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Files/Objects</w:t>
                        </w:r>
                      </w:p>
                    </w:txbxContent>
                  </v:textbox>
                </v:shape>
                <v:shape id="Text Box 63" o:spid="_x0000_s1080" type="#_x0000_t202" style="position:absolute;left:18092;top:25435;width:1658;height:3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lOJsAA&#10;AADcAAAADwAAAGRycy9kb3ducmV2LnhtbERP24rCMBB9F/yHMMK+yJrsgmK7RtH1gq9ePmBoZttu&#10;m0lpota/N4Lg2xzOdWaLztbiSq0vHWv4GikQxJkzJecazqft5xSED8gGa8ek4U4eFvN+b4apcTc+&#10;0PUYchFD2KeooQihSaX0WUEW/cg1xJH7c63FEGGbS9PiLYbbWn4rNZEWS44NBTb0W1BWHS9Ww/Cw&#10;qsL/zlUZ50ki12M13XUbrT8G3fIHRKAuvMUv997E+Sq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hlOJsAAAADcAAAADwAAAAAAAAAAAAAAAACYAgAAZHJzL2Rvd25y&#10;ZXYueG1sUEsFBgAAAAAEAAQA9QAAAIU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EDM</w:t>
                        </w:r>
                      </w:p>
                    </w:txbxContent>
                  </v:textbox>
                </v:shape>
                <v:shape id="Text Box 63" o:spid="_x0000_s1081" type="#_x0000_t202" style="position:absolute;left:19572;top:17359;width:1832;height:1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pxZsMA&#10;AADcAAAADwAAAGRycy9kb3ducmV2LnhtbESPzW7CQAyE70h9h5UrcUFlQyUQpCyopYC48vMAVtYk&#10;IVlvlF0gvD0+IHGzNeOZz/Nl52p1ozaUng2Mhgko4szbknMDp+PmawoqRGSLtWcy8KAAy8VHb46p&#10;9Xfe0+0QcyUhHFI0UMTYpFqHrCCHYegbYtHOvnUYZW1zbVu8S7ir9XeSTLTDkqWhwIZWBWXV4eoM&#10;DPZ/VbxsfZVxPpvp/3Ey3XZrY/qf3e8PqEhdfJtf1zsr+CPBl2dkAr1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pxZsMAAADcAAAADwAAAAAAAAAAAAAAAACYAgAAZHJzL2Rv&#10;d25yZXYueG1sUEsFBgAAAAAEAAQA9QAAAIgDAAAAAA==&#10;" fillcolor="white [3201]" stroked="f" strokeweight=".5pt">
                  <v:textbox style="layout-flow:vertical;mso-layout-flow-alt:bottom-to-top" inset="0,0,0,0">
                    <w:txbxContent>
                      <w:p w:rsidR="00BF0438" w:rsidRDefault="00BF0438" w:rsidP="00955A15">
                        <w:pPr>
                          <w:pStyle w:val="NormalWeb"/>
                          <w:spacing w:before="0" w:beforeAutospacing="0" w:after="80" w:afterAutospacing="0"/>
                        </w:pPr>
                        <w:r>
                          <w:rPr>
                            <w:rFonts w:eastAsia="Times New Roman"/>
                            <w:sz w:val="20"/>
                            <w:szCs w:val="20"/>
                          </w:rPr>
                          <w:t>SQL/NoSQL/NewSQL</w:t>
                        </w:r>
                      </w:p>
                    </w:txbxContent>
                  </v:textbox>
                </v:shape>
                <v:rect id="Rectangle 111" o:spid="_x0000_s1082" style="position:absolute;left:21199;top:26238;width:9144;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o6asEA&#10;AADcAAAADwAAAGRycy9kb3ducmV2LnhtbERPTWvCQBC9C/0PyxS86SYerERXaSvW6s209jxkp0lo&#10;ZjZkt5r217uC4G0e73MWq54bdaLO104MpOMEFEnhbC2lgc+PzWgGygcUi40TMvBHHlbLh8ECM+vO&#10;cqBTHkoVQ8RnaKAKoc209kVFjH7sWpLIfbuOMUTYldp2eI7h3OhJkkw1Yy2xocKWXisqfvJfNsB7&#10;eWmP2wR5Mt39ey7entb1lzHDx/55DipQH+7im/vdxvlpCtdn4gV6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aOmrBAAAA3AAAAA8AAAAAAAAAAAAAAAAAmAIAAGRycy9kb3du&#10;cmV2LnhtbFBLBQYAAAAABAAEAPUAAACGAwAAAAA=&#10;" fillcolor="white [3212]" strokecolor="black [3213]" strokeweight="1pt">
                  <v:textbox>
                    <w:txbxContent>
                      <w:p w:rsidR="00BF0438" w:rsidRPr="00FF7275" w:rsidRDefault="00BF0438" w:rsidP="00955A15">
                        <w:pPr>
                          <w:jc w:val="center"/>
                          <w:rPr>
                            <w:color w:val="000000" w:themeColor="text1"/>
                            <w:sz w:val="20"/>
                          </w:rPr>
                        </w:pPr>
                        <w:r w:rsidRPr="00FF7275">
                          <w:rPr>
                            <w:color w:val="000000" w:themeColor="text1"/>
                            <w:sz w:val="20"/>
                          </w:rPr>
                          <w:t>Ogre</w:t>
                        </w:r>
                        <w:r>
                          <w:rPr>
                            <w:color w:val="000000" w:themeColor="text1"/>
                            <w:sz w:val="20"/>
                          </w:rPr>
                          <w:t xml:space="preserve"> Views and Facets</w:t>
                        </w:r>
                      </w:p>
                    </w:txbxContent>
                  </v:textbox>
                </v:rect>
                <v:line id="Straight Connector 112" o:spid="_x0000_s1083" style="position:absolute;visibility:visible;mso-wrap-style:square" from="25798,1714" to="25798,26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gN28UAAADcAAAADwAAAGRycy9kb3ducmV2LnhtbERPTWvCQBC9C/0PywhepG70IDV1FSlV&#10;REHUFkpvY3ZMQrOzMbvG6K93hYK3ebzPGU8bU4iaKpdbVtDvRSCIE6tzThV8f81f30A4j6yxsEwK&#10;ruRgOnlpjTHW9sI7qvc+FSGEXYwKMu/LWEqXZGTQ9WxJHLijrQz6AKtU6govIdwUchBFQ2kw59CQ&#10;YUkfGSV/+7NRMLqtbfK5nXdPq5/69xqd1otmc1Cq025m7yA8Nf4p/ncvdZjfH8DjmXCBn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qgN28UAAADcAAAADwAAAAAAAAAA&#10;AAAAAAChAgAAZHJzL2Rvd25yZXYueG1sUEsFBgAAAAAEAAQA+QAAAJMDAAAAAA==&#10;" strokecolor="black [3213]" strokeweight=".5pt">
                  <v:stroke startarrow="block" joinstyle="miter"/>
                </v:line>
                <v:line id="Straight Connector 113" o:spid="_x0000_s1084" style="position:absolute;rotation:90;visibility:visible;mso-wrap-style:square" from="25852,4445" to="25852,5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vkOMEAAADcAAAADwAAAGRycy9kb3ducmV2LnhtbERP24rCMBB9F/yHMIIvoqkK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u+Q4wQAAANwAAAAPAAAAAAAAAAAAAAAA&#10;AKECAABkcnMvZG93bnJldi54bWxQSwUGAAAAAAQABAD5AAAAjwMAAAAA&#10;" strokecolor="black [3213]" strokeweight=".5pt">
                  <v:stroke joinstyle="miter"/>
                </v:line>
                <v:line id="Straight Connector 114" o:spid="_x0000_s1085" style="position:absolute;rotation:90;visibility:visible;mso-wrap-style:square" from="25845,7585" to="25845,9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J8TMEAAADcAAAADwAAAGRycy9kb3ducmV2LnhtbERP24rCMBB9F/yHMIIvoqki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UnxMwQAAANwAAAAPAAAAAAAAAAAAAAAA&#10;AKECAABkcnMvZG93bnJldi54bWxQSwUGAAAAAAQABAD5AAAAjwMAAAAA&#10;" strokecolor="black [3213]" strokeweight=".5pt">
                  <v:stroke joinstyle="miter"/>
                </v:line>
                <v:line id="Straight Connector 115" o:spid="_x0000_s1086" style="position:absolute;rotation:90;visibility:visible;mso-wrap-style:square" from="25845,9230" to="25845,10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7Z18EAAADcAAAADwAAAGRycy9kb3ducmV2LnhtbERP24rCMBB9F/yHMIIvoqmC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tnXwQAAANwAAAAPAAAAAAAAAAAAAAAA&#10;AKECAABkcnMvZG93bnJldi54bWxQSwUGAAAAAAQABAD5AAAAjwMAAAAA&#10;" strokecolor="black [3213]" strokeweight=".5pt">
                  <v:stroke joinstyle="miter"/>
                </v:line>
                <v:line id="Straight Connector 116" o:spid="_x0000_s1087" style="position:absolute;rotation:90;visibility:visible;mso-wrap-style:square" from="25852,10874" to="25852,124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xHoMAAAADcAAAADwAAAGRycy9kb3ducmV2LnhtbERPy6rCMBDdC/5DGMGNXFNdiPQaRQqX&#10;qyDicz8kY1tsJqWJWv/eCIK7OZznzBatrcSdGl86VjAaJiCItTMl5wpOx7+fKQgfkA1WjknBkzws&#10;5t3ODFPjHryn+yHkIoawT1FBEUKdSul1QRb90NXEkbu4xmKIsMmlafARw20lx0kykRZLjg0F1pQV&#10;pK+Hm1Vw0f9nnU1Py9XG7caD9eB5PW4zpfq9dvkLIlAbvuKPe2Xi/NEE3s/EC+T8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MR6DAAAAA3AAAAA8AAAAAAAAAAAAAAAAA&#10;oQIAAGRycy9kb3ducmV2LnhtbFBLBQYAAAAABAAEAPkAAACOAwAAAAA=&#10;" strokecolor="black [3213]" strokeweight=".5pt">
                  <v:stroke joinstyle="miter"/>
                </v:line>
                <v:line id="Straight Connector 117" o:spid="_x0000_s1088" style="position:absolute;rotation:90;visibility:visible;mso-wrap-style:square" from="25858,12469" to="25858,13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DiO8EAAADcAAAADwAAAGRycy9kb3ducmV2LnhtbERPS4vCMBC+C/6HMIIX0VQPKtUoUpBV&#10;WGR93YdkbIvNpDRZrf9+Iwh7m4/vOct1ayvxoMaXjhWMRwkIYu1MybmCy3k7nIPwAdlg5ZgUvMjD&#10;etXtLDE17slHepxCLmII+xQVFCHUqZReF2TRj1xNHLmbayyGCJtcmgafMdxWcpIkU2mx5NhQYE1Z&#10;Qfp++rUKbvrrqrP5ZbP7dj+TwX7wup8PmVL9XrtZgAjUhn/xx70zcf54Bu9n4gVy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gOI7wQAAANwAAAAPAAAAAAAAAAAAAAAA&#10;AKECAABkcnMvZG93bnJldi54bWxQSwUGAAAAAAQABAD5AAAAjwMAAAAA&#10;" strokecolor="black [3213]" strokeweight=".5pt">
                  <v:stroke joinstyle="miter"/>
                </v:line>
                <v:line id="Straight Connector 118" o:spid="_x0000_s1089" style="position:absolute;rotation:90;visibility:visible;mso-wrap-style:square" from="25858,14031" to="25858,15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92ScUAAADcAAAADwAAAGRycy9kb3ducmV2LnhtbESPT2vCQBDF7wW/wzJCL1I3ehBJXUUC&#10;pQqlWP/ch90xCWZnQ3bV+O07B8HbDO/Ne79ZrHrfqBt1sQ5sYDLOQBHb4GouDRwPXx9zUDEhO2wC&#10;k4EHRVgtB28LzF248x/d9qlUEsIxRwNVSm2udbQVeYzj0BKLdg6dxyRrV2rX4V3CfaOnWTbTHmuW&#10;hgpbKiqyl/3VGzjb75Mt5sf15ifspqPt6HE5/BbGvA/79SeoRH16mZ/XGyf4E6GVZ2QCv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92ScUAAADcAAAADwAAAAAAAAAA&#10;AAAAAAChAgAAZHJzL2Rvd25yZXYueG1sUEsFBgAAAAAEAAQA+QAAAJMDAAAAAA==&#10;" strokecolor="black [3213]" strokeweight=".5pt">
                  <v:stroke joinstyle="miter"/>
                </v:line>
                <v:line id="Straight Connector 119" o:spid="_x0000_s1090" style="position:absolute;rotation:90;visibility:visible;mso-wrap-style:square" from="25858,15676" to="25858,17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PT0sIAAADcAAAADwAAAGRycy9kb3ducmV2LnhtbERPTYvCMBC9L/gfwgh7EU31IFqNIgVR&#10;QZa16n1IxrbYTEqT1frvzcLC3ubxPme57mwtHtT6yrGC8SgBQaydqbhQcDlvhzMQPiAbrB2Tghd5&#10;WK96H0tMjXvyiR55KEQMYZ+igjKEJpXS65Is+pFriCN3c63FEGFbSNPiM4bbWk6SZCotVhwbSmwo&#10;K0nf8x+r4KZ3V53NLpv90X1PBofB637+ypT67HebBYhAXfgX/7n3Js4fz+H3mXiB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lPT0sIAAADcAAAADwAAAAAAAAAAAAAA&#10;AAChAgAAZHJzL2Rvd25yZXYueG1sUEsFBgAAAAAEAAQA+QAAAJADAAAAAA==&#10;" strokecolor="black [3213]" strokeweight=".5pt">
                  <v:stroke joinstyle="miter"/>
                </v:line>
                <v:line id="Straight Connector 121" o:spid="_x0000_s1091" style="position:absolute;rotation:90;visibility:visible;mso-wrap-style:square" from="25858,17460" to="25858,18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kVacIAAADcAAAADwAAAGRycy9kb3ducmV2LnhtbERPTYvCMBC9L/gfwix4kTW1B5FqFCmI&#10;CiK7Ve9DMrbFZlKaqPXfm4WFvc3jfc5i1dtGPKjztWMFk3ECglg7U3Op4HzafM1A+IBssHFMCl7k&#10;YbUcfCwwM+7JP/QoQiliCPsMFVQhtJmUXldk0Y9dSxy5q+sshgi7UpoOnzHcNjJNkqm0WHNsqLCl&#10;vCJ9K+5WwVVvLzqfnde7g/tOR/vR63Y65koNP/v1HESgPvyL/9w7E+enE/h9Jl4gl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kkVacIAAADcAAAADwAAAAAAAAAAAAAA&#10;AAChAgAAZHJzL2Rvd25yZXYueG1sUEsFBgAAAAAEAAQA+QAAAJADAAAAAA==&#10;" strokecolor="black [3213]" strokeweight=".5pt">
                  <v:stroke joinstyle="miter"/>
                </v:line>
                <v:line id="Straight Connector 122" o:spid="_x0000_s1092" style="position:absolute;rotation:90;visibility:visible;mso-wrap-style:square" from="25852,19158" to="25852,20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uLHsEAAADcAAAADwAAAGRycy9kb3ducmV2LnhtbERPS4vCMBC+L/gfwgheRFN7WKQaRQqi&#10;giyuj/uQjG2xmZQmav33ZmHB23x8z5kvO1uLB7W+cqxgMk5AEGtnKi4UnE/r0RSED8gGa8ek4EUe&#10;love1xwz4578S49jKEQMYZ+hgjKEJpPS65Is+rFriCN3da3FEGFbSNPiM4bbWqZJ8i0tVhwbSmwo&#10;L0nfjner4Ko3F51Pz6vt3h3S4W74up1+cqUG/W41AxGoCx/xv3tr4vw0hb9n4gVy8Q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m4sewQAAANwAAAAPAAAAAAAAAAAAAAAA&#10;AKECAABkcnMvZG93bnJldi54bWxQSwUGAAAAAAQABAD5AAAAjwMAAAAA&#10;" strokecolor="black [3213]" strokeweight=".5pt">
                  <v:stroke joinstyle="miter"/>
                </v:line>
                <v:line id="Straight Connector 133" o:spid="_x0000_s1093" style="position:absolute;rotation:90;visibility:visible;mso-wrap-style:square" from="25852,20837" to="25852,22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64WMIAAADcAAAADwAAAGRycy9kb3ducmV2LnhtbERP24rCMBB9F/Yfwizsi2i6ClK6RpHC&#10;sgoiXt+HZGyLzaQ0Wa1/bwTBtzmc60znna3FlVpfOVbwPUxAEGtnKi4UHA+/gxSED8gGa8ek4E4e&#10;5rOP3hQz4268o+s+FCKGsM9QQRlCk0npdUkW/dA1xJE7u9ZiiLAtpGnxFsNtLUdJMpEWK44NJTaU&#10;l6Qv+3+r4Kz/TjpPj4vl2m1H/VX/fjlscqW+PrvFD4hAXXiLX+6lifPHY3g+Ey+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A64WMIAAADcAAAADwAAAAAAAAAAAAAA&#10;AAChAgAAZHJzL2Rvd25yZXYueG1sUEsFBgAAAAAEAAQA+QAAAJADAAAAAA==&#10;" strokecolor="black [3213]" strokeweight=".5pt">
                  <v:stroke joinstyle="miter"/>
                </v:line>
                <v:line id="Straight Connector 134" o:spid="_x0000_s1094" style="position:absolute;rotation:90;visibility:visible;mso-wrap-style:square" from="25852,22539" to="25852,24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gLMIAAADcAAAADwAAAGRycy9kb3ducmV2LnhtbERP24rCMBB9X/Afwgi+iKbqIlKNIgVR&#10;YVm8vg/J2BabSWmi1r/fLCzs2xzOdRar1lbiSY0vHSsYDRMQxNqZknMFl/NmMAPhA7LByjEpeJOH&#10;1bLzscDUuBcf6XkKuYgh7FNUUIRQp1J6XZBFP3Q1ceRurrEYImxyaRp8xXBbyXGSTKXFkmNDgTVl&#10;Ben76WEV3PT2qrPZZb37codxf99/38/fmVK9bruegwjUhn/xn3tn4vzJJ/w+Ey+Qy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gLMIAAADcAAAADwAAAAAAAAAAAAAA&#10;AAChAgAAZHJzL2Rvd25yZXYueG1sUEsFBgAAAAAEAAQA+QAAAJADAAAAAA==&#10;" strokecolor="black [3213]" strokeweight=".5pt">
                  <v:stroke joinstyle="miter"/>
                </v:line>
                <v:line id="Straight Connector 158" o:spid="_x0000_s1095" style="position:absolute;rotation:90;visibility:visible;mso-wrap-style:square" from="25852,24355" to="25852,25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XPicYAAADcAAAADwAAAGRycy9kb3ducmV2LnhtbESPT2vCQBDF74LfYZlCL1I3FRRJXUUC&#10;UgUp9U/vw+6YBLOzIbvV+O2dQ6G3Gd6b936zWPW+UTfqYh3YwPs4A0Vsg6u5NHA+bd7moGJCdtgE&#10;JgMPirBaDgcLzF2484Fux1QqCeGYo4EqpTbXOtqKPMZxaIlFu4TOY5K1K7Xr8C7hvtGTLJtpjzVL&#10;Q4UtFRXZ6/HXG7jYzx9bzM/r7T58T0a70eN6+iqMeX3p1x+gEvXp3/x3vXWCPxVaeUYm0Ms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91z4nGAAAA3AAAAA8AAAAAAAAA&#10;AAAAAAAAoQIAAGRycy9kb3ducmV2LnhtbFBLBQYAAAAABAAEAPkAAACUAwAAAAA=&#10;" strokecolor="black [3213]" strokeweight=".5pt">
                  <v:stroke joinstyle="miter"/>
                </v:line>
                <v:shape id="Text Box 159" o:spid="_x0000_s1096" type="#_x0000_t202" style="position:absolute;left:27205;top:24423;width:4170;height:1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2+KMQA&#10;AADcAAAADwAAAGRycy9kb3ducmV2LnhtbERPTWsCMRC9F/wPYYReRLOWau1qFFsoVFCkWjwPm3Gz&#10;upmsm1TX/vpGEHqbx/ucyayxpThT7QvHCvq9BARx5nTBuYLv7Ud3BMIHZI2lY1JwJQ+zaethgql2&#10;F/6i8ybkIoawT1GBCaFKpfSZIYu+5yriyO1dbTFEWOdS13iJ4baUT0kylBYLjg0GK3o3lB03P1bB&#10;6Pq86uyGL7tDuV68md/8xMsjKvXYbuZjEIGa8C++uz91nD94hdsz8Q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dvij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PM</w:t>
                        </w:r>
                      </w:p>
                    </w:txbxContent>
                  </v:textbox>
                </v:shape>
                <v:shape id="Text Box 160" o:spid="_x0000_s1097" type="#_x0000_t202" style="position:absolute;left:27205;top:22647;width:6657;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vdCMcA&#10;AADcAAAADwAAAGRycy9kb3ducmV2LnhtbESPQWvCQBCF74X+h2UKXopulJJKdJW2UGihRarieciO&#10;2Wh2Nma3GvvrO4dCbzO8N+99M1/2vlFn6mId2MB4lIEiLoOtuTKw3bwOp6BiQrbYBCYDV4qwXNze&#10;zLGw4cJfdF6nSkkIxwINuJTaQutYOvIYR6ElFm0fOo9J1q7StsOLhPtGT7Is1x5rlgaHLb04Ko/r&#10;b29gen34vN/lj7tDs3p/dj/ViT+OaMzgrn+agUrUp3/z3/WbFfxc8OUZmU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L3QjHAAAA3AAAAA8AAAAAAAAAAAAAAAAAmAIAAGRy&#10;cy9kb3ducmV2LnhtbFBLBQYAAAAABAAEAPUAAACMAwAAAAA=&#10;" fillcolor="white [3201]" stroked="f" strokeweight=".5pt">
                  <v:textbox inset="0,0,0,0">
                    <w:txbxContent>
                      <w:p w:rsidR="00BF0438" w:rsidRPr="00C41369" w:rsidRDefault="00BF0438" w:rsidP="00955A15">
                        <w:pPr>
                          <w:rPr>
                            <w:sz w:val="20"/>
                          </w:rPr>
                        </w:pPr>
                        <w:r>
                          <w:rPr>
                            <w:sz w:val="20"/>
                          </w:rPr>
                          <w:t>Flops/Byte</w:t>
                        </w:r>
                      </w:p>
                    </w:txbxContent>
                  </v:textbox>
                </v:shape>
                <v:shape id="Text Box 161" o:spid="_x0000_s1098" type="#_x0000_t202" style="position:absolute;left:27205;top:22572;width:13854;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4k8QA&#10;AADcAAAADwAAAGRycy9kb3ducmV2LnhtbERP32vCMBB+F/wfwgm+jJkqo5POKJsgKGzIuuHz0dya&#10;zuZSm6jVv94MBr7dx/fzZovO1uJEra8cKxiPEhDEhdMVlwq+v1aPUxA+IGusHZOCC3lYzPu9GWba&#10;nfmTTnkoRQxhn6ECE0KTSekLQxb9yDXEkftxrcUQYVtK3eI5httaTpIklRYrjg0GG1oaKvb50SqY&#10;Xp4+Hnbp8+633m7ezLU88PselRoOutcXEIG6cBf/u9c6zk/H8PdMvE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HeJP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Flops/Byte; Memory I/O</w:t>
                        </w:r>
                      </w:p>
                    </w:txbxContent>
                  </v:textbox>
                </v:shape>
                <v:shape id="Text Box 162" o:spid="_x0000_s1099" type="#_x0000_t202" style="position:absolute;left:27205;top:20671;width:22805;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Xm5MQA&#10;AADcAAAADwAAAGRycy9kb3ducmV2LnhtbERP22oCMRB9L/QfwhT6UjRbkVVWo2ihoKCIF3weNuNm&#10;dTPZblJd+/WNUOjbHM51xtPWVuJKjS8dK3jvJiCIc6dLLhQc9p+dIQgfkDVWjknBnTxMJ89PY8y0&#10;u/GWrrtQiBjCPkMFJoQ6k9Lnhiz6rquJI3dyjcUQYVNI3eAthttK9pIklRZLjg0Ga/owlF9231bB&#10;8N5fvx3TwfFcbZZz81N88eqCSr2+tLMRiEBt+Bf/uRc6zk978HgmXiA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3V5uT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Execution Environment; Core Libraries</w:t>
                        </w:r>
                      </w:p>
                    </w:txbxContent>
                  </v:textbox>
                </v:shape>
                <v:shape id="Text Box 163" o:spid="_x0000_s1100" type="#_x0000_t202" style="position:absolute;left:27205;top:19062;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lDf8QA&#10;AADcAAAADwAAAGRycy9kb3ducmV2LnhtbERP32vCMBB+H+x/CDfwZWiqG51Uo6ggOJjIVHw+mlvT&#10;2VxqE7Xur18Gwt7u4/t542lrK3GhxpeOFfR7CQji3OmSCwX73bI7BOEDssbKMSm4kYfp5PFhjJl2&#10;V/6kyzYUIoawz1CBCaHOpPS5IYu+52riyH25xmKIsCmkbvAaw20lB0mSSoslxwaDNS0M5cft2SoY&#10;3l7Xz4f07fBdbd7n5qc48ccRleo8tbMRiEBt+Bff3Ssd56cv8PdMvEB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ZQ3/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Volume</w:t>
                        </w:r>
                      </w:p>
                    </w:txbxContent>
                  </v:textbox>
                </v:shape>
                <v:shape id="Text Box 164" o:spid="_x0000_s1101" type="#_x0000_t202" style="position:absolute;left:27205;top:17380;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DbC8QA&#10;AADcAAAADwAAAGRycy9kb3ducmV2LnhtbERP32vCMBB+H+x/CDfwRWY6kSqdUXQwUHCI3fD5aM6m&#10;2ly6JmrdX78MhL3dx/fzpvPO1uJCra8cK3gZJCCIC6crLhV8fb4/T0D4gKyxdkwKbuRhPnt8mGKm&#10;3ZV3dMlDKWII+wwVmBCaTEpfGLLoB64hjtzBtRZDhG0pdYvXGG5rOUySVFqsODYYbOjNUHHKz1bB&#10;5Db66O/T8f5Yb9dL81N+8+aESvWeusUriEBd+Bff3Ssd56cj+HsmXi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w2wv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Velocity</w:t>
                        </w:r>
                      </w:p>
                    </w:txbxContent>
                  </v:textbox>
                </v:shape>
                <v:shape id="Text Box 165" o:spid="_x0000_s1102" type="#_x0000_t202" style="position:absolute;left:27205;top:15656;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x+kMQA&#10;AADcAAAADwAAAGRycy9kb3ducmV2LnhtbERP32vCMBB+H+x/CDfwZWiqbJ1Uo6ggOJjIVHw+mlvT&#10;2VxqE7Xur18Gwt7u4/t542lrK3GhxpeOFfR7CQji3OmSCwX73bI7BOEDssbKMSm4kYfp5PFhjJl2&#10;V/6kyzYUIoawz1CBCaHOpPS5IYu+52riyH25xmKIsCmkbvAaw20lB0mSSoslxwaDNS0M5cft2SoY&#10;3l7Wz4f07fBdbd7n5qc48ccRleo8tbMRiEBt+Bff3Ssd56ev8PdMvEB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8fpD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Variety</w:t>
                        </w:r>
                      </w:p>
                    </w:txbxContent>
                  </v:textbox>
                </v:shape>
                <v:shape id="Text Box 166" o:spid="_x0000_s1103" type="#_x0000_t202" style="position:absolute;left:27205;top:14119;width:18288;height:1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7g58QA&#10;AADcAAAADwAAAGRycy9kb3ducmV2LnhtbERP32vCMBB+F/Y/hBv4MmbqkE6qUaYwUHCMdcPnozmb&#10;zuZSm6jVv94MBr7dx/fzpvPO1uJEra8cKxgOEhDEhdMVlwp+vt+fxyB8QNZYOyYFF/Iwnz30pphp&#10;d+YvOuWhFDGEfYYKTAhNJqUvDFn0A9cQR27nWoshwraUusVzDLe1fEmSVFqsODYYbGhpqNjnR6tg&#10;fBl9PG3T1+1v/blemGt54M0eleo/dm8TEIG6cBf/u1c6zk9T+HsmXi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u4Of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Veracity</w:t>
                        </w:r>
                      </w:p>
                    </w:txbxContent>
                  </v:textbox>
                </v:shape>
                <v:shape id="Text Box 167" o:spid="_x0000_s1104" type="#_x0000_t202" style="position:absolute;left:27205;top:12416;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JFfMMA&#10;AADcAAAADwAAAGRycy9kb3ducmV2LnhtbERP32vCMBB+F/Y/hBvsRWa6IVU6o+hgoOAQ3fD5aM6m&#10;2ly6Jmr1rzfCwLf7+H7eaNLaSpyo8aVjBW+9BARx7nTJhYLfn6/XIQgfkDVWjknBhTxMxk+dEWba&#10;nXlNp00oRAxhn6ECE0KdSelzQxZ9z9XEkdu5xmKIsCmkbvAcw20l35MklRZLjg0Ga/o0lB82R6tg&#10;eOl/d7fpYLuvVouZuRZ/vDygUi/P7fQDRKA2PMT/7rmO89MB3J+JF8jx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JFfMMAAADcAAAADwAAAAAAAAAAAAAAAACYAgAAZHJzL2Rv&#10;d25yZXYueG1sUEsFBgAAAAAEAAQA9QAAAIgDAAAAAA==&#10;" fillcolor="white [3201]" stroked="f" strokeweight=".5pt">
                  <v:textbox inset="0,0,0,0">
                    <w:txbxContent>
                      <w:p w:rsidR="00BF0438" w:rsidRPr="00C41369" w:rsidRDefault="00BF0438" w:rsidP="00955A15">
                        <w:pPr>
                          <w:rPr>
                            <w:sz w:val="20"/>
                          </w:rPr>
                        </w:pPr>
                        <w:r>
                          <w:rPr>
                            <w:sz w:val="20"/>
                          </w:rPr>
                          <w:t>Communication Structure</w:t>
                        </w:r>
                      </w:p>
                    </w:txbxContent>
                  </v:textbox>
                </v:shape>
                <v:shape id="Text Box 168" o:spid="_x0000_s1105" type="#_x0000_t202" style="position:absolute;left:27205;top:7727;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3RDscA&#10;AADcAAAADwAAAGRycy9kb3ducmV2LnhtbESPQWvCQBCF74X+h2UKXopulJJKdJW2UGihRarieciO&#10;2Wh2Nma3GvvrO4dCbzO8N+99M1/2vlFn6mId2MB4lIEiLoOtuTKw3bwOp6BiQrbYBCYDV4qwXNze&#10;zLGw4cJfdF6nSkkIxwINuJTaQutYOvIYR6ElFm0fOo9J1q7StsOLhPtGT7Is1x5rlgaHLb04Ko/r&#10;b29gen34vN/lj7tDs3p/dj/ViT+OaMzgrn+agUrUp3/z3/WbFfxcaOUZmU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90Q7HAAAA3AAAAA8AAAAAAAAAAAAAAAAAmAIAAGRy&#10;cy9kb3ducmV2LnhtbFBLBQYAAAAABAAEAPUAAACMAwAAAAA=&#10;" fillcolor="white [3201]" stroked="f" strokeweight=".5pt">
                  <v:textbox inset="0,0,0,0">
                    <w:txbxContent>
                      <w:p w:rsidR="00BF0438" w:rsidRPr="00C41369" w:rsidRDefault="00BF0438" w:rsidP="00955A15">
                        <w:pPr>
                          <w:rPr>
                            <w:sz w:val="20"/>
                          </w:rPr>
                        </w:pPr>
                        <w:r>
                          <w:rPr>
                            <w:sz w:val="20"/>
                          </w:rPr>
                          <w:t>Iterative / Simple</w:t>
                        </w:r>
                      </w:p>
                    </w:txbxContent>
                  </v:textbox>
                </v:shape>
                <v:shape id="Text Box 169" o:spid="_x0000_s1106" type="#_x0000_t202" style="position:absolute;left:27132;top:4470;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F0lcQA&#10;AADcAAAADwAAAGRycy9kb3ducmV2LnhtbERP32vCMBB+F/Y/hBv4IjNVpLrOKHMgKExkbvh8NLem&#10;s7l0TdTqX2+Ewd7u4/t503lrK3GixpeOFQz6CQji3OmSCwVfn8unCQgfkDVWjknBhTzMZw+dKWba&#10;nfmDTrtQiBjCPkMFJoQ6k9Lnhiz6vquJI/ftGoshwqaQusFzDLeVHCZJKi2WHBsM1vRmKD/sjlbB&#10;5DLa9PbpeP9TbdcLcy1++f2ASnUf29cXEIHa8C/+c690nJ8+w/2ZeIG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xdJX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Metric = M / Non-Metric = N</w:t>
                        </w:r>
                      </w:p>
                    </w:txbxContent>
                  </v:textbox>
                </v:shape>
                <v:shape id="Text Box 170" o:spid="_x0000_s1107" type="#_x0000_t202" style="position:absolute;left:27132;top:2860;width:18288;height:1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JL1ccA&#10;AADcAAAADwAAAGRycy9kb3ducmV2LnhtbESPQWsCQQyF74L/YYjQi9TZSlHZOootCC20FLV4Djvp&#10;zupOZrsz1dVfbw6F3hLey3tf5svO1+pEbawCG3gYZaCIi2ArLg187db3M1AxIVusA5OBC0VYLvq9&#10;OeY2nHlDp20qlYRwzNGAS6nJtY6FI49xFBpi0b5D6zHJ2pbatniWcF/rcZZNtMeKpcFhQy+OiuP2&#10;1xuYXR4/hvvJdH+oP9+e3bX84fcjGnM36FZPoBJ16d/8d/1qBX8q+PKMTK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SS9XHAAAA3AAAAA8AAAAAAAAAAAAAAAAAmAIAAGRy&#10;cy9kb3ducmV2LnhtbFBLBQYAAAAABAAEAPUAAACMAwAAAAA=&#10;" fillcolor="white [3201]" stroked="f" strokeweight=".5pt">
                  <v:textbox inset="0,0,0,0">
                    <w:txbxContent>
                      <w:p w:rsidR="00BF0438" w:rsidRPr="00C41369" w:rsidRDefault="00BF0438" w:rsidP="007505C3">
                        <w:pPr>
                          <w:rPr>
                            <w:sz w:val="20"/>
                          </w:rPr>
                        </w:pPr>
                        <m:oMath>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N</m:t>
                                  </m:r>
                                </m:e>
                                <m:sup>
                                  <m:r>
                                    <w:rPr>
                                      <w:rFonts w:ascii="Cambria Math" w:hAnsi="Cambria Math"/>
                                      <w:sz w:val="20"/>
                                    </w:rPr>
                                    <m:t>2</m:t>
                                  </m:r>
                                </m:sup>
                              </m:sSup>
                            </m:e>
                          </m:d>
                        </m:oMath>
                        <w:r>
                          <w:rPr>
                            <w:sz w:val="20"/>
                          </w:rPr>
                          <w:t xml:space="preserve"> = NN / </w:t>
                        </w:r>
                        <m:oMath>
                          <m:r>
                            <w:rPr>
                              <w:rFonts w:ascii="Cambria Math" w:hAnsi="Cambria Math"/>
                              <w:sz w:val="20"/>
                            </w:rPr>
                            <m:t>O(N)</m:t>
                          </m:r>
                        </m:oMath>
                        <w:r>
                          <w:rPr>
                            <w:sz w:val="20"/>
                          </w:rPr>
                          <w:t xml:space="preserve"> = N</w:t>
                        </w:r>
                      </w:p>
                      <w:p w:rsidR="00BF0438" w:rsidRPr="00C41369" w:rsidRDefault="00BF0438" w:rsidP="00955A15">
                        <w:pPr>
                          <w:rPr>
                            <w:sz w:val="20"/>
                          </w:rPr>
                        </w:pPr>
                      </w:p>
                    </w:txbxContent>
                  </v:textbox>
                </v:shape>
                <v:line id="Straight Connector 183" o:spid="_x0000_s1108" style="position:absolute;rotation:90;visibility:visible;mso-wrap-style:square" from="25845,2831" to="25845,43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Fxv8IAAADcAAAADwAAAGRycy9kb3ducmV2LnhtbERP24rCMBB9F/yHMMK+iKYqSOkaRQqy&#10;Lizibd+HZGyLzaQ0Wa1/vxEE3+ZwrrNYdbYWN2p95VjBZJyAINbOVFwoOJ82oxSED8gGa8ek4EEe&#10;Vst+b4GZcXc+0O0YChFD2GeooAyhyaT0uiSLfuwa4shdXGsxRNgW0rR4j+G2ltMkmUuLFceGEhvK&#10;S9LX459VcNFfvzpPz+vtj9tPh9/Dx/W0y5X6GHTrTxCBuvAWv9xbE+enM3g+Ey+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Fxv8IAAADcAAAADwAAAAAAAAAAAAAA&#10;AAChAgAAZHJzL2Rvd25yZXYueG1sUEsFBgAAAAAEAAQA+QAAAJADAAAAAA==&#10;" strokecolor="black [3213]" strokeweight=".5pt">
                  <v:stroke joinstyle="miter"/>
                </v:line>
                <v:shape id="Text Box 189" o:spid="_x0000_s1109" type="#_x0000_t202" style="position:absolute;left:27205;top:9263;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2Sb8QA&#10;AADcAAAADwAAAGRycy9kb3ducmV2LnhtbERP32vCMBB+H+x/CCfsZWjqGFo7o0xh4GAiU/H5aG5N&#10;tbnUJtPqX2+Ewd7u4/t542lrK3GixpeOFfR7CQji3OmSCwXbzUc3BeEDssbKMSm4kIfp5PFhjJl2&#10;Z/6m0zoUIoawz1CBCaHOpPS5IYu+52riyP24xmKIsCmkbvAcw20lX5JkIC2WHBsM1jQ3lB/Wv1ZB&#10;enldPu8Gw92+Wn3OzLU48tcBlXrqtO9vIAK14V/8517oOD8dwf2ZeIG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9km/EAAAA3AAAAA8AAAAAAAAAAAAAAAAAmAIAAGRycy9k&#10;b3ducmV2LnhtbFBLBQYAAAAABAAEAPUAAACJAwAAAAA=&#10;" fillcolor="white [3201]" stroked="f" strokeweight=".5pt">
                  <v:textbox inset="0,0,0,0">
                    <w:txbxContent>
                      <w:p w:rsidR="00BF0438" w:rsidRPr="00C41369" w:rsidRDefault="00BF0438" w:rsidP="00955A15">
                        <w:pPr>
                          <w:rPr>
                            <w:sz w:val="20"/>
                          </w:rPr>
                        </w:pPr>
                        <w:r>
                          <w:rPr>
                            <w:sz w:val="20"/>
                          </w:rPr>
                          <w:t>Regular = R / Irregular = I</w:t>
                        </w:r>
                      </w:p>
                    </w:txbxContent>
                  </v:textbox>
                </v:shape>
                <v:shape id="Text Box 190" o:spid="_x0000_s1110" type="#_x0000_t202" style="position:absolute;left:27067;top:10859;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6tL8cA&#10;AADcAAAADwAAAGRycy9kb3ducmV2LnhtbESPQWsCQQyF7wX/w5CCl1JnlWLt6ihaKFSwlNriOezE&#10;na07me3OVFd/vTkUekt4L+99mS06X6sjtbEKbGA4yEARF8FWXBr4+ny5n4CKCdliHZgMnCnCYt67&#10;mWFuw4k/6LhNpZIQjjkacCk1udaxcOQxDkJDLNo+tB6TrG2pbYsnCfe1HmXZWHusWBocNvTsqDhs&#10;f72Byfnh7W43ftx91+/rlbuUP7w5oDH92245BZWoS//mv+tXK/hPgi/PyAR6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erS/HAAAA3AAAAA8AAAAAAAAAAAAAAAAAmAIAAGRy&#10;cy9kb3ducmV2LnhtbFBLBQYAAAAABAAEAPUAAACMAwAAAAA=&#10;" fillcolor="white [3201]" stroked="f" strokeweight=".5pt">
                  <v:textbox inset="0,0,0,0">
                    <w:txbxContent>
                      <w:p w:rsidR="00BF0438" w:rsidRPr="00C41369" w:rsidRDefault="00BF0438" w:rsidP="00955A15">
                        <w:pPr>
                          <w:rPr>
                            <w:sz w:val="20"/>
                          </w:rPr>
                        </w:pPr>
                        <w:r>
                          <w:rPr>
                            <w:sz w:val="20"/>
                          </w:rPr>
                          <w:t>Dynamic = D / Static = S</w:t>
                        </w:r>
                      </w:p>
                    </w:txbxContent>
                  </v:textbox>
                </v:shape>
                <v:line id="Straight Connector 217" o:spid="_x0000_s1111" style="position:absolute;visibility:visible;mso-wrap-style:square" from="25818,35444" to="25818,60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ocssUAAADcAAAADwAAAGRycy9kb3ducmV2LnhtbESPT4vCMBTE74LfITzBm6bqsmo1ShGk&#10;C17WPwjeHs2zrTYvpclq99ubhQWPw8z8hlmuW1OJBzWutKxgNIxAEGdWl5wrOB23gxkI55E1VpZJ&#10;wS85WK+6nSXG2j55T4+Dz0WAsItRQeF9HUvpsoIMuqGtiYN3tY1BH2STS93gM8BNJcdR9CkNlhwW&#10;CqxpU1B2P/wYBfvkdk6vOzc/uuT8ffmYcJrJVKl+r00WIDy1/h3+b39pBePRFP7OhCMgV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2ocssUAAADcAAAADwAAAAAAAAAA&#10;AAAAAAChAgAAZHJzL2Rvd25yZXYueG1sUEsFBgAAAAAEAAQA+QAAAJMDAAAAAA==&#10;" strokecolor="black [3213]" strokeweight=".5pt">
                  <v:stroke endarrow="block" joinstyle="miter"/>
                </v:line>
                <v:line id="Straight Connector 227" o:spid="_x0000_s1112" style="position:absolute;rotation:90;visibility:visible;mso-wrap-style:square" from="25873,39470" to="25873,41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lJ+sQAAADcAAAADwAAAGRycy9kb3ducmV2LnhtbESPT4vCMBTE74LfITxhL6Lp9qBSjSKF&#10;ZV1YxL/3R/Jsi81LabJav/1GEDwOM/MbZrHqbC1u1PrKsYLPcQKCWDtTcaHgdPwazUD4gGywdkwK&#10;HuRhtez3FpgZd+c93Q6hEBHCPkMFZQhNJqXXJVn0Y9cQR+/iWoshyraQpsV7hNtapkkykRYrjgsl&#10;NpSXpK+HP6vgor/POp+d1ptft0uHP8PH9bjNlfoYdOs5iEBdeIdf7Y1RkKZTeJ6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yUn6xAAAANwAAAAPAAAAAAAAAAAA&#10;AAAAAKECAABkcnMvZG93bnJldi54bWxQSwUGAAAAAAQABAD5AAAAkgMAAAAA&#10;" strokecolor="black [3213]" strokeweight=".5pt">
                  <v:stroke joinstyle="miter"/>
                </v:line>
                <v:line id="Straight Connector 228" o:spid="_x0000_s1113" style="position:absolute;rotation:90;visibility:visible;mso-wrap-style:square" from="25866,41001" to="25866,42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bdiMEAAADcAAAADwAAAGRycy9kb3ducmV2LnhtbERPy4rCMBTdC/MP4QpuxKZ2IdIxihQG&#10;FWQYH7O/JLcPbG5KE7X+/WQhzPJw3qvNYFvxoN43jhXMkxQEsXam4UrB9fI1W4LwAdlg65gUvMjD&#10;Zv0xWmFu3JNP9DiHSsQQ9jkqqEPocim9rsmiT1xHHLnS9RZDhH0lTY/PGG5bmaXpQlpsODbU2FFR&#10;k76d71ZBqXe/ulhet/uj+8mmh+nrdvkulJqMh+0niEBD+Be/3XujIMvi2ngmHgG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Vt2IwQAAANwAAAAPAAAAAAAAAAAAAAAA&#10;AKECAABkcnMvZG93bnJldi54bWxQSwUGAAAAAAQABAD5AAAAjwMAAAAA&#10;" strokecolor="black [3213]" strokeweight=".5pt">
                  <v:stroke joinstyle="miter"/>
                </v:line>
                <v:line id="Straight Connector 229" o:spid="_x0000_s1114" style="position:absolute;rotation:90;visibility:visible;mso-wrap-style:square" from="25866,42646" to="25866,44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p4E8QAAADcAAAADwAAAGRycy9kb3ducmV2LnhtbESPT4vCMBTE74LfITzBi2i6PSxuNYoU&#10;ZF1YxPXP/ZE822LzUpqo9dtvBMHjMDO/YebLztbiRq2vHCv4mCQgiLUzFRcKjof1eArCB2SDtWNS&#10;8CAPy0W/N8fMuDv/0W0fChEh7DNUUIbQZFJ6XZJFP3ENcfTOrrUYomwLaVq8R7itZZokn9JixXGh&#10;xIbykvRlf7UKzvr7pPPpcbX5dbt09DN6XA7bXKnhoFvNQATqwjv8am+MgjT9gueZeAT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ngTxAAAANwAAAAPAAAAAAAAAAAA&#10;AAAAAKECAABkcnMvZG93bnJldi54bWxQSwUGAAAAAAQABAD5AAAAkgMAAAAA&#10;" strokecolor="black [3213]" strokeweight=".5pt">
                  <v:stroke joinstyle="miter"/>
                </v:line>
                <v:line id="Straight Connector 232" o:spid="_x0000_s1115" style="position:absolute;rotation:90;visibility:visible;mso-wrap-style:square" from="25873,45991" to="25873,47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d8v8QAAADcAAAADwAAAGRycy9kb3ducmV2LnhtbESP3YrCMBSE7wXfIRxhb0TTrSBSjSKF&#10;ZV1YxN/7Q3Jsi81JabJa334jCF4OM/MNs1h1thY3an3lWMHnOAFBrJ2puFBwOn6NZiB8QDZYOyYF&#10;D/KwWvZ7C8yMu/OebodQiAhhn6GCMoQmk9Lrkiz6sWuIo3dxrcUQZVtI0+I9wm0t0ySZSosVx4US&#10;G8pL0tfDn1Vw0d9nnc9O682v26XDn+HjetzmSn0MuvUcRKAuvMOv9sYoSCcpPM/EI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Z3y/xAAAANwAAAAPAAAAAAAAAAAA&#10;AAAAAKECAABkcnMvZG93bnJldi54bWxQSwUGAAAAAAQABAD5AAAAkgMAAAAA&#10;" strokecolor="black [3213]" strokeweight=".5pt">
                  <v:stroke joinstyle="miter"/>
                </v:line>
                <v:line id="Straight Connector 236" o:spid="_x0000_s1116" style="position:absolute;rotation:90;visibility:visible;mso-wrap-style:square" from="25879,47586" to="25879,49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x6vMQAAADcAAAADwAAAGRycy9kb3ducmV2LnhtbESP3YrCMBSE74V9h3AWvBFNtwsiXaNI&#10;YVmFRfy9PyTHtticlCZqfXsjCF4OM/MNM513thZXan3lWMHXKAFBrJ2puFBw2P8OJyB8QDZYOyYF&#10;d/Iwn330ppgZd+MtXXehEBHCPkMFZQhNJqXXJVn0I9cQR+/kWoshyraQpsVbhNtapkkylhYrjgsl&#10;NpSXpM+7i1Vw0n9HnU8Oi+W/26SD1eB+3q9zpfqf3eIHRKAuvMOv9tIoSL/H8DwTj4C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XHq8xAAAANwAAAAPAAAAAAAAAAAA&#10;AAAAAKECAABkcnMvZG93bnJldi54bWxQSwUGAAAAAAQABAD5AAAAkgMAAAAA&#10;" strokecolor="black [3213]" strokeweight=".5pt">
                  <v:stroke joinstyle="miter"/>
                </v:line>
                <v:line id="Straight Connector 237" o:spid="_x0000_s1117" style="position:absolute;rotation:90;visibility:visible;mso-wrap-style:square" from="25879,49148" to="25879,50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DfJ8UAAADcAAAADwAAAGRycy9kb3ducmV2LnhtbESPQWvCQBSE70L/w/IKXqRuGsFK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DfJ8UAAADcAAAADwAAAAAAAAAA&#10;AAAAAAChAgAAZHJzL2Rvd25yZXYueG1sUEsFBgAAAAAEAAQA+QAAAJMDAAAAAA==&#10;" strokecolor="black [3213]" strokeweight=".5pt">
                  <v:stroke joinstyle="miter"/>
                </v:line>
                <v:line id="Straight Connector 238" o:spid="_x0000_s1118" style="position:absolute;rotation:90;visibility:visible;mso-wrap-style:square" from="25879,50793" to="25879,52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9LVcEAAADcAAAADwAAAGRycy9kb3ducmV2LnhtbERPy4rCMBTdD8w/hDvgRjS1wlA6RpHC&#10;oILI+NpfkmtbbG5KE7X+vVkIszyc92zR20bcqfO1YwWTcQKCWDtTc6ngdPwdZSB8QDbYOCYFT/Kw&#10;mH9+zDA37sF7uh9CKWII+xwVVCG0uZReV2TRj11LHLmL6yyGCLtSmg4fMdw2Mk2Sb2mx5thQYUtF&#10;Rfp6uFkFF7066yI7Lddb95cON8Pn9bgrlBp89csfEIH68C9+u9dGQTqNa+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j0tVwQAAANwAAAAPAAAAAAAAAAAAAAAA&#10;AKECAABkcnMvZG93bnJldi54bWxQSwUGAAAAAAQABAD5AAAAjwMAAAAA&#10;" strokecolor="black [3213]" strokeweight=".5pt">
                  <v:stroke joinstyle="miter"/>
                </v:line>
                <v:line id="Straight Connector 239" o:spid="_x0000_s1119" style="position:absolute;rotation:90;visibility:visible;mso-wrap-style:square" from="25879,52577" to="25879,5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PuzsUAAADcAAAADwAAAGRycy9kb3ducmV2LnhtbESPQWvCQBSE70L/w/IKXqRuGkFs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PuzsUAAADcAAAADwAAAAAAAAAA&#10;AAAAAAChAgAAZHJzL2Rvd25yZXYueG1sUEsFBgAAAAAEAAQA+QAAAJMDAAAAAA==&#10;" strokecolor="black [3213]" strokeweight=".5pt">
                  <v:stroke joinstyle="miter"/>
                </v:line>
                <v:line id="Straight Connector 240" o:spid="_x0000_s1120" style="position:absolute;rotation:90;visibility:visible;mso-wrap-style:square" from="25873,54272" to="25873,55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0LsEAAADcAAAADwAAAGRycy9kb3ducmV2LnhtbERPy4rCMBTdD8w/hDvgRjS1yFA6RpHC&#10;oILI+NpfkmtbbG5KE7X+vVkIszyc92zR20bcqfO1YwWTcQKCWDtTc6ngdPwdZSB8QDbYOCYFT/Kw&#10;mH9+zDA37sF7uh9CKWII+xwVVCG0uZReV2TRj11LHLmL6yyGCLtSmg4fMdw2Mk2Sb2mx5thQYUtF&#10;Rfp6uFkFF7066yI7Lddb95cON8Pn9bgrlBp89csfEIH68C9+u9dGQTqN8+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zQuwQAAANwAAAAPAAAAAAAAAAAAAAAA&#10;AKECAABkcnMvZG93bnJldi54bWxQSwUGAAAAAAQABAD5AAAAjwMAAAAA&#10;" strokecolor="black [3213]" strokeweight=".5pt">
                  <v:stroke joinstyle="miter"/>
                </v:line>
                <v:line id="Straight Connector 241" o:spid="_x0000_s1121" style="position:absolute;rotation:90;visibility:visible;mso-wrap-style:square" from="25873,55954" to="25873,57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ORtcQAAADcAAAADwAAAGRycy9kb3ducmV2LnhtbESP3YrCMBSE7xf2HcJZ8EY0tcgiXaNI&#10;YVFBZP27PyTHtticlCZqfXsjCHs5zMw3zHTe2VrcqPWVYwWjYQKCWDtTcaHgePgdTED4gGywdkwK&#10;HuRhPvv8mGJm3J13dNuHQkQI+wwVlCE0mZRel2TRD11DHL2zay2GKNtCmhbvEW5rmSbJt7RYcVwo&#10;saG8JH3ZX62Cs16edD45LlYb95f21/3H5bDNlep9dYsfEIG68B9+t1dGQToewetMPAJy9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s5G1xAAAANwAAAAPAAAAAAAAAAAA&#10;AAAAAKECAABkcnMvZG93bnJldi54bWxQSwUGAAAAAAQABAD5AAAAkgMAAAAA&#10;" strokecolor="black [3213]" strokeweight=".5pt">
                  <v:stroke joinstyle="miter"/>
                </v:line>
                <v:line id="Straight Connector 242" o:spid="_x0000_s1122" style="position:absolute;rotation:90;visibility:visible;mso-wrap-style:square" from="25873,57656" to="25873,59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EPwsQAAADcAAAADwAAAGRycy9kb3ducmV2LnhtbESP3YrCMBSE7wXfIRxhb0TTLSJSjSKF&#10;ZV1YxN/7Q3Jsi81JabJa334jCF4OM/MNs1h1thY3an3lWMHnOAFBrJ2puFBwOn6NZiB8QDZYOyYF&#10;D/KwWvZ7C8yMu/OebodQiAhhn6GCMoQmk9Lrkiz6sWuIo3dxrcUQZVtI0+I9wm0t0ySZSosVx4US&#10;G8pL0tfDn1Vw0d9nnc9O682v26XDn+HjetzmSn0MuvUcRKAuvMOv9sYoSCcpPM/EI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Q/CxAAAANwAAAAPAAAAAAAAAAAA&#10;AAAAAKECAABkcnMvZG93bnJldi54bWxQSwUGAAAAAAQABAD5AAAAkgMAAAAA&#10;" strokecolor="black [3213]" strokeweight=".5pt">
                  <v:stroke joinstyle="miter"/>
                </v:line>
                <v:shape id="Text Box 174" o:spid="_x0000_s1123" type="#_x0000_t202" style="position:absolute;left:6734;top:57682;width:18288;height:1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J4YMYA&#10;AADcAAAADwAAAGRycy9kb3ducmV2LnhtbESPQWvCQBSE74X+h+UVvBTdVEQlugltoaCgSFU8P7Kv&#10;2dTs2zS7avTXdwtCj8PMfMPM887W4kytrxwreBkkIIgLpysuFex3H/0pCB+QNdaOScGVPOTZ48Mc&#10;U+0u/EnnbShFhLBPUYEJoUml9IUhi37gGuLofbnWYoiyLaVu8RLhtpbDJBlLixXHBYMNvRsqjtuT&#10;VTC9jtbPh/Hk8F1vlm/mVv7w6ohK9Z661xmIQF34D9/bC61gOJrA35l4BGT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J4YM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Linear Algebra Kernels</w:t>
                        </w:r>
                      </w:p>
                    </w:txbxContent>
                  </v:textbox>
                </v:shape>
                <v:shape id="Text Box 175" o:spid="_x0000_s1124" type="#_x0000_t202" style="position:absolute;left:6669;top:55787;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3sEsQA&#10;AADcAAAADwAAAGRycy9kb3ducmV2LnhtbERPXWvCMBR9F/Yfwh34MmyqiJPaKNtgsMGGrIrPl+ba&#10;VJub2kSt+/XLw8DHw/nOV71txIU6XztWME5SEMSl0zVXCrab99EchA/IGhvHpOBGHlbLh0GOmXZX&#10;/qFLESoRQ9hnqMCE0GZS+tKQRZ+4ljhye9dZDBF2ldQdXmO4beQkTWfSYs2xwWBLb4bKY3G2Cua3&#10;6ffTbva8OzTrz1fzW53464hKDR/7lwWIQH24i//dH1rBZBrXxjPxCM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t7BLEAAAA3AAAAA8AAAAAAAAAAAAAAAAAmAIAAGRycy9k&#10;b3ducmV2LnhtbFBLBQYAAAAABAAEAPUAAACJAw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Graph Algorithms</w:t>
                        </w:r>
                      </w:p>
                    </w:txbxContent>
                  </v:textbox>
                </v:shape>
                <v:shape id="Text Box 176" o:spid="_x0000_s1125" type="#_x0000_t202" style="position:absolute;left:6734;top:5417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JicYA&#10;AADcAAAADwAAAGRycy9kb3ducmV2LnhtbESPQWsCMRSE74X+h/AEL6VmFVG7NUoVBIWKdFs8Pzav&#10;m9XNy7pJdfXXN0Khx2FmvmGm89ZW4kyNLx0r6PcSEMS50yUXCr4+V88TED4ga6wck4IreZjPHh+m&#10;mGp34Q86Z6EQEcI+RQUmhDqV0ueGLPqeq4mj9+0aiyHKppC6wUuE20oOkmQkLZYcFwzWtDSUH7Mf&#10;q2ByHW6f9qPx/lDtNgtzK078fkSlup327RVEoDb8h//aa61gMHyB+5l4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FJic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Deep Learning</w:t>
                        </w:r>
                      </w:p>
                    </w:txbxContent>
                  </v:textbox>
                </v:shape>
                <v:shape id="Text Box 178" o:spid="_x0000_s1126" type="#_x0000_t202" style="position:absolute;left:6669;top:52491;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J2ycMA&#10;AADcAAAADwAAAGRycy9kb3ducmV2LnhtbERPy2oCMRTdC/2HcAtuRDMVqzIapQoFBaX4wPVlcjuZ&#10;OrkZJ6mOfr1ZFLo8nPd03thSXKn2hWMFb70EBHHmdMG5guPhszsG4QOyxtIxKbiTh/nspTXFVLsb&#10;7+i6D7mIIexTVGBCqFIpfWbIou+5ijhy3662GCKsc6lrvMVwW8p+kgylxYJjg8GKloay8/7XKhjf&#10;B9vOaTg6/ZRf64V55BfenFGp9mvzMQERqAn/4j/3Sivov8f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J2ycMAAADcAAAADwAAAAAAAAAAAAAAAACYAgAAZHJzL2Rv&#10;d25yZXYueG1sUEsFBgAAAAAEAAQA9QAAAIg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Classfication</w:t>
                        </w:r>
                      </w:p>
                    </w:txbxContent>
                  </v:textbox>
                </v:shape>
                <v:shape id="Text Box 179" o:spid="_x0000_s1127" type="#_x0000_t202" style="position:absolute;left:6669;top:50770;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7TUscA&#10;AADcAAAADwAAAGRycy9kb3ducmV2LnhtbESP3WoCMRSE7wu+QziCN1KzSv1ha5RWECxUitvi9WFz&#10;3KxuTtZN1LVP3xQKvRxm5htmvmxtJa7U+NKxguEgAUGcO11yoeDrc/04A+EDssbKMSm4k4flovMw&#10;x1S7G+/omoVCRAj7FBWYEOpUSp8bsugHriaO3sE1FkOUTSF1g7cIt5UcJclEWiw5LhisaWUoP2UX&#10;q2B2f9r295Pp/lh9vL2a7+LM7ydUqtdtX55BBGrDf/ivvdEKRuMh/J6JR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hO01LHAAAA3AAAAA8AAAAAAAAAAAAAAAAAmAIAAGRy&#10;cy9kb3ducmV2LnhtbFBLBQYAAAAABAAEAPUAAACMAw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Recommender Engine</w:t>
                        </w:r>
                      </w:p>
                    </w:txbxContent>
                  </v:textbox>
                </v:shape>
                <v:shape id="Text Box 180" o:spid="_x0000_s1128" type="#_x0000_t202" style="position:absolute;left:6669;top:4923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xNJccA&#10;AADcAAAADwAAAGRycy9kb3ducmV2LnhtbESP3WoCMRSE74W+QziF3ohmXfxja5RaKFiolKp4fdic&#10;brZuTrabqGuf3hQEL4eZ+YaZLVpbiRM1vnSsYNBPQBDnTpdcKNht33pTED4ga6wck4ILeVjMHzoz&#10;zLQ78xedNqEQEcI+QwUmhDqT0ueGLPq+q4mj9+0aiyHKppC6wXOE20qmSTKWFkuOCwZrejWUHzZH&#10;q2B6Ga67+/Fk/1N9vi/NX/HLHwdU6umxfXkGEagN9/CtvdIK0lEK/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cTSXHAAAA3AAAAA8AAAAAAAAAAAAAAAAAmAIAAGRy&#10;cy9kb3ducmV2LnhtbFBLBQYAAAAABAAEAPUAAACMAw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Search / Query / Index</w:t>
                        </w:r>
                      </w:p>
                    </w:txbxContent>
                  </v:textbox>
                </v:shape>
                <v:shape id="Text Box 181" o:spid="_x0000_s1129" type="#_x0000_t202" style="position:absolute;left:6669;top:47532;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DovsYA&#10;AADcAAAADwAAAGRycy9kb3ducmV2LnhtbESP3WoCMRSE7wXfIRzBm1Kz/la2RqlCoQWl1BavD5vT&#10;zermZLuJuvbpjVDwcpiZb5jZorGlOFHtC8cK+r0EBHHmdMG5gu+v18cpCB+QNZaOScGFPCzm7dYM&#10;U+3O/EmnbchFhLBPUYEJoUql9Jkhi77nKuLo/bjaYoiyzqWu8RzhtpSDJJlIiwXHBYMVrQxlh+3R&#10;KpheRpuH3eRpty8/3pfmL//l9QGV6naal2cQgZpwD/+337SCwXgI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Dovs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Basic Statistics</w:t>
                        </w:r>
                      </w:p>
                    </w:txbxContent>
                  </v:textbox>
                </v:shape>
                <v:shape id="Text Box 182" o:spid="_x0000_s1130" type="#_x0000_t202" style="position:absolute;left:6792;top:41138;width:18288;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lwysYA&#10;AADcAAAADwAAAGRycy9kb3ducmV2LnhtbESPQWsCMRSE70L/Q3gFL1KzilrZGsUKQoWKdFs8Pzav&#10;m62bl+0m6uqvbwqCx2FmvmFmi9ZW4kSNLx0rGPQTEMS50yUXCr4+109TED4ga6wck4ILeVjMHzoz&#10;TLU78wedslCICGGfogITQp1K6XNDFn3f1cTR+3aNxRBlU0jd4DnCbSWHSTKRFkuOCwZrWhnKD9nR&#10;KpheRtvefvK8/6l2m1dzLX75/YBKdR/b5QuIQG24h2/tN61gOB7B/5l4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lwys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Optimization Methodology</w:t>
                        </w:r>
                      </w:p>
                    </w:txbxContent>
                  </v:textbox>
                </v:shape>
                <v:shape id="Text Box 184" o:spid="_x0000_s1131" type="#_x0000_t202" style="position:absolute;left:6669;top:39493;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XVUcYA&#10;AADcAAAADwAAAGRycy9kb3ducmV2LnhtbESPQWsCMRSE70L/Q3gFL1KzSrWyNYoVBAuKdFs8Pzav&#10;m62bl+0m6tpfbwqCx2FmvmGm89ZW4kSNLx0rGPQTEMS50yUXCr4+V08TED4ga6wck4ILeZjPHjpT&#10;TLU78wedslCICGGfogITQp1K6XNDFn3f1cTR+3aNxRBlU0jd4DnCbSWHSTKWFkuOCwZrWhrKD9nR&#10;Kphcnre9/fhl/1Pt3t/MX/HLmwMq1X1sF68gArXhHr6111rBcDSC/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3XVUc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Global Analytics</w:t>
                        </w:r>
                      </w:p>
                    </w:txbxContent>
                  </v:textbox>
                </v:shape>
                <v:shape id="Text Box 185" o:spid="_x0000_s1132" type="#_x0000_t202" style="position:absolute;left:6523;top:37880;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dLJsYA&#10;AADcAAAADwAAAGRycy9kb3ducmV2LnhtbESPQWsCMRSE7wX/Q3iCl1KzlXYrq1GsIFSwiLZ4fmye&#10;m9XNy7pJdfXXN0Khx2FmvmHG09ZW4kyNLx0reO4nIIhzp0suFHx/LZ6GIHxA1lg5JgVX8jCddB7G&#10;mGl34Q2dt6EQEcI+QwUmhDqT0ueGLPq+q4mjt3eNxRBlU0jd4CXCbSUHSZJKiyXHBYM1zQ3lx+2P&#10;VTC8vnw+7tK33aFaL9/NrTjx6ohK9brtbAQiUBv+w3/tD61g8JrC/Uw8An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6dLJs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Local Analytics</w:t>
                        </w:r>
                      </w:p>
                    </w:txbxContent>
                  </v:textbox>
                </v:shape>
                <v:shape id="Text Box 186" o:spid="_x0000_s1133" type="#_x0000_t202" style="position:absolute;left:6523;top:36178;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vuvccA&#10;AADcAAAADwAAAGRycy9kb3ducmV2LnhtbESP3WoCMRSE74W+QzgFb6RmlfrD1ihWECwo0m3x+rA5&#10;3WzdnGw3Udc+vSkIvRxm5htmtmhtJc7U+NKxgkE/AUGcO11yoeDzY/00BeEDssbKMSm4kofF/KEz&#10;w1S7C7/TOQuFiBD2KSowIdSplD43ZNH3XU0cvS/XWAxRNoXUDV4i3FZymCRjabHkuGCwppWh/Jid&#10;rILp9XnXO4wnh+9q//Zqfosf3h5Rqe5ju3wBEagN/+F7e6MVDEc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r7r3HAAAA3AAAAA8AAAAAAAAAAAAAAAAAmAIAAGRy&#10;cy9kb3ducmV2LnhtbFBLBQYAAAAABAAEAPUAAACMAwAAAAA=&#10;" fillcolor="white [3201]" stroked="f" strokeweight=".5pt">
                  <v:textbox inset="0,0,0,0">
                    <w:txbxContent>
                      <w:p w:rsidR="00BF0438" w:rsidRPr="00C83645" w:rsidRDefault="00BF0438" w:rsidP="00955A15">
                        <w:pPr>
                          <w:pStyle w:val="NormalWeb"/>
                          <w:spacing w:before="0" w:beforeAutospacing="0" w:after="80" w:afterAutospacing="0"/>
                          <w:jc w:val="right"/>
                          <w:rPr>
                            <w:sz w:val="20"/>
                            <w:szCs w:val="20"/>
                          </w:rPr>
                        </w:pPr>
                        <w:r>
                          <w:rPr>
                            <w:sz w:val="20"/>
                            <w:szCs w:val="20"/>
                          </w:rPr>
                          <w:t>Micro-benchmarks</w:t>
                        </w:r>
                      </w:p>
                    </w:txbxContent>
                  </v:textbox>
                </v:shape>
                <v:line id="Straight Connector 258" o:spid="_x0000_s1134" style="position:absolute;rotation:90;visibility:visible;mso-wrap-style:square" from="25873,36320" to="25873,378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Cu9cEAAADcAAAADwAAAGRycy9kb3ducmV2LnhtbERPy4rCMBTdD8w/hDvgRjS14FA6RpHC&#10;oILI+NpfkmtbbG5KE7X+vVkIszyc92zR20bcqfO1YwWTcQKCWDtTc6ngdPwdZSB8QDbYOCYFT/Kw&#10;mH9+zDA37sF7uh9CKWII+xwVVCG0uZReV2TRj11LHLmL6yyGCLtSmg4fMdw2Mk2Sb2mx5thQYUtF&#10;Rfp6uFkFF7066yI7Lddb95cON8Pn9bgrlBp89csfEIH68C9+u9dGQTqNa+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K71wQAAANwAAAAPAAAAAAAAAAAAAAAA&#10;AKECAABkcnMvZG93bnJldi54bWxQSwUGAAAAAAQABAD5AAAAjwMAAAAA&#10;" strokecolor="black [3213]" strokeweight=".5pt">
                  <v:stroke joinstyle="miter"/>
                </v:line>
                <v:line id="Straight Connector 259" o:spid="_x0000_s1135" style="position:absolute;rotation:90;visibility:visible;mso-wrap-style:square" from="25866,37852" to="25866,39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wLbsUAAADcAAAADwAAAGRycy9kb3ducmV2LnhtbESPQWvCQBSE70L/w/IKXqRuGlBs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xwLbsUAAADcAAAADwAAAAAAAAAA&#10;AAAAAAChAgAAZHJzL2Rvd25yZXYueG1sUEsFBgAAAAAEAAQA+QAAAJMDAAAAAA==&#10;" strokecolor="black [3213]" strokeweight=".5pt">
                  <v:stroke joinstyle="miter"/>
                </v:line>
                <v:shape id="Text Box 191" o:spid="_x0000_s1136" type="#_x0000_t202" style="position:absolute;left:6669;top:4267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68dMQA&#10;AADcAAAADwAAAGRycy9kb3ducmV2LnhtbERPW2vCMBR+H+w/hDPYi2iqjCq1qczBYAOHeMHnQ3Ns&#10;OpuTrsm0+uuXB2GPH989X/S2EWfqfO1YwXiUgCAuna65UrDfvQ9nIHxA1tg4JgVX8rAoHh9yzLS7&#10;8IbO21CJGMI+QwUmhDaT0peGLPqRa4kjd3SdxRBhV0nd4SWG20ZOkiSVFmuODQZbejNUnra/VsHs&#10;+vI1OKTTw3ez/lyaW/XDqxMq9fzUv85BBOrDv/ju/tAKJmmcH8/EIy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uvHTEAAAA3AAAAA8AAAAAAAAAAAAAAAAAmAIAAGRycy9k&#10;b3ducmV2LnhtbFBLBQYAAAAABAAEAPUAAACJAw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Visualization</w:t>
                        </w:r>
                      </w:p>
                    </w:txbxContent>
                  </v:textbox>
                </v:shape>
                <v:shape id="Text Box 192" o:spid="_x0000_s1137" type="#_x0000_t202" style="position:absolute;left:6734;top:45976;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IZ78YA&#10;AADcAAAADwAAAGRycy9kb3ducmV2LnhtbESPQWsCMRSE7wX/Q3iCF6lZpayyNYotFBQqohbPj83r&#10;ZnXzst1EXfvrG0HocZiZb5jpvLWVuFDjS8cKhoMEBHHudMmFgq/9x/MEhA/IGivHpOBGHuazztMU&#10;M+2uvKXLLhQiQthnqMCEUGdS+tyQRT9wNXH0vl1jMUTZFFI3eI1wW8lRkqTSYslxwWBN74by0+5s&#10;FUxuL+v+IR0fjtVm9WZ+ix/+PKFSvW67eAURqA3/4Ud7qRWM0iHcz8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IZ78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Streaming</w:t>
                        </w:r>
                      </w:p>
                    </w:txbxContent>
                  </v:textbox>
                </v:shape>
                <v:shape id="Text Box 265" o:spid="_x0000_s1138" type="#_x0000_t202" style="position:absolute;left:40273;top:24571;width:11875;height:43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8PrsUA&#10;AADcAAAADwAAAGRycy9kb3ducmV2LnhtbESPQWvCQBSE7wX/w/IK3urGSCWmriKCkIM9mFa8PrKv&#10;SWj2bdxdNf57Vyj0OMzMN8xyPZhOXMn51rKC6SQBQVxZ3XKt4Ptr95aB8AFZY2eZFNzJw3o1elli&#10;ru2ND3QtQy0ihH2OCpoQ+lxKXzVk0E9sTxy9H+sMhihdLbXDW4SbTqZJMpcGW44LDfa0baj6LS9G&#10;wed2UWZFenenxazYldl5avfZUanx67D5ABFoCP/hv3ahFaTzd3ie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Lw+uxQAAANwAAAAPAAAAAAAAAAAAAAAAAJgCAABkcnMv&#10;ZG93bnJldi54bWxQSwUGAAAAAAQABAD1AAAAigMAAAAA&#10;" fillcolor="white [3201]" stroked="f" strokeweight=".5pt">
                  <v:textbox>
                    <w:txbxContent>
                      <w:p w:rsidR="00BF0438" w:rsidRDefault="00BF0438" w:rsidP="00955A15">
                        <w:pPr>
                          <w:spacing w:after="0"/>
                          <w:jc w:val="right"/>
                          <w:rPr>
                            <w:b/>
                            <w:bCs/>
                            <w:sz w:val="20"/>
                          </w:rPr>
                        </w:pPr>
                        <w:r w:rsidRPr="00CF43AC">
                          <w:rPr>
                            <w:b/>
                            <w:bCs/>
                            <w:sz w:val="20"/>
                          </w:rPr>
                          <w:t xml:space="preserve">Problem </w:t>
                        </w:r>
                      </w:p>
                      <w:p w:rsidR="00BF0438" w:rsidRPr="00CF43AC" w:rsidRDefault="00BF0438" w:rsidP="00955A15">
                        <w:pPr>
                          <w:spacing w:after="0"/>
                          <w:jc w:val="right"/>
                          <w:rPr>
                            <w:b/>
                            <w:bCs/>
                            <w:sz w:val="20"/>
                          </w:rPr>
                        </w:pPr>
                        <w:r w:rsidRPr="00CF43AC">
                          <w:rPr>
                            <w:b/>
                            <w:bCs/>
                            <w:sz w:val="20"/>
                          </w:rPr>
                          <w:t>Architecture View</w:t>
                        </w:r>
                      </w:p>
                    </w:txbxContent>
                  </v:textbox>
                </v:shape>
                <v:shape id="Text Box 230" o:spid="_x0000_s1139" type="#_x0000_t202" style="position:absolute;top:33016;width:10928;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R2cUA&#10;AADcAAAADwAAAGRycy9kb3ducmV2LnhtbESPQWvCQBSE74X+h+UVeqsbI4SYuooIQg720FTx+si+&#10;JsHs27i7avz3XUHocZiZb5jFajS9uJLznWUF00kCgri2uuNGwf5n+5GD8AFZY2+ZFNzJw2r5+rLA&#10;Qtsbf9O1Co2IEPYFKmhDGAopfd2SQT+xA3H0fq0zGKJ0jdQObxFuepkmSSYNdhwXWhxo01J9qi5G&#10;wddmXuVlenfH+azcVvl5anf5Qan3t3H9CSLQGP7Dz3apFaRZBo8z8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ZHZxQAAANwAAAAPAAAAAAAAAAAAAAAAAJgCAABkcnMv&#10;ZG93bnJldi54bWxQSwUGAAAAAAQABAD1AAAAigMAAAAA&#10;" fillcolor="white [3201]" stroked="f" strokeweight=".5pt">
                  <v:textbox>
                    <w:txbxContent>
                      <w:p w:rsidR="00BF0438" w:rsidRDefault="00BF0438" w:rsidP="00955A15">
                        <w:pPr>
                          <w:pStyle w:val="NormalWeb"/>
                          <w:spacing w:before="0" w:beforeAutospacing="0" w:after="0" w:afterAutospacing="0"/>
                        </w:pPr>
                        <w:r>
                          <w:rPr>
                            <w:rFonts w:eastAsia="Times New Roman"/>
                            <w:b/>
                            <w:bCs/>
                            <w:sz w:val="20"/>
                            <w:szCs w:val="20"/>
                          </w:rPr>
                          <w:t>Data Source and</w:t>
                        </w:r>
                      </w:p>
                      <w:p w:rsidR="00BF0438" w:rsidRDefault="00BF0438" w:rsidP="00955A15">
                        <w:pPr>
                          <w:pStyle w:val="NormalWeb"/>
                          <w:spacing w:before="0" w:beforeAutospacing="0" w:after="0" w:afterAutospacing="0"/>
                        </w:pPr>
                        <w:r>
                          <w:rPr>
                            <w:rFonts w:eastAsia="Times New Roman"/>
                            <w:b/>
                            <w:bCs/>
                            <w:sz w:val="20"/>
                            <w:szCs w:val="20"/>
                          </w:rPr>
                          <w:t>Style View</w:t>
                        </w:r>
                      </w:p>
                    </w:txbxContent>
                  </v:textbox>
                </v:shape>
                <v:shape id="Text Box 230" o:spid="_x0000_s1140" type="#_x0000_t202" style="position:absolute;left:17436;top:5185;width:10395;height:212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itjMMA&#10;AADcAAAADwAAAGRycy9kb3ducmV2LnhtbESPS6vCMBSE94L/IRzBjVxTXai3GkUERd352Nzduc3p&#10;A5uT0kRb/70RBJfDzHzDLFatKcWDaldYVjAaRiCIE6sLzhRcL9ufGQjnkTWWlknBkxyslt3OAmNt&#10;Gz7R4+wzESDsYlSQe1/FUrokJ4NuaCvi4KW2NuiDrDOpa2wC3JRyHEUTabDgsJBjRZucktv5bhQ0&#10;2eF4WKd/aTG40+5pnP5v979K9Xvteg7CU+u/4U97rxWMJ1N4nwlH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LitjMMAAADcAAAADwAAAAAAAAAAAAAAAACYAgAAZHJzL2Rv&#10;d25yZXYueG1sUEsFBgAAAAAEAAQA9QAAAIgDAAAAAA==&#10;" fillcolor="white [3201]" stroked="f" strokeweight=".5pt">
                  <v:textbox>
                    <w:txbxContent>
                      <w:p w:rsidR="00BF0438" w:rsidRDefault="00BF0438" w:rsidP="00955A15">
                        <w:pPr>
                          <w:pStyle w:val="NormalWeb"/>
                          <w:spacing w:before="0" w:beforeAutospacing="0" w:after="0" w:afterAutospacing="0"/>
                        </w:pPr>
                        <w:r>
                          <w:rPr>
                            <w:rFonts w:eastAsia="Times New Roman"/>
                            <w:b/>
                            <w:bCs/>
                            <w:sz w:val="20"/>
                            <w:szCs w:val="20"/>
                          </w:rPr>
                          <w:t>Execution View</w:t>
                        </w:r>
                      </w:p>
                    </w:txbxContent>
                  </v:textbox>
                </v:shape>
                <v:shape id="Text Box 230" o:spid="_x0000_s1141" type="#_x0000_t202" style="position:absolute;left:23907;top:53952;width:10751;height:2121;rotation:-90;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C428AA&#10;AADcAAAADwAAAGRycy9kb3ducmV2LnhtbERPTYvCMBC9L/gfwgjetqkeRKpRZEFZVhCt4u5xaGbb&#10;0mZSkqj135uD4PHxvher3rTiRs7XlhWMkxQEcWF1zaWC82nzOQPhA7LG1jIpeJCH1XLwscBM2zsf&#10;6ZaHUsQQ9hkqqELoMil9UZFBn9iOOHL/1hkMEbpSaof3GG5aOUnTqTRYc2yosKOvioomvxoFm8Ou&#10;+Vm7Y178/jHJfXPxKW6VGg379RxEoD68xS/3t1Ywmca18Uw8An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fC428AAAADcAAAADwAAAAAAAAAAAAAAAACYAgAAZHJzL2Rvd25y&#10;ZXYueG1sUEsFBgAAAAAEAAQA9QAAAIUDAAAAAA==&#10;" fillcolor="white [3201]" stroked="f" strokeweight=".5pt">
                  <v:textbox>
                    <w:txbxContent>
                      <w:p w:rsidR="00BF0438" w:rsidRDefault="00BF0438" w:rsidP="00955A15">
                        <w:pPr>
                          <w:pStyle w:val="NormalWeb"/>
                          <w:spacing w:before="0" w:beforeAutospacing="0" w:after="0" w:afterAutospacing="0"/>
                        </w:pPr>
                        <w:r>
                          <w:rPr>
                            <w:rFonts w:eastAsia="Times New Roman"/>
                            <w:b/>
                            <w:bCs/>
                            <w:sz w:val="20"/>
                            <w:szCs w:val="20"/>
                          </w:rPr>
                          <w:t>Processing View</w:t>
                        </w:r>
                      </w:p>
                    </w:txbxContent>
                  </v:textbox>
                </v:shape>
                <v:shape id="Text Box 40" o:spid="_x0000_s1142" type="#_x0000_t202" style="position:absolute;left:30407;top:38184;width:22952;height:23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ASv8YA&#10;AADcAAAADwAAAGRycy9kb3ducmV2LnhtbESPQWvCQBSE74X+h+UJXopuVKo2dRURq6W3GrX09sg+&#10;k9Ds25Bdk/jvu0Khx2FmvmEWq86UoqHaFZYVjIYRCOLU6oIzBcfkbTAH4TyyxtIyKbiRg9Xy8WGB&#10;sbYtf1Jz8JkIEHYxKsi9r2IpXZqTQTe0FXHwLrY26IOsM6lrbAPclHIcRVNpsOCwkGNFm5zSn8PV&#10;KPh+yr4+XLc7tZPnSbXdN8nsrBOl+r1u/QrCU+f/w3/td61gPH2B+5lw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ASv8YAAADcAAAADwAAAAAAAAAAAAAAAACYAgAAZHJz&#10;L2Rvd25yZXYueG1sUEsFBgAAAAAEAAQA9QAAAIsDAAAAAA==&#10;" fillcolor="white [3201]" stroked="f" strokeweight=".5pt">
                  <v:textbox>
                    <w:txbxContent>
                      <w:p w:rsidR="00BF0438" w:rsidRDefault="00BF0438" w:rsidP="00955A15">
                        <w:pPr>
                          <w:pStyle w:val="NormalWeb"/>
                          <w:spacing w:before="0" w:beforeAutospacing="0" w:after="0" w:afterAutospacing="0"/>
                          <w:jc w:val="both"/>
                        </w:pPr>
                        <w:r>
                          <w:rPr>
                            <w:rFonts w:eastAsia="Times New Roman"/>
                            <w:sz w:val="20"/>
                            <w:szCs w:val="20"/>
                          </w:rPr>
                          <w:t>Acronyms (in alphabetical order):</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BSP – Bulk Synchronous Parallel</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EDM – Enterprise Data Model</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GA – Global Analytics</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GIS – Geographic Information System</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IoT – Inter of Things</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C – Map-Collective</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P2P – Map Point-to-Point</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R – Classic MapReduce</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MS – Map Streaming</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PM – Performance Metrics</w:t>
                        </w:r>
                      </w:p>
                      <w:p w:rsidR="00BF0438" w:rsidRDefault="00BF0438" w:rsidP="00955A15">
                        <w:pPr>
                          <w:pStyle w:val="NormalWeb"/>
                          <w:tabs>
                            <w:tab w:val="left" w:pos="180"/>
                          </w:tabs>
                          <w:spacing w:before="0" w:beforeAutospacing="0" w:after="0" w:afterAutospacing="0"/>
                          <w:jc w:val="both"/>
                        </w:pPr>
                        <w:r>
                          <w:rPr>
                            <w:rFonts w:eastAsia="Times New Roman"/>
                            <w:sz w:val="20"/>
                            <w:szCs w:val="20"/>
                          </w:rPr>
                          <w:tab/>
                          <w:t>PP – Pleasingly Parallel</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 xml:space="preserve">SM – Shared Memory </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SPMD – Single Program Multiple Data</w:t>
                        </w:r>
                      </w:p>
                      <w:p w:rsidR="00BF0438" w:rsidRDefault="00BF0438"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WF –Workflow</w:t>
                        </w:r>
                      </w:p>
                    </w:txbxContent>
                  </v:textbox>
                </v:shape>
                <v:shape id="Text Box 297" o:spid="_x0000_s1143" type="#_x0000_t202" style="position:absolute;left:30882;top:2860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JUJ8YA&#10;AADcAAAADwAAAGRycy9kb3ducmV2LnhtbESPQWsCMRSE74X+h/AEL6VmFVG7NUoVBIWKdFs8Pzav&#10;m9XNy7pJde2vbwShx2FmvmGm89ZW4kyNLx0r6PcSEMS50yUXCr4+V88TED4ga6wck4IreZjPHh+m&#10;mGp34Q86Z6EQEcI+RQUmhDqV0ueGLPqeq4mj9+0aiyHKppC6wUuE20oOkmQkLZYcFwzWtDSUH7Mf&#10;q2ByHW6f9qPx/lDtNgvzW5z4/YhKdTvt2yuIQG34D9/ba61g8DKG25l4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1JUJ8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1</w:t>
                        </w:r>
                      </w:p>
                    </w:txbxContent>
                  </v:textbox>
                </v:shape>
                <v:shape id="Text Box 298" o:spid="_x0000_s1144" type="#_x0000_t202" style="position:absolute;left:32262;top:28627;width:777;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3AVcQA&#10;AADcAAAADwAAAGRycy9kb3ducmV2LnhtbERPXWvCMBR9H/gfwhX2IjNVhrquqbiBsMFEpuLzpbk2&#10;1eama6LW/frlQdjj4Xxn887W4kKtrxwrGA0TEMSF0xWXCnbb5dMMhA/IGmvHpOBGHuZ57yHDVLsr&#10;f9NlE0oRQ9inqMCE0KRS+sKQRT90DXHkDq61GCJsS6lbvMZwW8txkkykxYpjg8GG3g0Vp83ZKpjd&#10;nleD/WS6P9brzzfzW/7w1wmVeux3i1cQgbrwL767P7SC8UtcG8/EIy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NwFXEAAAA3AAAAA8AAAAAAAAAAAAAAAAAmAIAAGRycy9k&#10;b3ducmV2LnhtbFBLBQYAAAAABAAEAPUAAACJAwAAAAA=&#10;" fillcolor="white [3201]" stroked="f" strokeweight=".5pt">
                  <v:textbox inset="0,0,0,0">
                    <w:txbxContent>
                      <w:p w:rsidR="00BF0438" w:rsidRPr="00C9715A" w:rsidRDefault="00BF0438">
                        <w:pPr>
                          <w:rPr>
                            <w:sz w:val="18"/>
                            <w:szCs w:val="18"/>
                          </w:rPr>
                        </w:pPr>
                        <w:r>
                          <w:rPr>
                            <w:sz w:val="18"/>
                            <w:szCs w:val="18"/>
                          </w:rPr>
                          <w:t>2</w:t>
                        </w:r>
                      </w:p>
                    </w:txbxContent>
                  </v:textbox>
                </v:shape>
                <v:shape id="Text Box 299" o:spid="_x0000_s1145" type="#_x0000_t202" style="position:absolute;left:34071;top:28586;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FlzscA&#10;AADcAAAADwAAAGRycy9kb3ducmV2LnhtbESP3WoCMRSE74W+QzgFb6RmleLP1ihWECwo0m3x+rA5&#10;3WzdnGw3Udc+vSkIvRxm5htmtmhtJc7U+NKxgkE/AUGcO11yoeDzY/00AeEDssbKMSm4kofF/KEz&#10;w1S7C7/TOQuFiBD2KSowIdSplD43ZNH3XU0cvS/XWAxRNoXUDV4i3FZymCQjabHkuGCwppWh/Jid&#10;rILJ9XnXO4zGh+9q//Zqfosf3h5Rqe5ju3wBEagN/+F7e6MVDKd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2BZc7HAAAA3AAAAA8AAAAAAAAAAAAAAAAAmAIAAGRy&#10;cy9kb3ducmV2LnhtbFBLBQYAAAAABAAEAPUAAACMAwAAAAA=&#10;" fillcolor="white [3201]" stroked="f" strokeweight=".5pt">
                  <v:textbox inset="0,0,0,0">
                    <w:txbxContent>
                      <w:p w:rsidR="00BF0438" w:rsidRPr="00C9715A" w:rsidRDefault="00BF0438">
                        <w:pPr>
                          <w:rPr>
                            <w:sz w:val="18"/>
                            <w:szCs w:val="18"/>
                          </w:rPr>
                        </w:pPr>
                        <w:r>
                          <w:rPr>
                            <w:sz w:val="18"/>
                            <w:szCs w:val="18"/>
                          </w:rPr>
                          <w:t>3</w:t>
                        </w:r>
                      </w:p>
                    </w:txbxContent>
                  </v:textbox>
                </v:shape>
                <v:shape id="Text Box 300" o:spid="_x0000_s1146" type="#_x0000_t202" style="position:absolute;left:35624;top:2860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WScMA&#10;AADcAAAADwAAAGRycy9kb3ducmV2LnhtbERPy2oCMRTdF/yHcAtuimaqojIaxRYKChXxgevL5DqZ&#10;OrmZTlId+/VmIbg8nPd03thSXKj2hWMF790EBHHmdMG5gsP+qzMG4QOyxtIxKbiRh/ms9TLFVLsr&#10;b+myC7mIIexTVGBCqFIpfWbIou+6ijhyJ1dbDBHWudQ1XmO4LWUvSYbSYsGxwWBFn4ay8+7PKhjf&#10;Buu343B0/Ck3qw/zn//y9xmVar82iwmIQE14ih/upVbQT+L8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BWScMAAADcAAAADwAAAAAAAAAAAAAAAACYAgAAZHJzL2Rv&#10;d25yZXYueG1sUEsFBgAAAAAEAAQA9QAAAIgDAAAAAA==&#10;" fillcolor="white [3201]" stroked="f" strokeweight=".5pt">
                  <v:textbox inset="0,0,0,0">
                    <w:txbxContent>
                      <w:p w:rsidR="00BF0438" w:rsidRPr="00C9715A" w:rsidRDefault="00BF0438">
                        <w:pPr>
                          <w:rPr>
                            <w:sz w:val="18"/>
                            <w:szCs w:val="18"/>
                          </w:rPr>
                        </w:pPr>
                        <w:r>
                          <w:rPr>
                            <w:sz w:val="18"/>
                            <w:szCs w:val="18"/>
                          </w:rPr>
                          <w:t>4</w:t>
                        </w:r>
                      </w:p>
                    </w:txbxContent>
                  </v:textbox>
                </v:shape>
                <v:shape id="Text Box 301" o:spid="_x0000_s1147" type="#_x0000_t202" style="position:absolute;left:37093;top:28647;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zz0sYA&#10;AADcAAAADwAAAGRycy9kb3ducmV2LnhtbESP3WoCMRSE7wXfIRyhN6VmrcXK1ii2UFCwiD94fdic&#10;blY3J9tN1NWnN0LBy2FmvmFGk8aW4kS1Lxwr6HUTEMSZ0wXnCrab75chCB+QNZaOScGFPEzG7dYI&#10;U+3OvKLTOuQiQtinqMCEUKVS+syQRd91FXH0fl1tMURZ51LXeI5wW8rXJBlIiwXHBYMVfRnKDuuj&#10;VTC8vP087wbvu325nH+aa/7HiwMq9dRpph8gAjXhEf5vz7SCftKD+5l4BOT4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zz0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5</w:t>
                        </w:r>
                      </w:p>
                    </w:txbxContent>
                  </v:textbox>
                </v:shape>
                <v:shape id="Text Box 302" o:spid="_x0000_s1148" type="#_x0000_t202" style="position:absolute;left:38560;top:28594;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5tpcYA&#10;AADcAAAADwAAAGRycy9kb3ducmV2LnhtbESPQWsCMRSE7wX/Q3iFXopmq0VlNYotFCpUxFU8PzbP&#10;zdbNy3aT6uqvNwWhx2FmvmGm89ZW4kSNLx0reOklIIhzp0suFOy2H90xCB+QNVaOScGFPMxnnYcp&#10;ptqdeUOnLBQiQtinqMCEUKdS+tyQRd9zNXH0Dq6xGKJsCqkbPEe4rWQ/SYbSYslxwWBN74byY/Zr&#10;FYwvr6vn/XC0/67WyzdzLX7464hKPT22iwmIQG34D9/bn1rBIOnD35l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5tp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6</w:t>
                        </w:r>
                      </w:p>
                    </w:txbxContent>
                  </v:textbox>
                </v:shape>
                <v:shape id="Text Box 303" o:spid="_x0000_s1149" type="#_x0000_t202" style="position:absolute;left:40282;top:28627;width:777;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LIPsYA&#10;AADcAAAADwAAAGRycy9kb3ducmV2LnhtbESP3WoCMRSE7wXfIZxCb0SzVlFZjaKFgoUW8QevD5vj&#10;ZuvmZLtJde3Tm0LBy2FmvmFmi8aW4kK1Lxwr6PcSEMSZ0wXnCg77t+4EhA/IGkvHpOBGHhbzdmuG&#10;qXZX3tJlF3IRIexTVGBCqFIpfWbIou+5ijh6J1dbDFHWudQ1XiPclvIlSUbSYsFxwWBFr4ay8+7H&#10;Kpjchp+d42h8/Co37yvzm3/zxxmVen5qllMQgZrwCP+311rBIBnA35l4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LIP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7</w:t>
                        </w:r>
                      </w:p>
                    </w:txbxContent>
                  </v:textbox>
                </v:shape>
                <v:shape id="Text Box 304" o:spid="_x0000_s1150" type="#_x0000_t202" style="position:absolute;left:42094;top:28660;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tQSsYA&#10;AADcAAAADwAAAGRycy9kb3ducmV2LnhtbESPQWsCMRSE74X+h/AEL1KzWrGyNUoVhBYspat4fmxe&#10;N6ubl3UTdfXXN0Khx2FmvmGm89ZW4kyNLx0rGPQTEMS50yUXCrab1dMEhA/IGivHpOBKHuazx4cp&#10;ptpd+JvOWShEhLBPUYEJoU6l9Lkhi77vauLo/bjGYoiyKaRu8BLhtpLDJBlLiyXHBYM1LQ3lh+xk&#10;FUyuo8/ebvyy21dfHwtzK468PqBS3U779goiUBv+w3/td63gORnB/Uw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WtQS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8</w:t>
                        </w:r>
                      </w:p>
                    </w:txbxContent>
                  </v:textbox>
                </v:shape>
                <v:shape id="Text Box 305" o:spid="_x0000_s1151" type="#_x0000_t202" style="position:absolute;left:43563;top:28647;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f10ccA&#10;AADcAAAADwAAAGRycy9kb3ducmV2LnhtbESPW2sCMRSE3wv+h3CEvhTNtvXGapS2ICi0iBd8PmyO&#10;m9XNyXaT6uqvb4RCH4eZ+YaZzBpbijPVvnCs4LmbgCDOnC44V7DbzjsjED4gaywdk4IreZhNWw8T&#10;TLW78JrOm5CLCGGfogITQpVK6TNDFn3XVcTRO7jaYoiyzqWu8RLhtpQvSTKQFguOCwYr+jCUnTY/&#10;VsHo2vt62g+G+2O5Wr6bW/7NnydU6rHdvI1BBGrCf/ivvdAKXpM+3M/EIyC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In9dHHAAAA3AAAAA8AAAAAAAAAAAAAAAAAmAIAAGRy&#10;cy9kb3ducmV2LnhtbFBLBQYAAAAABAAEAPUAAACMAwAAAAA=&#10;" fillcolor="white [3201]" stroked="f" strokeweight=".5pt">
                  <v:textbox inset="0,0,0,0">
                    <w:txbxContent>
                      <w:p w:rsidR="00BF0438" w:rsidRPr="00C9715A" w:rsidRDefault="00BF0438">
                        <w:pPr>
                          <w:rPr>
                            <w:sz w:val="18"/>
                            <w:szCs w:val="18"/>
                          </w:rPr>
                        </w:pPr>
                        <w:r>
                          <w:rPr>
                            <w:sz w:val="18"/>
                            <w:szCs w:val="18"/>
                          </w:rPr>
                          <w:t>9</w:t>
                        </w:r>
                      </w:p>
                    </w:txbxContent>
                  </v:textbox>
                </v:shape>
                <v:shape id="Text Box 306" o:spid="_x0000_s1152" type="#_x0000_t202" style="position:absolute;left:45029;top:28667;width:1359;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VrpsYA&#10;AADcAAAADwAAAGRycy9kb3ducmV2LnhtbESPQWsCMRSE74X+h/AKXopmtWUrq1FUECxUpCqeH5vX&#10;zdbNy7qJuvbXNwWhx2FmvmHG09ZW4kKNLx0r6PcSEMS50yUXCva7ZXcIwgdkjZVjUnAjD9PJ48MY&#10;M+2u/EmXbShEhLDPUIEJoc6k9Lkhi77nauLofbnGYoiyKaRu8BrhtpKDJEmlxZLjgsGaFoby4/Zs&#10;FQxvr+vnQ/p2+K4273PzU5z444hKdZ7a2QhEoDb8h+/tlVbwkqTwdyYeAT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Vrp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10</w:t>
                        </w:r>
                      </w:p>
                    </w:txbxContent>
                  </v:textbox>
                </v:shape>
                <v:shape id="Text Box 307" o:spid="_x0000_s1153" type="#_x0000_t202" style="position:absolute;left:46838;top:28713;width:138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OPcYA&#10;AADcAAAADwAAAGRycy9kb3ducmV2LnhtbESPQWsCMRSE74X+h/AEL6VmtaKyNUoVhBYspat4fmxe&#10;N6ubl3UTdfXXN0Khx2FmvmGm89ZW4kyNLx0r6PcSEMS50yUXCrab1fMEhA/IGivHpOBKHuazx4cp&#10;ptpd+JvOWShEhLBPUYEJoU6l9Lkhi77nauLo/bjGYoiyKaRu8BLhtpKDJBlJiyXHBYM1LQ3lh+xk&#10;FUyuw8+n3Wi821dfHwtzK468PqBS3U779goiUBv+w3/td63gJRnD/Uw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nOP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11</w:t>
                        </w:r>
                      </w:p>
                    </w:txbxContent>
                  </v:textbox>
                </v:shape>
                <v:shape id="Text Box 308" o:spid="_x0000_s1154" type="#_x0000_t202" style="position:absolute;left:48736;top:28733;width:1728;height:1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aT8MA&#10;AADcAAAADwAAAGRycy9kb3ducmV2LnhtbERPy2oCMRTdF/yHcAtuimaqojIaxRYKChXxgevL5DqZ&#10;OrmZTlId+/VmIbg8nPd03thSXKj2hWMF790EBHHmdMG5gsP+qzMG4QOyxtIxKbiRh/ms9TLFVLsr&#10;b+myC7mIIexTVGBCqFIpfWbIou+6ijhyJ1dbDBHWudQ1XmO4LWUvSYbSYsGxwWBFn4ay8+7PKhjf&#10;Buu343B0/Ck3qw/zn//y9xmVar82iwmIQE14ih/upVbQT+La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ZaT8MAAADcAAAADwAAAAAAAAAAAAAAAACYAgAAZHJzL2Rv&#10;d25yZXYueG1sUEsFBgAAAAAEAAQA9QAAAIgDAAAAAA==&#10;" fillcolor="white [3201]" stroked="f" strokeweight=".5pt">
                  <v:textbox inset="0,0,0,0">
                    <w:txbxContent>
                      <w:p w:rsidR="00BF0438" w:rsidRPr="00C9715A" w:rsidRDefault="00BF0438">
                        <w:pPr>
                          <w:rPr>
                            <w:sz w:val="18"/>
                            <w:szCs w:val="18"/>
                          </w:rPr>
                        </w:pPr>
                        <w:r>
                          <w:rPr>
                            <w:sz w:val="18"/>
                            <w:szCs w:val="18"/>
                          </w:rPr>
                          <w:t>12</w:t>
                        </w:r>
                      </w:p>
                    </w:txbxContent>
                  </v:textbox>
                </v:shape>
                <v:shape id="Text Box 310" o:spid="_x0000_s1155" type="#_x0000_t202" style="position:absolute;left:2554;top:31223;width:1219;height:1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nAlMQA&#10;AADcAAAADwAAAGRycy9kb3ducmV2LnhtbERPXWvCMBR9F/wP4Qp7EU3dhkpnlG0gbDARdfh8aa5N&#10;tbnpmmjb/frlYeDj4XwvVq0txY1qXzhWMBknIIgzpwvOFXwf1qM5CB+QNZaOSUFHHlbLfm+BqXYN&#10;7+i2D7mIIexTVGBCqFIpfWbIoh+7ijhyJ1dbDBHWudQ1NjHclvIxSabSYsGxwWBF74ayy/5qFcy7&#10;583wOJ0dz+X288385j/8dUGlHgbt6wuIQG24i//dH1rB0yTOj2fi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JwJTEAAAA3AAAAA8AAAAAAAAAAAAAAAAAmAIAAGRycy9k&#10;b3ducmV2LnhtbFBLBQYAAAAABAAEAPUAAACJAwAAAAA=&#10;" fillcolor="white [3201]" stroked="f" strokeweight=".5pt">
                  <v:textbox inset="0,0,0,0">
                    <w:txbxContent>
                      <w:p w:rsidR="00BF0438" w:rsidRPr="00C9715A" w:rsidRDefault="00BF0438">
                        <w:pPr>
                          <w:rPr>
                            <w:sz w:val="18"/>
                            <w:szCs w:val="18"/>
                          </w:rPr>
                        </w:pPr>
                        <w:r>
                          <w:rPr>
                            <w:sz w:val="18"/>
                            <w:szCs w:val="18"/>
                          </w:rPr>
                          <w:t>10</w:t>
                        </w:r>
                      </w:p>
                    </w:txbxContent>
                  </v:textbox>
                </v:shape>
                <v:shape id="Text Box 311" o:spid="_x0000_s1156" type="#_x0000_t202" style="position:absolute;left:4514;top:31182;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lD8YA&#10;AADcAAAADwAAAGRycy9kb3ducmV2LnhtbESPQWsCMRSE74X+h/AKXkSzW0Vla5RaECxUSlU8Pzav&#10;m62bl3UTde2vNwWhx2FmvmGm89ZW4kyNLx0rSPsJCOLc6ZILBbvtsjcB4QOyxsoxKbiSh/ns8WGK&#10;mXYX/qLzJhQiQthnqMCEUGdS+tyQRd93NXH0vl1jMUTZFFI3eIlwW8nnJBlJiyXHBYM1vRnKD5uT&#10;VTC5Dtfd/Wi8/6k+3xfmtzjyxwGV6jy1ry8gArXhP3xvr7SCQZrC35l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VlD8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9</w:t>
                        </w:r>
                      </w:p>
                    </w:txbxContent>
                  </v:textbox>
                </v:shape>
                <v:shape id="Text Box 312" o:spid="_x0000_s1157" type="#_x0000_t202" style="position:absolute;left:5920;top:31202;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f7eMYA&#10;AADcAAAADwAAAGRycy9kb3ducmV2LnhtbESPQWsCMRSE7wX/Q3iCF6lZrahsjdIKgoVKcVs8PzbP&#10;zermZd1EXfvrm0Khx2FmvmHmy9ZW4kqNLx0rGA4SEMS50yUXCr4+148zED4ga6wck4I7eVguOg9z&#10;TLW78Y6uWShEhLBPUYEJoU6l9Lkhi37gauLoHVxjMUTZFFI3eItwW8lRkkykxZLjgsGaVobyU3ax&#10;Cmb38ba/n0z3x+rj7dV8F2d+P6FSvW778gwiUBv+w3/tjVbwNBzB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f7eM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8</w:t>
                        </w:r>
                      </w:p>
                    </w:txbxContent>
                  </v:textbox>
                </v:shape>
                <v:shape id="Text Box 313" o:spid="_x0000_s1158" type="#_x0000_t202" style="position:absolute;left:7462;top:31243;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te48YA&#10;AADcAAAADwAAAGRycy9kb3ducmV2LnhtbESPQWsCMRSE70L/Q3iFXqRmrWJlaxQVhAoV6bZ4fmxe&#10;N1s3L+sm6uqvbwqCx2FmvmEms9ZW4kSNLx0r6PcSEMS50yUXCr6/Vs9jED4ga6wck4ILeZhNHzoT&#10;TLU78yedslCICGGfogITQp1K6XNDFn3P1cTR+3GNxRBlU0jd4DnCbSVfkmQkLZYcFwzWtDSU77Oj&#10;VTC+DDfd3eh191tt1wtzLQ78sUelnh7b+RuIQG24h2/td61g0B/A/5l4BO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1te48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7</w:t>
                        </w:r>
                      </w:p>
                    </w:txbxContent>
                  </v:textbox>
                </v:shape>
                <v:shape id="Text Box 315" o:spid="_x0000_s1159" type="#_x0000_t202" style="position:absolute;left:10725;top:3129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jDMcA&#10;AADcAAAADwAAAGRycy9kb3ducmV2LnhtbESP3WoCMRSE7wXfIRyhN6VmrT+VrVFUKLSglNri9WFz&#10;ulndnKybqGuf3ggFL4eZ+YaZzBpbihPVvnCsoNdNQBBnThecK/j5fnsag/ABWWPpmBRcyMNs2m5N&#10;MNXuzF902oRcRAj7FBWYEKpUSp8Zsui7riKO3q+rLYYo61zqGs8Rbkv5nCQjabHguGCwoqWhbL85&#10;WgXjy2D9uB29bHfl58fC/OUHXu1RqYdOM38FEagJ9/B/+10r6PeGcDs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f+YwzHAAAA3AAAAA8AAAAAAAAAAAAAAAAAmAIAAGRy&#10;cy9kb3ducmV2LnhtbFBLBQYAAAAABAAEAPUAAACMAwAAAAA=&#10;" fillcolor="white [3201]" stroked="f" strokeweight=".5pt">
                  <v:textbox inset="0,0,0,0">
                    <w:txbxContent>
                      <w:p w:rsidR="00BF0438" w:rsidRPr="00C9715A" w:rsidRDefault="00BF0438">
                        <w:pPr>
                          <w:rPr>
                            <w:sz w:val="18"/>
                            <w:szCs w:val="18"/>
                          </w:rPr>
                        </w:pPr>
                        <w:r>
                          <w:rPr>
                            <w:sz w:val="18"/>
                            <w:szCs w:val="18"/>
                          </w:rPr>
                          <w:t>6</w:t>
                        </w:r>
                      </w:p>
                    </w:txbxContent>
                  </v:textbox>
                </v:shape>
                <v:shape id="Text Box 316" o:spid="_x0000_s1160" type="#_x0000_t202" style="position:absolute;left:13341;top:31329;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z9e8YA&#10;AADcAAAADwAAAGRycy9kb3ducmV2LnhtbESPQWsCMRSE7wX/Q3gFL1KztrKV1ShaECxYRFs8PzbP&#10;zdbNy7qJuvbXN0Khx2FmvmEms9ZW4kKNLx0rGPQTEMS50yUXCr4+l08jED4ga6wck4IbeZhNOw8T&#10;zLS78pYuu1CICGGfoQITQp1J6XNDFn3f1cTRO7jGYoiyKaRu8BrhtpLPSZJKiyXHBYM1vRnKj7uz&#10;VTC6DT96+/R1/11t3hfmpzjx+ohKdR/b+RhEoDb8h//aK63gZZDC/Uw8An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z9e8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5</w:t>
                        </w:r>
                      </w:p>
                    </w:txbxContent>
                  </v:textbox>
                </v:shape>
                <v:shape id="Text Box 317" o:spid="_x0000_s1161" type="#_x0000_t202" style="position:absolute;left:14802;top:31316;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BY4MYA&#10;AADcAAAADwAAAGRycy9kb3ducmV2LnhtbESP3WoCMRSE7wu+QziCN0WzalFZjdIWChUqxR+8PmyO&#10;m9XNyXaT6urTN0LBy2FmvmFmi8aW4ky1Lxwr6PcSEMSZ0wXnCnbbj+4EhA/IGkvHpOBKHhbz1tMM&#10;U+0uvKbzJuQiQtinqMCEUKVS+syQRd9zFXH0Dq62GKKsc6lrvES4LeUgSUbSYsFxwWBF74ay0+bX&#10;KphcX1bP+9F4fyy/l2/mlv/w1wmV6rSb1ymIQE14hP/bn1rBsD+G+5l4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GBY4M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4</w:t>
                        </w:r>
                      </w:p>
                    </w:txbxContent>
                  </v:textbox>
                </v:shape>
                <v:shape id="Text Box 318" o:spid="_x0000_s1162" type="#_x0000_t202" style="position:absolute;left:16713;top:31337;width:1359;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MksQA&#10;AADcAAAADwAAAGRycy9kb3ducmV2LnhtbERPXWvCMBR9F/wP4Qp7EU3dhkpnlG0gbDARdfh8aa5N&#10;tbnpmmjb/frlYeDj4XwvVq0txY1qXzhWMBknIIgzpwvOFXwf1qM5CB+QNZaOSUFHHlbLfm+BqXYN&#10;7+i2D7mIIexTVGBCqFIpfWbIoh+7ijhyJ1dbDBHWudQ1NjHclvIxSabSYsGxwWBF74ayy/5qFcy7&#10;583wOJ0dz+X288385j/8dUGlHgbt6wuIQG24i//dH1rB0ySujWfi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zJLEAAAA3AAAAA8AAAAAAAAAAAAAAAAAmAIAAGRycy9k&#10;b3ducmV2LnhtbFBLBQYAAAAABAAEAPUAAACJAwAAAAA=&#10;" fillcolor="white [3201]" stroked="f" strokeweight=".5pt">
                  <v:textbox inset="0,0,0,0">
                    <w:txbxContent>
                      <w:p w:rsidR="00BF0438" w:rsidRPr="00C9715A" w:rsidRDefault="00BF0438">
                        <w:pPr>
                          <w:rPr>
                            <w:sz w:val="18"/>
                            <w:szCs w:val="18"/>
                          </w:rPr>
                        </w:pPr>
                        <w:r>
                          <w:rPr>
                            <w:sz w:val="18"/>
                            <w:szCs w:val="18"/>
                          </w:rPr>
                          <w:t>3</w:t>
                        </w:r>
                      </w:p>
                    </w:txbxContent>
                  </v:textbox>
                </v:shape>
                <v:shape id="Text Box 319" o:spid="_x0000_s1163" type="#_x0000_t202" style="position:absolute;left:18350;top:31309;width:97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NpCccA&#10;AADcAAAADwAAAGRycy9kb3ducmV2LnhtbESP3WoCMRSE7wu+QzhCb0SztuLPahRbECpYSm3x+rA5&#10;blY3J+sm1bVPbwpCL4eZ+YaZLRpbijPVvnCsoN9LQBBnThecK/j+WnXHIHxA1lg6JgVX8rCYtx5m&#10;mGp34U86b0MuIoR9igpMCFUqpc8MWfQ9VxFHb+9qiyHKOpe6xkuE21I+JclQWiw4Lhis6NVQdtz+&#10;WAXj6+C9sxuOdofyY/1ifvMTb46o1GO7WU5BBGrCf/jeftMKnvs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zaQnHAAAA3AAAAA8AAAAAAAAAAAAAAAAAmAIAAGRy&#10;cy9kb3ducmV2LnhtbFBLBQYAAAAABAAEAPUAAACMAwAAAAA=&#10;" fillcolor="white [3201]" stroked="f" strokeweight=".5pt">
                  <v:textbox inset="0,0,0,0">
                    <w:txbxContent>
                      <w:p w:rsidR="00BF0438" w:rsidRPr="00C9715A" w:rsidRDefault="00BF0438">
                        <w:pPr>
                          <w:rPr>
                            <w:sz w:val="18"/>
                            <w:szCs w:val="18"/>
                          </w:rPr>
                        </w:pPr>
                        <w:r>
                          <w:rPr>
                            <w:sz w:val="18"/>
                            <w:szCs w:val="18"/>
                          </w:rPr>
                          <w:t>2</w:t>
                        </w:r>
                      </w:p>
                    </w:txbxContent>
                  </v:textbox>
                </v:shape>
                <v:shape id="Text Box 320" o:spid="_x0000_s1164" type="#_x0000_t202" style="position:absolute;left:19902;top:31329;width:715;height:1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UKKcMA&#10;AADcAAAADwAAAGRycy9kb3ducmV2LnhtbERPy2oCMRTdC/2HcAtuRDPVojIapQoFBaX4wPVlcjuZ&#10;OrkZJ6mOfr1ZFLo8nPd03thSXKn2hWMFb70EBHHmdMG5guPhszsG4QOyxtIxKbiTh/nspTXFVLsb&#10;7+i6D7mIIexTVGBCqFIpfWbIou+5ijhy3662GCKsc6lrvMVwW8p+kgylxYJjg8GKloay8/7XKhjf&#10;37ed03B0+im/1gvzyC+8OaNS7dfmYwIiUBP+xX/ulVYw6Mf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eUKKcMAAADcAAAADwAAAAAAAAAAAAAAAACYAgAAZHJzL2Rv&#10;d25yZXYueG1sUEsFBgAAAAAEAAQA9QAAAIgDAAAAAA==&#10;" fillcolor="white [3201]" stroked="f" strokeweight=".5pt">
                  <v:textbox inset="0,0,0,0">
                    <w:txbxContent>
                      <w:p w:rsidR="00BF0438" w:rsidRPr="00C9715A" w:rsidRDefault="00BF0438">
                        <w:pPr>
                          <w:rPr>
                            <w:sz w:val="18"/>
                            <w:szCs w:val="18"/>
                          </w:rPr>
                        </w:pPr>
                        <w:r>
                          <w:rPr>
                            <w:sz w:val="18"/>
                            <w:szCs w:val="18"/>
                          </w:rPr>
                          <w:t>1</w:t>
                        </w:r>
                      </w:p>
                    </w:txbxContent>
                  </v:textbox>
                </v:shape>
                <v:shape id="Text Box 321" o:spid="_x0000_s1165" type="#_x0000_t202" style="position:absolute;left:24458;top:24599;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vssYA&#10;AADcAAAADwAAAGRycy9kb3ducmV2LnhtbESPQWsCMRSE7wX/Q3iCF6lZrahsjdIKgoVKcVs8PzbP&#10;zermZd1EXfvrm0Khx2FmvmHmy9ZW4kqNLx0rGA4SEMS50yUXCr4+148zED4ga6wck4I7eVguOg9z&#10;TLW78Y6uWShEhLBPUYEJoU6l9Lkhi37gauLoHVxjMUTZFFI3eItwW8lRkkykxZLjgsGaVobyU3ax&#10;Cmb38ba/n0z3x+rj7dV8F2d+P6FSvW778gwiUBv+w3/tjVbwNBrC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qmvs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1</w:t>
                        </w:r>
                      </w:p>
                    </w:txbxContent>
                  </v:textbox>
                </v:shape>
                <v:shape id="Text Box 322" o:spid="_x0000_s1166" type="#_x0000_t202" style="position:absolute;left:24458;top:22835;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sxxcYA&#10;AADcAAAADwAAAGRycy9kb3ducmV2LnhtbESPQWsCMRSE70L/Q3iFXkSzrqKyNUotFCxUSlU8Pzav&#10;m62bl+0m6tpfbwqCx2FmvmFmi9ZW4kSNLx0rGPQTEMS50yUXCnbbt94UhA/IGivHpOBCHhbzh84M&#10;M+3O/EWnTShEhLDPUIEJoc6k9Lkhi77vauLofbvGYoiyKaRu8BzhtpJpkoylxZLjgsGaXg3lh83R&#10;KpheRuvufjzZ/1Sf70vzV/zyxwGVenpsX55BBGrDPXxrr7SCYZrC/5l4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sxx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2</w:t>
                        </w:r>
                      </w:p>
                    </w:txbxContent>
                  </v:textbox>
                </v:shape>
                <v:shape id="Text Box 323" o:spid="_x0000_s1167" type="#_x0000_t202" style="position:absolute;left:24458;top:20997;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eUXscA&#10;AADcAAAADwAAAGRycy9kb3ducmV2LnhtbESP3WoCMRSE74W+QzgFb6Rm/cHK1ihWECpUpNvi9WFz&#10;utm6Odluoq4+fVMQvBxm5htmtmhtJU7U+NKxgkE/AUGcO11yoeDrc/00BeEDssbKMSm4kIfF/KEz&#10;w1S7M3/QKQuFiBD2KSowIdSplD43ZNH3XU0cvW/XWAxRNoXUDZ4j3FZymCQTabHkuGCwppWh/JAd&#10;rYLpZbzt7SfP+59qt3k11+KX3w+oVPexXb6ACNSGe/jWftMKRsMR/J+JR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3lF7HAAAA3AAAAA8AAAAAAAAAAAAAAAAAmAIAAGRy&#10;cy9kb3ducmV2LnhtbFBLBQYAAAAABAAEAPUAAACMAwAAAAA=&#10;" fillcolor="white [3201]" stroked="f" strokeweight=".5pt">
                  <v:textbox inset="0,0,0,0">
                    <w:txbxContent>
                      <w:p w:rsidR="00BF0438" w:rsidRPr="00C9715A" w:rsidRDefault="00BF0438">
                        <w:pPr>
                          <w:rPr>
                            <w:sz w:val="18"/>
                            <w:szCs w:val="18"/>
                          </w:rPr>
                        </w:pPr>
                        <w:r>
                          <w:rPr>
                            <w:sz w:val="18"/>
                            <w:szCs w:val="18"/>
                          </w:rPr>
                          <w:t>3</w:t>
                        </w:r>
                      </w:p>
                    </w:txbxContent>
                  </v:textbox>
                </v:shape>
                <v:shape id="Text Box 324" o:spid="_x0000_s1168" type="#_x0000_t202" style="position:absolute;left:24458;top:19232;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4MKsYA&#10;AADcAAAADwAAAGRycy9kb3ducmV2LnhtbESPQWsCMRSE70L/Q3gFL1KzWrGyNYoVBAuKdFs8Pzav&#10;m62bl+0m6tpfbwqCx2FmvmGm89ZW4kSNLx0rGPQTEMS50yUXCr4+V08TED4ga6wck4ILeZjPHjpT&#10;TLU78wedslCICGGfogITQp1K6XNDFn3f1cTR+3aNxRBlU0jd4DnCbSWHSTKWFkuOCwZrWhrKD9nR&#10;KphcRtvefvyy/6l272/mr/jlzQGV6j62i1cQgdpwD9/aa63geTiC/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t4MK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4</w:t>
                        </w:r>
                      </w:p>
                    </w:txbxContent>
                  </v:textbox>
                </v:shape>
                <v:shape id="Text Box 325" o:spid="_x0000_s1169" type="#_x0000_t202" style="position:absolute;left:24458;top:17710;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pscYA&#10;AADcAAAADwAAAGRycy9kb3ducmV2LnhtbESP3WoCMRSE7wXfIRzBm1Kz/la2RqlCoQWl1BavD5vT&#10;zermZLuJuvbpjVDwcpiZb5jZorGlOFHtC8cK+r0EBHHmdMG5gu+v18cpCB+QNZaOScGFPCzm7dYM&#10;U+3O/EmnbchFhLBPUYEJoUql9Jkhi77nKuLo/bjaYoiyzqWu8RzhtpSDJJlIiwXHBYMVrQxlh+3R&#10;KpheRpuH3eRpty8/3pfmL//l9QGV6naal2cQgZpwD/+337SC4WAM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ps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5</w:t>
                        </w:r>
                      </w:p>
                    </w:txbxContent>
                  </v:textbox>
                </v:shape>
                <v:shape id="Text Box 326" o:spid="_x0000_s1170" type="#_x0000_t202" style="position:absolute;left:24458;top:15799;width:714;height:1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A3xsYA&#10;AADcAAAADwAAAGRycy9kb3ducmV2LnhtbESPQWsCMRSE7wX/Q3iCl1KztWUrq1GsIFSwiLZ4fmye&#10;m9XNy7pJdfXXN0Khx2FmvmHG09ZW4kyNLx0reO4nIIhzp0suFHx/LZ6GIHxA1lg5JgVX8jCddB7G&#10;mGl34Q2dt6EQEcI+QwUmhDqT0ueGLPq+q4mjt3eNxRBlU0jd4CXCbSUHSZJKiyXHBYM1zQ3lx+2P&#10;VTC8vn4+7tK33aFaL9/NrTjx6ohK9brtbAQiUBv+w3/tD63gZZDC/Uw8An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A3x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6</w:t>
                        </w:r>
                      </w:p>
                    </w:txbxContent>
                  </v:textbox>
                </v:shape>
                <v:shape id="Text Box 327" o:spid="_x0000_s1171" type="#_x0000_t202" style="position:absolute;left:24458;top:14181;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ySXcYA&#10;AADcAAAADwAAAGRycy9kb3ducmV2LnhtbESPQWsCMRSE70L/Q3gFL1KzWlHZGsUKggVFui2eH5vX&#10;zdbNy3YTde2vNwWhx2FmvmFmi9ZW4kyNLx0rGPQTEMS50yUXCj4/1k9TED4ga6wck4IreVjMHzoz&#10;TLW78Duds1CICGGfogITQp1K6XNDFn3f1cTR+3KNxRBlU0jd4CXCbSWHSTKWFkuOCwZrWhnKj9nJ&#10;KpheR7veYTw5fFf7t1fzW/zw9ohKdR/b5QuIQG34D9/bG63geTiBvzPxCM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ySX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7</w:t>
                        </w:r>
                      </w:p>
                    </w:txbxContent>
                  </v:textbox>
                </v:shape>
                <v:shape id="Text Box 328" o:spid="_x0000_s1172" type="#_x0000_t202" style="position:absolute;left:24458;top:12636;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MGL8MA&#10;AADcAAAADwAAAGRycy9kb3ducmV2LnhtbERPy2oCMRTdC/2HcAtuRDPVojIapQoFBaX4wPVlcjuZ&#10;OrkZJ6mOfr1ZFLo8nPd03thSXKn2hWMFb70EBHHmdMG5guPhszsG4QOyxtIxKbiTh/nspTXFVLsb&#10;7+i6D7mIIexTVGBCqFIpfWbIou+5ijhy3662GCKsc6lrvMVwW8p+kgylxYJjg8GKloay8/7XKhjf&#10;37ed03B0+im/1gvzyC+8OaNS7dfmYwIiUBP+xX/ulVYw6Me1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MGL8MAAADcAAAADwAAAAAAAAAAAAAAAACYAgAAZHJzL2Rv&#10;d25yZXYueG1sUEsFBgAAAAAEAAQA9QAAAIgDAAAAAA==&#10;" fillcolor="white [3201]" stroked="f" strokeweight=".5pt">
                  <v:textbox inset="0,0,0,0">
                    <w:txbxContent>
                      <w:p w:rsidR="00BF0438" w:rsidRPr="00C9715A" w:rsidRDefault="00BF0438">
                        <w:pPr>
                          <w:rPr>
                            <w:sz w:val="18"/>
                            <w:szCs w:val="18"/>
                          </w:rPr>
                        </w:pPr>
                        <w:r>
                          <w:rPr>
                            <w:sz w:val="18"/>
                            <w:szCs w:val="18"/>
                          </w:rPr>
                          <w:t>8</w:t>
                        </w:r>
                      </w:p>
                    </w:txbxContent>
                  </v:textbox>
                </v:shape>
                <v:shape id="Text Box 329" o:spid="_x0000_s1173" type="#_x0000_t202" style="position:absolute;left:24458;top:11080;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jtMYA&#10;AADcAAAADwAAAGRycy9kb3ducmV2LnhtbESPQWsCMRSE7wX/Q3hCL6JZbVG7NYotCC1YRFs8PzbP&#10;zermZbuJuvrrTUHocZiZb5jJrLGlOFHtC8cK+r0EBHHmdMG5gp/vRXcMwgdkjaVjUnAhD7Np62GC&#10;qXZnXtNpE3IRIexTVGBCqFIpfWbIou+5ijh6O1dbDFHWudQ1niPclnKQJENpseC4YLCid0PZYXO0&#10;CsaX56/Odjja7svV55u55r+8PKBSj+1m/goiUBP+w/f2h1bwNH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jtM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9</w:t>
                        </w:r>
                      </w:p>
                    </w:txbxContent>
                  </v:textbox>
                </v:shape>
                <v:shape id="Text Box 330" o:spid="_x0000_s1174" type="#_x0000_t202" style="position:absolute;left:23799;top:9535;width:1372;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yc9MMA&#10;AADcAAAADwAAAGRycy9kb3ducmV2LnhtbERPy2oCMRTdC/5DuEI3oplqURmNUoVChUrxgevL5DoZ&#10;ndyMk1THfr1ZFLo8nPds0dhS3Kj2hWMFr/0EBHHmdMG5gsP+ozcB4QOyxtIxKXiQh8W83Zphqt2d&#10;t3TbhVzEEPYpKjAhVKmUPjNk0fddRRy5k6sthgjrXOoa7zHclnKQJCNpseDYYLCilaHssvuxCiaP&#10;t033OBofz+X3eml+8yt/XVCpl07zPgURqAn/4j/3p1YwHMb58Uw8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yc9MMAAADcAAAADwAAAAAAAAAAAAAAAACYAgAAZHJzL2Rv&#10;d25yZXYueG1sUEsFBgAAAAAEAAQA9QAAAIgDAAAAAA==&#10;" fillcolor="white [3201]" stroked="f" strokeweight=".5pt">
                  <v:textbox inset="0,0,0,0">
                    <w:txbxContent>
                      <w:p w:rsidR="00BF0438" w:rsidRPr="00C9715A" w:rsidRDefault="00BF0438" w:rsidP="00463567">
                        <w:pPr>
                          <w:jc w:val="right"/>
                          <w:rPr>
                            <w:sz w:val="18"/>
                            <w:szCs w:val="18"/>
                          </w:rPr>
                        </w:pPr>
                        <w:r>
                          <w:rPr>
                            <w:sz w:val="18"/>
                            <w:szCs w:val="18"/>
                          </w:rPr>
                          <w:t>10</w:t>
                        </w:r>
                      </w:p>
                    </w:txbxContent>
                  </v:textbox>
                </v:shape>
                <v:shape id="Text Box 335" o:spid="_x0000_s1175" type="#_x0000_t202" style="position:absolute;left:23799;top:7782;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bMYA&#10;AADcAAAADwAAAGRycy9kb3ducmV2LnhtbESPQWsCMRSE70L/Q3gFL6LZ1lZla5RWEBQspSqeH5vX&#10;zdbNy3YTdfXXm4LgcZiZb5jxtLGlOFLtC8cKnnoJCOLM6YJzBdvNvDsC4QOyxtIxKTiTh+nkoTXG&#10;VLsTf9NxHXIRIexTVGBCqFIpfWbIou+5ijh6P662GKKsc6lrPEW4LeVzkgykxYLjgsGKZoay/fpg&#10;FYzOL5+d3WC4+y2/lh/mkv/xao9KtR+b9zcQgZpwD9/aC62g33+F/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s/bMYAAADcAAAADwAAAAAAAAAAAAAAAACYAgAAZHJz&#10;L2Rvd25yZXYueG1sUEsFBgAAAAAEAAQA9QAAAIsDAAAAAA==&#10;" fillcolor="white [3201]" stroked="f" strokeweight=".5pt">
                  <v:textbox inset="0,0,0,0">
                    <w:txbxContent>
                      <w:p w:rsidR="00BF0438" w:rsidRPr="00C9715A" w:rsidRDefault="00BF0438" w:rsidP="00463567">
                        <w:pPr>
                          <w:jc w:val="right"/>
                          <w:rPr>
                            <w:sz w:val="18"/>
                            <w:szCs w:val="18"/>
                          </w:rPr>
                        </w:pPr>
                        <w:r>
                          <w:rPr>
                            <w:sz w:val="18"/>
                            <w:szCs w:val="18"/>
                          </w:rPr>
                          <w:t>11</w:t>
                        </w:r>
                      </w:p>
                    </w:txbxContent>
                  </v:textbox>
                </v:shape>
                <v:shape id="Text Box 336" o:spid="_x0000_s1176" type="#_x0000_t202" style="position:absolute;left:23799;top:4488;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mhG8YA&#10;AADcAAAADwAAAGRycy9kb3ducmV2LnhtbESPQWsCMRSE74L/IbxCL6JZq6yyNYoKhQotpSqeH5vX&#10;zdbNy7pJdfXXN4WCx2FmvmFmi9ZW4kyNLx0rGA4SEMS50yUXCva7l/4UhA/IGivHpOBKHhbzbmeG&#10;mXYX/qTzNhQiQthnqMCEUGdS+tyQRT9wNXH0vlxjMUTZFFI3eIlwW8mnJEmlxZLjgsGa1oby4/bH&#10;Kphex++9Qzo5fFcfm5W5FSd+O6JSjw/t8hlEoDbcw//tV61gNErh70w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JmhG8YAAADcAAAADwAAAAAAAAAAAAAAAACYAgAAZHJz&#10;L2Rvd25yZXYueG1sUEsFBgAAAAAEAAQA9QAAAIsDAAAAAA==&#10;" fillcolor="white [3201]" stroked="f" strokeweight=".5pt">
                  <v:textbox inset="0,0,0,0">
                    <w:txbxContent>
                      <w:p w:rsidR="00BF0438" w:rsidRPr="00C9715A" w:rsidRDefault="00BF0438" w:rsidP="00463567">
                        <w:pPr>
                          <w:jc w:val="right"/>
                          <w:rPr>
                            <w:sz w:val="18"/>
                            <w:szCs w:val="18"/>
                          </w:rPr>
                        </w:pPr>
                        <w:r>
                          <w:rPr>
                            <w:sz w:val="18"/>
                            <w:szCs w:val="18"/>
                          </w:rPr>
                          <w:t>13</w:t>
                        </w:r>
                      </w:p>
                    </w:txbxContent>
                  </v:textbox>
                </v:shape>
                <v:shape id="Text Box 337" o:spid="_x0000_s1177" type="#_x0000_t202" style="position:absolute;left:23799;top:3027;width:1372;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UEgMYA&#10;AADcAAAADwAAAGRycy9kb3ducmV2LnhtbESPQWsCMRSE7wX/Q3iCl1KzraKyNUpbEBSUoi2eH5vn&#10;ZnXzst1EXf31Rih4HGbmG2Y8bWwpTlT7wrGC124CgjhzuuBcwe/P7GUEwgdkjaVjUnAhD9NJ62mM&#10;qXZnXtNpE3IRIexTVGBCqFIpfWbIou+6ijh6O1dbDFHWudQ1niPclvItSQbSYsFxwWBFX4ayw+Zo&#10;FYwu/dXzdjDc7svvxae55n+8PKBSnXbz8Q4iUBMe4f/2XCvo9YZwPxOPgJ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9UEgMYAAADcAAAADwAAAAAAAAAAAAAAAACYAgAAZHJz&#10;L2Rvd25yZXYueG1sUEsFBgAAAAAEAAQA9QAAAIsDAAAAAA==&#10;" fillcolor="white [3201]" stroked="f" strokeweight=".5pt">
                  <v:textbox inset="0,0,0,0">
                    <w:txbxContent>
                      <w:p w:rsidR="00BF0438" w:rsidRPr="00C9715A" w:rsidRDefault="00BF0438" w:rsidP="00463567">
                        <w:pPr>
                          <w:jc w:val="right"/>
                          <w:rPr>
                            <w:sz w:val="18"/>
                            <w:szCs w:val="18"/>
                          </w:rPr>
                        </w:pPr>
                        <w:r>
                          <w:rPr>
                            <w:sz w:val="18"/>
                            <w:szCs w:val="18"/>
                          </w:rPr>
                          <w:t>14</w:t>
                        </w:r>
                      </w:p>
                    </w:txbxContent>
                  </v:textbox>
                </v:shape>
                <v:shape id="Text Box 340" o:spid="_x0000_s1178" type="#_x0000_t202" style="position:absolute;left:26775;top:49354;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rvicMA&#10;AADcAAAADwAAAGRycy9kb3ducmV2LnhtbERPy2oCMRTdC/2HcAvdiGasojIaRQsFhUrxgevL5HYy&#10;dXIzTqKOfr1ZFLo8nPd03thSXKn2hWMFvW4CgjhzuuBcwWH/2RmD8AFZY+mYFNzJw3z20ppiqt2N&#10;t3TdhVzEEPYpKjAhVKmUPjNk0XddRRy5H1dbDBHWudQ13mK4LeV7kgylxYJjg8GKPgxlp93FKhjf&#10;B5v2cTg6/pbf66V55Gf+OqFSb6/NYgIiUBP+xX/ulVbQH8T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rvicMAAADcAAAADwAAAAAAAAAAAAAAAACYAgAAZHJzL2Rv&#10;d25yZXYueG1sUEsFBgAAAAAEAAQA9QAAAIgDAAAAAA==&#10;" fillcolor="white [3201]" stroked="f" strokeweight=".5pt">
                  <v:textbox inset="0,0,0,0">
                    <w:txbxContent>
                      <w:p w:rsidR="00BF0438" w:rsidRPr="00C9715A" w:rsidRDefault="00BF0438">
                        <w:pPr>
                          <w:rPr>
                            <w:sz w:val="18"/>
                            <w:szCs w:val="18"/>
                          </w:rPr>
                        </w:pPr>
                        <w:r>
                          <w:rPr>
                            <w:sz w:val="18"/>
                            <w:szCs w:val="18"/>
                          </w:rPr>
                          <w:t>9</w:t>
                        </w:r>
                      </w:p>
                    </w:txbxContent>
                  </v:textbox>
                </v:shape>
                <v:shape id="Text Box 341" o:spid="_x0000_s1179" type="#_x0000_t202" style="position:absolute;left:26775;top:47882;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ZKEscA&#10;AADcAAAADwAAAGRycy9kb3ducmV2LnhtbESPW2sCMRSE3wv+h3AEX4pmvaCyGqUtFCpUihd8PmyO&#10;m9XNyXaT6uqvb4RCH4eZ+YaZLxtbigvVvnCsoN9LQBBnThecK9jv3rtTED4gaywdk4IbeVguWk9z&#10;TLW78oYu25CLCGGfogITQpVK6TNDFn3PVcTRO7raYoiyzqWu8RrhtpSDJBlLiwXHBYMVvRnKztsf&#10;q2B6G62fD+PJ4VR+rV7NPf/mzzMq1Wk3LzMQgZrwH/5rf2gFw1EfHm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t2ShLHAAAA3AAAAA8AAAAAAAAAAAAAAAAAmAIAAGRy&#10;cy9kb3ducmV2LnhtbFBLBQYAAAAABAAEAPUAAACMAwAAAAA=&#10;" fillcolor="white [3201]" stroked="f" strokeweight=".5pt">
                  <v:textbox inset="0,0,0,0">
                    <w:txbxContent>
                      <w:p w:rsidR="00BF0438" w:rsidRPr="00C9715A" w:rsidRDefault="00BF0438">
                        <w:pPr>
                          <w:rPr>
                            <w:sz w:val="18"/>
                            <w:szCs w:val="18"/>
                          </w:rPr>
                        </w:pPr>
                        <w:r>
                          <w:rPr>
                            <w:sz w:val="18"/>
                            <w:szCs w:val="18"/>
                          </w:rPr>
                          <w:t>8</w:t>
                        </w:r>
                      </w:p>
                    </w:txbxContent>
                  </v:textbox>
                </v:shape>
                <v:shape id="Text Box 342" o:spid="_x0000_s1180" type="#_x0000_t202" style="position:absolute;left:26775;top:46263;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TUZcYA&#10;AADcAAAADwAAAGRycy9kb3ducmV2LnhtbESPQWsCMRSE70L/Q3gFL1KzWrGyNYoVBAuKdFs8Pzav&#10;m62bl+0m6tpfbwqCx2FmvmGm89ZW4kSNLx0rGPQTEMS50yUXCr4+V08TED4ga6wck4ILeZjPHjpT&#10;TLU78wedslCICGGfogITQp1K6XNDFn3f1cTR+3aNxRBlU0jd4DnCbSWHSTKWFkuOCwZrWhrKD9nR&#10;KphcRtvefvyy/6l272/mr/jlzQGV6j62i1cQgdpwD9/aa63geTSE/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6TUZ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7</w:t>
                        </w:r>
                      </w:p>
                    </w:txbxContent>
                  </v:textbox>
                </v:shape>
                <v:shape id="Text Box 343" o:spid="_x0000_s1181" type="#_x0000_t202" style="position:absolute;left:26775;top:42893;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hx/sYA&#10;AADcAAAADwAAAGRycy9kb3ducmV2LnhtbESPQWsCMRSE7wX/Q3iCF6nZVlHZGqUtCApK0RbPj81z&#10;s7p52W6irv56IxR6HGbmG2Yya2wpzlT7wrGCl14CgjhzuuBcwc/3/HkMwgdkjaVjUnAlD7Np62mC&#10;qXYX3tB5G3IRIexTVGBCqFIpfWbIou+5ijh6e1dbDFHWudQ1XiLclvI1SYbSYsFxwWBFn4ay4/Zk&#10;FYyvg3V3NxztDuXX8sPc8l9eHVGpTrt5fwMRqAn/4b/2QivoD/rwOBOPgJz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hx/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5</w:t>
                        </w:r>
                      </w:p>
                    </w:txbxContent>
                  </v:textbox>
                </v:shape>
                <v:shape id="Text Box 344" o:spid="_x0000_s1182" type="#_x0000_t202" style="position:absolute;left:26775;top:41348;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HpiscA&#10;AADcAAAADwAAAGRycy9kb3ducmV2LnhtbESP3WoCMRSE7wu+QziF3ohm2y4qq1FsoWBBEX/w+rA5&#10;brZuTrabVNc+vSkIvRxm5htmMmttJc7U+NKxgud+AoI4d7rkQsF+99EbgfABWWPlmBRcycNs2nmY&#10;YKbdhTd03oZCRAj7DBWYEOpMSp8bsuj7riaO3tE1FkOUTSF1g5cIt5V8SZKBtFhyXDBY07uh/LT9&#10;sQpG13TVPQyGh69q/flmfotvXp5QqafHdj4GEagN/+F7e6EVvKYp/J2JR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sB6YrHAAAA3AAAAA8AAAAAAAAAAAAAAAAAmAIAAGRy&#10;cy9kb3ducmV2LnhtbFBLBQYAAAAABAAEAPUAAACMAwAAAAA=&#10;" fillcolor="white [3201]" stroked="f" strokeweight=".5pt">
                  <v:textbox inset="0,0,0,0">
                    <w:txbxContent>
                      <w:p w:rsidR="00BF0438" w:rsidRPr="00C9715A" w:rsidRDefault="00BF0438">
                        <w:pPr>
                          <w:rPr>
                            <w:sz w:val="18"/>
                            <w:szCs w:val="18"/>
                          </w:rPr>
                        </w:pPr>
                        <w:r>
                          <w:rPr>
                            <w:sz w:val="18"/>
                            <w:szCs w:val="18"/>
                          </w:rPr>
                          <w:t>4</w:t>
                        </w:r>
                      </w:p>
                    </w:txbxContent>
                  </v:textbox>
                </v:shape>
                <v:shape id="Text Box 345" o:spid="_x0000_s1183" type="#_x0000_t202" style="position:absolute;left:26775;top:39729;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1MEcYA&#10;AADcAAAADwAAAGRycy9kb3ducmV2LnhtbESPQWsCMRSE74X+h/AKXkSzVquyNUorCBYspSqeH5vX&#10;zermZbuJuvrrTUHocZiZb5jJrLGlOFHtC8cKet0EBHHmdMG5gu1m0RmD8AFZY+mYFFzIw2z6+DDB&#10;VLszf9NpHXIRIexTVGBCqFIpfWbIou+6ijh6P662GKKsc6lrPEe4LeVzkgylxYLjgsGK5oayw/po&#10;FYwvg8/2bjja7cuvj3dzzX95dUClWk/N2yuIQE34D9/bS62gP3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1ME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3</w:t>
                        </w:r>
                      </w:p>
                    </w:txbxContent>
                  </v:textbox>
                </v:shape>
                <v:shape id="Text Box 346" o:spid="_x0000_s1184" type="#_x0000_t202" style="position:absolute;left:26775;top:38184;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SZsYA&#10;AADcAAAADwAAAGRycy9kb3ducmV2LnhtbESPQWsCMRSE74L/IbxCL6LZtrLK1ihWKFhQSlU8Pzav&#10;m62bl3WT6tpfbwqCx2FmvmEms9ZW4kSNLx0reBokIIhzp0suFOy27/0xCB+QNVaOScGFPMym3c4E&#10;M+3O/EWnTShEhLDPUIEJoc6k9Lkhi37gauLofbvGYoiyKaRu8BzhtpLPSZJKiyXHBYM1LQzlh82v&#10;VTC+DNe9fTra/1SfH2/mrzjy6oBKPT6081cQgdpwD9/aS63gZZjC/5l4BO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J/SZs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2</w:t>
                        </w:r>
                      </w:p>
                    </w:txbxContent>
                  </v:textbox>
                </v:shape>
                <v:shape id="Text Box 347" o:spid="_x0000_s1185" type="#_x0000_t202" style="position:absolute;left:26775;top:36629;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N3/cYA&#10;AADcAAAADwAAAGRycy9kb3ducmV2LnhtbESPQWsCMRSE74L/ITzBi9RsW1HZGqUtCBWUoi2eH5vn&#10;ZnXzst1EXf31Rih4HGbmG2Yya2wpTlT7wrGC534CgjhzuuBcwe/P/GkMwgdkjaVjUnAhD7NpuzXB&#10;VLszr+m0CbmIEPYpKjAhVKmUPjNk0fddRRy9nasthijrXOoazxFuS/mSJENpseC4YLCiT0PZYXO0&#10;CsaXwaq3HY62+/J78WGu+R8vD6hUt9O8v4EI1IRH+L/9pRW8DkZwPxOPgJ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9N3/c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1</w:t>
                        </w:r>
                      </w:p>
                    </w:txbxContent>
                  </v:textbox>
                </v:shape>
                <v:shape id="Text Box 349" o:spid="_x0000_s1186" type="#_x0000_t202" style="position:absolute;left:26411;top:57710;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GFMYA&#10;AADcAAAADwAAAGRycy9kb3ducmV2LnhtbESPQWsCMRSE74L/ITyhl6JZW1G7NYoVCi1YRFs8PzbP&#10;zermZbuJuvrrTaHgcZiZb5jJrLGlOFHtC8cK+r0EBHHmdMG5gp/v9+4YhA/IGkvHpOBCHmbTdmuC&#10;qXZnXtNpE3IRIexTVGBCqFIpfWbIou+5ijh6O1dbDFHWudQ1niPclvIpSYbSYsFxwWBFC0PZYXO0&#10;CsaXwdfjdjja7svV55u55r+8PKBSD51m/goiUBPu4f/2h1bwPH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BGFMYAAADcAAAADwAAAAAAAAAAAAAAAACYAgAAZHJz&#10;L2Rvd25yZXYueG1sUEsFBgAAAAAEAAQA9QAAAIsDAAAAAA==&#10;" fillcolor="white [3201]" stroked="f" strokeweight=".5pt">
                  <v:textbox inset="0,0,0,0">
                    <w:txbxContent>
                      <w:p w:rsidR="00BF0438" w:rsidRPr="00C9715A" w:rsidRDefault="00BF0438" w:rsidP="00463567">
                        <w:pPr>
                          <w:jc w:val="right"/>
                          <w:rPr>
                            <w:sz w:val="18"/>
                            <w:szCs w:val="18"/>
                          </w:rPr>
                        </w:pPr>
                        <w:r>
                          <w:rPr>
                            <w:sz w:val="18"/>
                            <w:szCs w:val="18"/>
                          </w:rPr>
                          <w:t>14</w:t>
                        </w:r>
                      </w:p>
                    </w:txbxContent>
                  </v:textbox>
                </v:shape>
                <v:shape id="Text Box 350" o:spid="_x0000_s1187" type="#_x0000_t202" style="position:absolute;left:26411;top:56025;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N5VMQA&#10;AADcAAAADwAAAGRycy9kb3ducmV2LnhtbERPy2oCMRTdC/2HcAtuimZqW5WpUVQQLFjEB64vk9vJ&#10;1MnNOIk69uvNouDycN6jSWNLcaHaF44VvHYTEMSZ0wXnCva7RWcIwgdkjaVjUnAjD5PxU2uEqXZX&#10;3tBlG3IRQ9inqMCEUKVS+syQRd91FXHkflxtMURY51LXeI3htpS9JOlLiwXHBoMVzQ1lx+3ZKhje&#10;3r9fDv3B4bdcf83MX37i1RGVaj83008QgZrwEP+7l1rB20ecH8/EIyDH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jeVTEAAAA3AAAAA8AAAAAAAAAAAAAAAAAmAIAAGRycy9k&#10;b3ducmV2LnhtbFBLBQYAAAAABAAEAPUAAACJAwAAAAA=&#10;" fillcolor="white [3201]" stroked="f" strokeweight=".5pt">
                  <v:textbox inset="0,0,0,0">
                    <w:txbxContent>
                      <w:p w:rsidR="00BF0438" w:rsidRPr="00C9715A" w:rsidRDefault="00BF0438" w:rsidP="00463567">
                        <w:pPr>
                          <w:jc w:val="right"/>
                          <w:rPr>
                            <w:sz w:val="18"/>
                            <w:szCs w:val="18"/>
                          </w:rPr>
                        </w:pPr>
                        <w:r>
                          <w:rPr>
                            <w:sz w:val="18"/>
                            <w:szCs w:val="18"/>
                          </w:rPr>
                          <w:t>13</w:t>
                        </w:r>
                      </w:p>
                    </w:txbxContent>
                  </v:textbox>
                </v:shape>
                <v:shape id="Text Box 351" o:spid="_x0000_s1188" type="#_x0000_t202" style="position:absolute;left:26411;top:54272;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cz8cA&#10;AADcAAAADwAAAGRycy9kb3ducmV2LnhtbESP3WoCMRSE7wXfIRyhN6VmrT+VrVFUKLSglNri9WFz&#10;ulndnKybqGuf3ggFL4eZ+YaZzBpbihPVvnCsoNdNQBBnThecK/j5fnsag/ABWWPpmBRcyMNs2m5N&#10;MNXuzF902oRcRAj7FBWYEKpUSp8Zsui7riKO3q+rLYYo61zqGs8Rbkv5nCQjabHguGCwoqWhbL85&#10;WgXjy2D9uB29bHfl58fC/OUHXu1RqYdOM38FEagJ9/B/+10r6A97cDs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v3M/HAAAA3AAAAA8AAAAAAAAAAAAAAAAAmAIAAGRy&#10;cy9kb3ducmV2LnhtbFBLBQYAAAAABAAEAPUAAACMAwAAAAA=&#10;" fillcolor="white [3201]" stroked="f" strokeweight=".5pt">
                  <v:textbox inset="0,0,0,0">
                    <w:txbxContent>
                      <w:p w:rsidR="00BF0438" w:rsidRPr="00C9715A" w:rsidRDefault="00BF0438" w:rsidP="00463567">
                        <w:pPr>
                          <w:jc w:val="right"/>
                          <w:rPr>
                            <w:sz w:val="18"/>
                            <w:szCs w:val="18"/>
                          </w:rPr>
                        </w:pPr>
                        <w:r>
                          <w:rPr>
                            <w:sz w:val="18"/>
                            <w:szCs w:val="18"/>
                          </w:rPr>
                          <w:t>12</w:t>
                        </w:r>
                      </w:p>
                    </w:txbxContent>
                  </v:textbox>
                </v:shape>
                <v:shape id="Text Box 352" o:spid="_x0000_s1189" type="#_x0000_t202" style="position:absolute;left:26411;top:52715;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1CuMYA&#10;AADcAAAADwAAAGRycy9kb3ducmV2LnhtbESP3WoCMRSE7wXfIRzBm1Kz/la2RqlCoQWl1BavD5vT&#10;zermZLuJuvbpjVDwcpiZb5jZorGlOFHtC8cK+r0EBHHmdMG5gu+v18cpCB+QNZaOScGFPCzm7dYM&#10;U+3O/EmnbchFhLBPUYEJoUql9Jkhi77nKuLo/bjaYoiyzqWu8RzhtpSDJJlIiwXHBYMVrQxlh+3R&#10;KpheRpuH3eRpty8/3pfmL//l9QGV6naal2cQgZpwD/+337SC4XgA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1CuMYAAADcAAAADwAAAAAAAAAAAAAAAACYAgAAZHJz&#10;L2Rvd25yZXYueG1sUEsFBgAAAAAEAAQA9QAAAIsDAAAAAA==&#10;" fillcolor="white [3201]" stroked="f" strokeweight=".5pt">
                  <v:textbox inset="0,0,0,0">
                    <w:txbxContent>
                      <w:p w:rsidR="00BF0438" w:rsidRPr="00C9715A" w:rsidRDefault="00BF0438" w:rsidP="00463567">
                        <w:pPr>
                          <w:jc w:val="right"/>
                          <w:rPr>
                            <w:sz w:val="18"/>
                            <w:szCs w:val="18"/>
                          </w:rPr>
                        </w:pPr>
                        <w:r>
                          <w:rPr>
                            <w:sz w:val="18"/>
                            <w:szCs w:val="18"/>
                          </w:rPr>
                          <w:t>11</w:t>
                        </w:r>
                      </w:p>
                    </w:txbxContent>
                  </v:textbox>
                </v:shape>
                <v:shape id="Text Box 353" o:spid="_x0000_s1190" type="#_x0000_t202" style="position:absolute;left:26775;top:50817;width:1828;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HnI8YA&#10;AADcAAAADwAAAGRycy9kb3ducmV2LnhtbESPQWsCMRSE70L/Q3gFL6LZ1lZla5RWEBQspSqeH5vX&#10;zdbNy3YTdfXXm4LgcZiZb5jxtLGlOFLtC8cKnnoJCOLM6YJzBdvNvDsC4QOyxtIxKTiTh+nkoTXG&#10;VLsTf9NxHXIRIexTVGBCqFIpfWbIou+5ijh6P662GKKsc6lrPEW4LeVzkgykxYLjgsGKZoay/fpg&#10;FYzOL5+d3WC4+y2/lh/mkv/xao9KtR+b9zcQgZpwD9/aC62g/9qH/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THnI8YAAADcAAAADwAAAAAAAAAAAAAAAACYAgAAZHJz&#10;L2Rvd25yZXYueG1sUEsFBgAAAAAEAAQA9QAAAIsDAAAAAA==&#10;" fillcolor="white [3201]" stroked="f" strokeweight=".5pt">
                  <v:textbox inset="0,0,0,0">
                    <w:txbxContent>
                      <w:p w:rsidR="00BF0438" w:rsidRPr="00C9715A" w:rsidRDefault="00BF0438">
                        <w:pPr>
                          <w:rPr>
                            <w:sz w:val="18"/>
                            <w:szCs w:val="18"/>
                          </w:rPr>
                        </w:pPr>
                        <w:r>
                          <w:rPr>
                            <w:sz w:val="18"/>
                            <w:szCs w:val="18"/>
                          </w:rPr>
                          <w:t>10</w:t>
                        </w:r>
                      </w:p>
                    </w:txbxContent>
                  </v:textbox>
                </v:shape>
                <v:line id="Straight Connector 356" o:spid="_x0000_s1191" style="position:absolute;rotation:90;visibility:visible;mso-wrap-style:square" from="25873,44290" to="25873,45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KQgcQAAADcAAAADwAAAGRycy9kb3ducmV2LnhtbESPQYvCMBSE78L+h/AEL7KmqyhSjSIF&#10;UUFkV937I3m2xealNFHrvzcLCx6HmfmGmS9bW4k7Nb50rOBrkIAg1s6UnCs4n9afUxA+IBusHJOC&#10;J3lYLj46c0yNe/AP3Y8hFxHCPkUFRQh1KqXXBVn0A1cTR+/iGoshyiaXpsFHhNtKDpNkIi2WHBcK&#10;rCkrSF+PN6vgoje/OpueV9u9+x72d/3n9XTIlOp129UMRKA2vMP/7a1RMBpP4O9MP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YpCBxAAAANwAAAAPAAAAAAAAAAAA&#10;AAAAAKECAABkcnMvZG93bnJldi54bWxQSwUGAAAAAAQABAD5AAAAkgMAAAAA&#10;" strokecolor="black [3213]" strokeweight=".5pt">
                  <v:stroke joinstyle="miter"/>
                </v:line>
                <v:shape id="Text Box 192" o:spid="_x0000_s1192" type="#_x0000_t202" style="position:absolute;left:6734;top:44275;width:18288;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rhIMYA&#10;AADcAAAADwAAAGRycy9kb3ducmV2LnhtbESPQWsCMRSE74X+h/AKvYhmrVZlNYoKhRYspSqeH5vX&#10;zdbNy7qJuvbXG0HocZiZb5jJrLGlOFHtC8cKup0EBHHmdMG5gu3mrT0C4QOyxtIxKbiQh9n08WGC&#10;qXZn/qbTOuQiQtinqMCEUKVS+syQRd9xFXH0flxtMURZ51LXeI5wW8qXJBlIiwXHBYMVLQ1l+/XR&#10;Khhd+p+t3WC4+y2/PhbmLz/wao9KPT818zGIQE34D9/b71pB73UItzPxCM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grhIMYAAADcAAAADwAAAAAAAAAAAAAAAACYAgAAZHJz&#10;L2Rvd25yZXYueG1sUEsFBgAAAAAEAAQA9QAAAIsDAAAAAA==&#10;" fillcolor="white [3201]" stroked="f" strokeweight=".5pt">
                  <v:textbox inset="0,0,0,0">
                    <w:txbxContent>
                      <w:p w:rsidR="00BF0438" w:rsidRDefault="00BF0438" w:rsidP="00955A15">
                        <w:pPr>
                          <w:pStyle w:val="NormalWeb"/>
                          <w:spacing w:before="0" w:beforeAutospacing="0" w:after="80" w:afterAutospacing="0"/>
                          <w:jc w:val="right"/>
                        </w:pPr>
                        <w:r>
                          <w:rPr>
                            <w:rFonts w:eastAsia="Times New Roman"/>
                            <w:sz w:val="20"/>
                            <w:szCs w:val="20"/>
                          </w:rPr>
                          <w:t>Alignment</w:t>
                        </w:r>
                      </w:p>
                    </w:txbxContent>
                  </v:textbox>
                </v:shape>
                <v:shape id="Text Box 358" o:spid="_x0000_s1193" type="#_x0000_t202" style="position:absolute;left:26775;top:44562;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V1UsQA&#10;AADcAAAADwAAAGRycy9kb3ducmV2LnhtbERPy2oCMRTdC/2HcAtuimZqW5WpUVQQLFjEB64vk9vJ&#10;1MnNOIk69uvNouDycN6jSWNLcaHaF44VvHYTEMSZ0wXnCva7RWcIwgdkjaVjUnAjD5PxU2uEqXZX&#10;3tBlG3IRQ9inqMCEUKVS+syQRd91FXHkflxtMURY51LXeI3htpS9JOlLiwXHBoMVzQ1lx+3ZKhje&#10;3r9fDv3B4bdcf83MX37i1RGVaj83008QgZrwEP+7l1rB20dcG8/EIyDH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dVLEAAAA3AAAAA8AAAAAAAAAAAAAAAAAmAIAAGRycy9k&#10;b3ducmV2LnhtbFBLBQYAAAAABAAEAPUAAACJAwAAAAA=&#10;" fillcolor="white [3201]" stroked="f" strokeweight=".5pt">
                  <v:textbox inset="0,0,0,0">
                    <w:txbxContent>
                      <w:p w:rsidR="00BF0438" w:rsidRPr="00C9715A" w:rsidRDefault="00BF0438">
                        <w:pPr>
                          <w:rPr>
                            <w:sz w:val="18"/>
                            <w:szCs w:val="18"/>
                          </w:rPr>
                        </w:pPr>
                        <w:r>
                          <w:rPr>
                            <w:sz w:val="18"/>
                            <w:szCs w:val="18"/>
                          </w:rPr>
                          <w:t>6</w:t>
                        </w:r>
                      </w:p>
                    </w:txbxContent>
                  </v:textbox>
                </v:shape>
                <v:line id="Straight Connector 359" o:spid="_x0000_s1194" style="position:absolute;rotation:90;visibility:visible;mso-wrap-style:square" from="25852,5959" to="25852,7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0E88YAAADcAAAADwAAAGRycy9kb3ducmV2LnhtbESP3WrCQBSE7wXfYTlCb6Ruqihp6ioS&#10;KFqQUn96f9g9JsHs2ZDdanz7riB4OczMN8x82dlaXKj1lWMFb6MEBLF2puJCwfHw+ZqC8AHZYO2Y&#10;FNzIw3LR780xM+7KO7rsQyEihH2GCsoQmkxKr0uy6EeuIY7eybUWQ5RtIU2L1wi3tRwnyUxarDgu&#10;lNhQXpI+7/+sgpNe/+o8Pa42W/czHn4Nb+fDd67Uy6BbfYAI1IVn+NHeGAWT6Tvcz8QjIB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39BPPGAAAA3AAAAA8AAAAAAAAA&#10;AAAAAAAAoQIAAGRycy9kb3ducmV2LnhtbFBLBQYAAAAABAAEAPkAAACUAwAAAAA=&#10;" strokecolor="black [3213]" strokeweight=".5pt">
                  <v:stroke joinstyle="miter"/>
                </v:line>
                <v:shape id="Text Box 360" o:spid="_x0000_s1195" type="#_x0000_t202" style="position:absolute;left:27132;top:5984;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z6cMA&#10;AADcAAAADwAAAGRycy9kb3ducmV2LnhtbERPW2vCMBR+H/gfwhF8GZrOjSrVKE4YTNgQL/h8aI5N&#10;tTmpTaZ1v948DPb48d2n89ZW4kqNLx0reBkkIIhzp0suFOx3H/0xCB+QNVaOScGdPMxnnacpZtrd&#10;eEPXbShEDGGfoQITQp1J6XNDFv3A1cSRO7rGYoiwKaRu8BbDbSWHSZJKiyXHBoM1LQ3l5+2PVTC+&#10;v30/H9LR4VStV+/mt7jw1xmV6nXbxQREoDb8i//cn1rBaxrnxzPxCM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z6cMAAADcAAAADwAAAAAAAAAAAAAAAACYAgAAZHJzL2Rv&#10;d25yZXYueG1sUEsFBgAAAAAEAAQA9QAAAIgDAAAAAA==&#10;" fillcolor="white [3201]" stroked="f" strokeweight=".5pt">
                  <v:textbox inset="0,0,0,0">
                    <w:txbxContent>
                      <w:p w:rsidR="00BF0438" w:rsidRPr="00C41369" w:rsidRDefault="00BF0438" w:rsidP="00955A15">
                        <w:pPr>
                          <w:rPr>
                            <w:sz w:val="20"/>
                          </w:rPr>
                        </w:pPr>
                        <w:r>
                          <w:rPr>
                            <w:sz w:val="20"/>
                          </w:rPr>
                          <w:t>Data Abstraction</w:t>
                        </w:r>
                      </w:p>
                    </w:txbxContent>
                  </v:textbox>
                </v:shape>
                <v:shape id="Text Box 361" o:spid="_x0000_s1196" type="#_x0000_t202" style="position:absolute;left:23799;top:6002;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MWcsYA&#10;AADcAAAADwAAAGRycy9kb3ducmV2LnhtbESPQWsCMRSE7wX/Q3gFL1KztrKV1ShaECxYRFs8PzbP&#10;zdbNy7qJuvbXN0Khx2FmvmEms9ZW4kKNLx0rGPQTEMS50yUXCr4+l08jED4ga6wck4IbeZhNOw8T&#10;zLS78pYuu1CICGGfoQITQp1J6XNDFn3f1cTRO7jGYoiyKaRu8BrhtpLPSZJKiyXHBYM1vRnKj7uz&#10;VTC6DT96+/R1/11t3hfmpzjx+ohKdR/b+RhEoDb8h//aK63gJR3A/Uw8An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MWcsYAAADcAAAADwAAAAAAAAAAAAAAAACYAgAAZHJz&#10;L2Rvd25yZXYueG1sUEsFBgAAAAAEAAQA9QAAAIsDAAAAAA==&#10;" fillcolor="white [3201]" stroked="f" strokeweight=".5pt">
                  <v:textbox inset="0,0,0,0">
                    <w:txbxContent>
                      <w:p w:rsidR="00BF0438" w:rsidRPr="00C9715A" w:rsidRDefault="00BF0438" w:rsidP="00463567">
                        <w:pPr>
                          <w:jc w:val="right"/>
                          <w:rPr>
                            <w:sz w:val="18"/>
                            <w:szCs w:val="18"/>
                          </w:rPr>
                        </w:pPr>
                        <w:r>
                          <w:rPr>
                            <w:sz w:val="18"/>
                            <w:szCs w:val="18"/>
                          </w:rPr>
                          <w:t>12</w:t>
                        </w:r>
                      </w:p>
                    </w:txbxContent>
                  </v:textbox>
                </v:shape>
                <w10:anchorlock/>
              </v:group>
            </w:pict>
          </mc:Fallback>
        </mc:AlternateContent>
      </w:r>
    </w:p>
    <w:p w:rsidR="00955A15" w:rsidRDefault="00DE6C6C" w:rsidP="00DE6C6C">
      <w:pPr>
        <w:pStyle w:val="Caption"/>
        <w:jc w:val="center"/>
      </w:pPr>
      <w:bookmarkStart w:id="5" w:name="_Ref410636165"/>
      <w:r>
        <w:t xml:space="preserve">Figure </w:t>
      </w:r>
      <w:fldSimple w:instr=" SEQ Figure \* ARABIC ">
        <w:r w:rsidR="00361F53">
          <w:rPr>
            <w:noProof/>
          </w:rPr>
          <w:t>2</w:t>
        </w:r>
      </w:fldSimple>
      <w:bookmarkEnd w:id="5"/>
      <w:r>
        <w:t xml:space="preserve"> </w:t>
      </w:r>
      <w:r w:rsidRPr="0079580C">
        <w:t>Ogre views and facets</w:t>
      </w:r>
    </w:p>
    <w:p w:rsidR="00894D25" w:rsidRDefault="00DE29BF" w:rsidP="00DE29BF">
      <w:pPr>
        <w:pStyle w:val="Heading2"/>
        <w:spacing w:before="240"/>
      </w:pPr>
      <w:r>
        <w:lastRenderedPageBreak/>
        <w:t>Benchmarks as Ogres</w:t>
      </w:r>
    </w:p>
    <w:p w:rsidR="000502D3" w:rsidRDefault="00DE29BF" w:rsidP="00955A15">
      <w:r>
        <w:t xml:space="preserve">The Ogre model introduced in the previous section allows existing benchmarks to be positioned along the </w:t>
      </w:r>
      <w:r w:rsidR="00653E33">
        <w:t>4 axes elucidating their facets that identify the problem class. We will refer to this identifying set of facets as the</w:t>
      </w:r>
      <w:r w:rsidR="00D62933">
        <w:t xml:space="preserve"> Ogre signature of a benchmark. </w:t>
      </w:r>
    </w:p>
    <w:p w:rsidR="000502D3" w:rsidRDefault="000502D3" w:rsidP="00955A15"/>
    <w:p w:rsidR="00955A15" w:rsidRDefault="00D62933" w:rsidP="00955A15">
      <w:r>
        <w:t xml:space="preserve">While the plan is to classify existing benchmarks as Ogres during our research, </w:t>
      </w:r>
      <w:r w:rsidR="0089727A">
        <w:t>an</w:t>
      </w:r>
      <w:r>
        <w:t xml:space="preserve"> example – breadth-first search (BFS) in Graph500 </w:t>
      </w:r>
      <w:r>
        <w:fldChar w:fldCharType="begin"/>
      </w:r>
      <w:r w:rsidR="00D251CE">
        <w:instrText xml:space="preserve"> ADDIN EN.CITE &lt;EndNote&gt;&lt;Cite&gt;&lt;RecNum&gt;2993&lt;/RecNum&gt;&lt;DisplayText&gt;[28]&lt;/DisplayText&gt;&lt;record&gt;&lt;rec-number&gt;2993&lt;/rec-number&gt;&lt;foreign-keys&gt;&lt;key app="EN" db-id="5axaw559mfwdpuewrfppwdvasdfa2ep2ardp" timestamp="1422401799"&gt;2993&lt;/key&gt;&lt;/foreign-keys&gt;&lt;ref-type name="Web Page"&gt;12&lt;/ref-type&gt;&lt;contributors&gt;&lt;/contributors&gt;&lt;titles&gt;&lt;title&gt;The Graph 500 List (November 2014)&lt;/title&gt;&lt;/titles&gt;&lt;number&gt;1/4/2015&lt;/number&gt;&lt;dates&gt;&lt;/dates&gt;&lt;urls&gt;&lt;related-urls&gt;&lt;url&gt;http://www.graph500.org/&lt;/url&gt;&lt;/related-urls&gt;&lt;/urls&gt;&lt;/record&gt;&lt;/Cite&gt;&lt;/EndNote&gt;</w:instrText>
      </w:r>
      <w:r>
        <w:fldChar w:fldCharType="separate"/>
      </w:r>
      <w:r w:rsidR="00D251CE">
        <w:rPr>
          <w:noProof/>
        </w:rPr>
        <w:t>[28]</w:t>
      </w:r>
      <w:r>
        <w:fldChar w:fldCharType="end"/>
      </w:r>
      <w:r>
        <w:t xml:space="preserve"> – is shown </w:t>
      </w:r>
      <w:r w:rsidR="00D410E7">
        <w:t xml:space="preserve">in </w:t>
      </w:r>
      <w:r w:rsidR="00D410E7">
        <w:fldChar w:fldCharType="begin"/>
      </w:r>
      <w:r w:rsidR="00D410E7">
        <w:instrText xml:space="preserve"> REF _Ref410636267 \h </w:instrText>
      </w:r>
      <w:r w:rsidR="00D410E7">
        <w:fldChar w:fldCharType="separate"/>
      </w:r>
      <w:r w:rsidR="00361F53">
        <w:t xml:space="preserve">Figure </w:t>
      </w:r>
      <w:r w:rsidR="00361F53">
        <w:rPr>
          <w:noProof/>
        </w:rPr>
        <w:t>3</w:t>
      </w:r>
      <w:r w:rsidR="00D410E7">
        <w:fldChar w:fldCharType="end"/>
      </w:r>
      <w:r>
        <w:t xml:space="preserve"> to demonstrate the power of this approach.</w:t>
      </w:r>
    </w:p>
    <w:p w:rsidR="00282662" w:rsidRDefault="009766B9" w:rsidP="00282662">
      <w:pPr>
        <w:keepNext/>
      </w:pPr>
      <w:r>
        <w:rPr>
          <w:noProof/>
          <w:lang w:bidi="si-LK"/>
        </w:rPr>
        <mc:AlternateContent>
          <mc:Choice Requires="wpc">
            <w:drawing>
              <wp:inline distT="0" distB="0" distL="0" distR="0" wp14:anchorId="6C539C84" wp14:editId="5EA85E5A">
                <wp:extent cx="5857875" cy="2400301"/>
                <wp:effectExtent l="0" t="0" r="0" b="0"/>
                <wp:docPr id="362" name="Canvas 3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5" name="Rectangle 385"/>
                        <wps:cNvSpPr/>
                        <wps:spPr>
                          <a:xfrm rot="18924825">
                            <a:off x="1517602" y="732429"/>
                            <a:ext cx="914400" cy="9144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80" name="Text Box 380"/>
                        <wps:cNvSpPr txBox="1"/>
                        <wps:spPr>
                          <a:xfrm>
                            <a:off x="2632397" y="1253427"/>
                            <a:ext cx="191770"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1B70DE" w:rsidRDefault="00BF0438">
                              <w:pPr>
                                <w:rPr>
                                  <w:sz w:val="20"/>
                                </w:rPr>
                              </w:pPr>
                              <w:r w:rsidRPr="001B70DE">
                                <w:rPr>
                                  <w:sz w:val="20"/>
                                </w:rPr>
                                <w:t>{3}</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81" name="Text Box 381"/>
                        <wps:cNvSpPr txBox="1"/>
                        <wps:spPr>
                          <a:xfrm>
                            <a:off x="2084176" y="438651"/>
                            <a:ext cx="1591310" cy="155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1B70DE" w:rsidRDefault="00BF0438">
                              <w:pPr>
                                <w:rPr>
                                  <w:sz w:val="20"/>
                                </w:rPr>
                              </w:pPr>
                              <w:r w:rsidRPr="001B70DE">
                                <w:rPr>
                                  <w:sz w:val="20"/>
                                </w:rPr>
                                <w:t xml:space="preserve">{1=TEPS, </w:t>
                              </w:r>
                              <w:r>
                                <w:rPr>
                                  <w:sz w:val="20"/>
                                </w:rPr>
                                <w:t>9</w:t>
                              </w:r>
                              <w:r w:rsidRPr="001B70DE">
                                <w:rPr>
                                  <w:sz w:val="20"/>
                                </w:rPr>
                                <w:t xml:space="preserve">D, </w:t>
                              </w:r>
                              <w:r>
                                <w:rPr>
                                  <w:sz w:val="20"/>
                                </w:rPr>
                                <w:t>10</w:t>
                              </w:r>
                              <w:r w:rsidRPr="001B70DE">
                                <w:rPr>
                                  <w:sz w:val="20"/>
                                </w:rPr>
                                <w:t>I, 1</w:t>
                              </w:r>
                              <w:r>
                                <w:rPr>
                                  <w:sz w:val="20"/>
                                </w:rPr>
                                <w:t>2=</w:t>
                              </w:r>
                              <w:r w:rsidRPr="001B70DE">
                                <w:rPr>
                                  <w:sz w:val="20"/>
                                </w:rPr>
                                <w:t>G</w:t>
                              </w:r>
                              <w:r>
                                <w:rPr>
                                  <w:sz w:val="20"/>
                                </w:rPr>
                                <w:t>raph</w:t>
                              </w:r>
                              <w:r w:rsidRPr="001B70DE">
                                <w:rPr>
                                  <w:sz w:val="20"/>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82" name="Text Box 382"/>
                        <wps:cNvSpPr txBox="1"/>
                        <wps:spPr>
                          <a:xfrm>
                            <a:off x="1445980" y="1800809"/>
                            <a:ext cx="382270" cy="2990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1B70DE" w:rsidRDefault="00BF0438">
                              <w:pPr>
                                <w:rPr>
                                  <w:sz w:val="20"/>
                                </w:rPr>
                              </w:pPr>
                              <w:r>
                                <w:rPr>
                                  <w:sz w:val="20"/>
                                </w:rPr>
                                <w:t>{3</w:t>
                              </w:r>
                              <w:r w:rsidRPr="001B70DE">
                                <w:rPr>
                                  <w:sz w:val="20"/>
                                </w:rPr>
                                <w:t>, 1</w:t>
                              </w:r>
                              <w:r>
                                <w:rPr>
                                  <w:sz w:val="20"/>
                                </w:rPr>
                                <w:t>3</w:t>
                              </w:r>
                              <w:r w:rsidRPr="001B70DE">
                                <w:rPr>
                                  <w:sz w:val="20"/>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83" name="Text Box 383"/>
                        <wps:cNvSpPr txBox="1"/>
                        <wps:spPr>
                          <a:xfrm>
                            <a:off x="741547" y="745544"/>
                            <a:ext cx="640715"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1B70DE" w:rsidRDefault="00BF0438">
                              <w:pPr>
                                <w:rPr>
                                  <w:sz w:val="20"/>
                                </w:rPr>
                              </w:pPr>
                              <w:r w:rsidRPr="001B70DE">
                                <w:rPr>
                                  <w:sz w:val="20"/>
                                </w:rPr>
                                <w:t>{[3 | 4], [6]}</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63" name="Rectangle 363"/>
                        <wps:cNvSpPr/>
                        <wps:spPr>
                          <a:xfrm>
                            <a:off x="1741276" y="960783"/>
                            <a:ext cx="457200" cy="4572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Pr="00F65136" w:rsidRDefault="00BF0438" w:rsidP="009B61FA">
                              <w:pPr>
                                <w:jc w:val="center"/>
                                <w:rPr>
                                  <w:color w:val="000000" w:themeColor="text1"/>
                                  <w:sz w:val="18"/>
                                  <w:szCs w:val="18"/>
                                </w:rPr>
                              </w:pPr>
                              <w:r>
                                <w:rPr>
                                  <w:color w:val="000000" w:themeColor="text1"/>
                                  <w:sz w:val="18"/>
                                  <w:szCs w:val="18"/>
                                </w:rPr>
                                <w:t>Ogre Views</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387" name="Straight Connector 387"/>
                        <wps:cNvCnPr>
                          <a:stCxn id="363" idx="2"/>
                        </wps:cNvCnPr>
                        <wps:spPr>
                          <a:xfrm>
                            <a:off x="1969876" y="1417983"/>
                            <a:ext cx="0" cy="733400"/>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8" name="Straight Connector 388"/>
                        <wps:cNvCnPr>
                          <a:stCxn id="363" idx="3"/>
                        </wps:cNvCnPr>
                        <wps:spPr>
                          <a:xfrm>
                            <a:off x="2198476" y="1189383"/>
                            <a:ext cx="729161" cy="0"/>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92" name="Straight Arrow Connector 392"/>
                        <wps:cNvCnPr>
                          <a:stCxn id="363" idx="1"/>
                        </wps:cNvCnPr>
                        <wps:spPr>
                          <a:xfrm flipH="1" flipV="1">
                            <a:off x="994062" y="1179833"/>
                            <a:ext cx="747214" cy="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3" name="Straight Arrow Connector 393"/>
                        <wps:cNvCnPr>
                          <a:stCxn id="363" idx="0"/>
                        </wps:cNvCnPr>
                        <wps:spPr>
                          <a:xfrm flipV="1">
                            <a:off x="1969876" y="222120"/>
                            <a:ext cx="14786" cy="738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4" name="Text Box 394"/>
                        <wps:cNvSpPr txBox="1"/>
                        <wps:spPr>
                          <a:xfrm>
                            <a:off x="2956248" y="1024826"/>
                            <a:ext cx="697865" cy="3740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BF6C1B" w:rsidRDefault="00BF0438" w:rsidP="00BF6C1B">
                              <w:pPr>
                                <w:jc w:val="center"/>
                                <w:rPr>
                                  <w:b/>
                                  <w:bCs/>
                                  <w:sz w:val="20"/>
                                </w:rPr>
                              </w:pPr>
                              <w:r w:rsidRPr="00BF6C1B">
                                <w:rPr>
                                  <w:b/>
                                  <w:bCs/>
                                  <w:sz w:val="20"/>
                                </w:rPr>
                                <w:t>Problem</w:t>
                              </w:r>
                            </w:p>
                            <w:p w:rsidR="00BF0438" w:rsidRPr="00BF6C1B" w:rsidRDefault="00BF0438" w:rsidP="00BF6C1B">
                              <w:pPr>
                                <w:jc w:val="center"/>
                                <w:rPr>
                                  <w:b/>
                                  <w:bCs/>
                                  <w:sz w:val="20"/>
                                </w:rPr>
                              </w:pPr>
                              <w:r w:rsidRPr="00BF6C1B">
                                <w:rPr>
                                  <w:b/>
                                  <w:bCs/>
                                  <w:sz w:val="20"/>
                                </w:rPr>
                                <w:t>Architecture</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5" name="Text Box 395"/>
                        <wps:cNvSpPr txBox="1"/>
                        <wps:spPr>
                          <a:xfrm>
                            <a:off x="1689423" y="2196401"/>
                            <a:ext cx="584835" cy="2038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BF6C1B" w:rsidRDefault="00BF0438" w:rsidP="00BF6C1B">
                              <w:pPr>
                                <w:jc w:val="center"/>
                                <w:rPr>
                                  <w:b/>
                                  <w:bCs/>
                                  <w:sz w:val="20"/>
                                </w:rPr>
                              </w:pPr>
                              <w:r>
                                <w:rPr>
                                  <w:b/>
                                  <w:bCs/>
                                  <w:sz w:val="20"/>
                                </w:rPr>
                                <w:t>Processing</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6" name="Text Box 396"/>
                        <wps:cNvSpPr txBox="1"/>
                        <wps:spPr>
                          <a:xfrm>
                            <a:off x="204757" y="1068124"/>
                            <a:ext cx="817880" cy="3740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BF6C1B">
                              <w:pPr>
                                <w:jc w:val="center"/>
                                <w:rPr>
                                  <w:b/>
                                  <w:bCs/>
                                  <w:sz w:val="20"/>
                                </w:rPr>
                              </w:pPr>
                              <w:r>
                                <w:rPr>
                                  <w:b/>
                                  <w:bCs/>
                                  <w:sz w:val="20"/>
                                </w:rPr>
                                <w:t xml:space="preserve">Data </w:t>
                              </w:r>
                            </w:p>
                            <w:p w:rsidR="00BF0438" w:rsidRPr="00BF6C1B" w:rsidRDefault="00BF0438" w:rsidP="00BF6C1B">
                              <w:pPr>
                                <w:jc w:val="center"/>
                                <w:rPr>
                                  <w:b/>
                                  <w:bCs/>
                                  <w:sz w:val="20"/>
                                </w:rPr>
                              </w:pPr>
                              <w:r>
                                <w:rPr>
                                  <w:b/>
                                  <w:bCs/>
                                  <w:sz w:val="20"/>
                                </w:rPr>
                                <w:t>Source &amp; Style</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7" name="Text Box 397"/>
                        <wps:cNvSpPr txBox="1"/>
                        <wps:spPr>
                          <a:xfrm>
                            <a:off x="1722130" y="35999"/>
                            <a:ext cx="549910" cy="1861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BF6C1B" w:rsidRDefault="00BF0438" w:rsidP="00BF6C1B">
                              <w:pPr>
                                <w:jc w:val="center"/>
                                <w:rPr>
                                  <w:b/>
                                  <w:bCs/>
                                  <w:sz w:val="20"/>
                                </w:rPr>
                              </w:pPr>
                              <w:r>
                                <w:rPr>
                                  <w:b/>
                                  <w:bCs/>
                                  <w:sz w:val="20"/>
                                </w:rPr>
                                <w:t>Executio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8" name="Rectangle 398"/>
                        <wps:cNvSpPr/>
                        <wps:spPr>
                          <a:xfrm rot="18924825">
                            <a:off x="4433216" y="449960"/>
                            <a:ext cx="137160" cy="13716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99" name="Text Box 399"/>
                        <wps:cNvSpPr txBox="1"/>
                        <wps:spPr>
                          <a:xfrm>
                            <a:off x="4684506" y="438651"/>
                            <a:ext cx="689610" cy="200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BF6C1B" w:rsidRDefault="00BF0438" w:rsidP="00465344">
                              <w:pPr>
                                <w:tabs>
                                  <w:tab w:val="left" w:pos="270"/>
                                </w:tabs>
                                <w:jc w:val="center"/>
                                <w:rPr>
                                  <w:sz w:val="20"/>
                                </w:rPr>
                              </w:pPr>
                              <w:r>
                                <w:rPr>
                                  <w:sz w:val="20"/>
                                </w:rPr>
                                <w:t xml:space="preserve"> – </w:t>
                              </w:r>
                              <w:r>
                                <w:rPr>
                                  <w:sz w:val="20"/>
                                </w:rPr>
                                <w:tab/>
                              </w:r>
                              <w:r w:rsidRPr="00BF6C1B">
                                <w:rPr>
                                  <w:sz w:val="20"/>
                                </w:rPr>
                                <w:t>BFS Ogre</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400" name="Text Box 400"/>
                        <wps:cNvSpPr txBox="1"/>
                        <wps:spPr>
                          <a:xfrm>
                            <a:off x="4200212" y="102233"/>
                            <a:ext cx="443865" cy="200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Pr="00BF6C1B" w:rsidRDefault="00BF0438" w:rsidP="00BF6C1B">
                              <w:pPr>
                                <w:jc w:val="center"/>
                                <w:rPr>
                                  <w:sz w:val="20"/>
                                </w:rPr>
                              </w:pPr>
                              <w:r w:rsidRPr="00465344">
                                <w:rPr>
                                  <w:b/>
                                  <w:bCs/>
                                  <w:sz w:val="20"/>
                                </w:rPr>
                                <w:t>Legend</w:t>
                              </w:r>
                              <w:r>
                                <w:rPr>
                                  <w:sz w:val="20"/>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401" name="Text Box 401"/>
                        <wps:cNvSpPr txBox="1"/>
                        <wps:spPr>
                          <a:xfrm>
                            <a:off x="4404811" y="743451"/>
                            <a:ext cx="1313815" cy="414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0438" w:rsidRDefault="00BF0438" w:rsidP="00BF6C1B">
                              <w:pPr>
                                <w:tabs>
                                  <w:tab w:val="left" w:pos="720"/>
                                </w:tabs>
                                <w:jc w:val="left"/>
                                <w:rPr>
                                  <w:sz w:val="20"/>
                                </w:rPr>
                              </w:pPr>
                              <w:r>
                                <w:rPr>
                                  <w:sz w:val="20"/>
                                </w:rPr>
                                <w:t>TEPS –</w:t>
                              </w:r>
                              <w:r>
                                <w:rPr>
                                  <w:sz w:val="20"/>
                                </w:rPr>
                                <w:tab/>
                                <w:t xml:space="preserve">Traversed Edges </w:t>
                              </w:r>
                            </w:p>
                            <w:p w:rsidR="00BF0438" w:rsidRPr="00BF6C1B" w:rsidRDefault="00BF0438" w:rsidP="00465344">
                              <w:pPr>
                                <w:ind w:left="720"/>
                                <w:jc w:val="left"/>
                                <w:rPr>
                                  <w:sz w:val="20"/>
                                </w:rPr>
                              </w:pPr>
                              <w:r>
                                <w:rPr>
                                  <w:sz w:val="20"/>
                                </w:rPr>
                                <w:t>Per Second</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c:wpc>
                  </a:graphicData>
                </a:graphic>
              </wp:inline>
            </w:drawing>
          </mc:Choice>
          <mc:Fallback>
            <w:pict>
              <v:group w14:anchorId="6C539C84" id="Canvas 362" o:spid="_x0000_s1197" editas="canvas" style="width:461.25pt;height:189pt;mso-position-horizontal-relative:char;mso-position-vertical-relative:line" coordsize="58578,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">
                <v:shape id="_x0000_s1198" type="#_x0000_t75" style="position:absolute;width:58578;height:24003;visibility:visible;mso-wrap-style:square">
                  <v:fill o:detectmouseclick="t"/>
                  <v:path o:connecttype="none"/>
                </v:shape>
                <v:rect id="Rectangle 385" o:spid="_x0000_s1199" style="position:absolute;left:15176;top:7324;width:9144;height:9144;rotation:-292200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8jgccA&#10;AADcAAAADwAAAGRycy9kb3ducmV2LnhtbESPT2vCQBTE74V+h+UVeinNRot/iFnFFgq99KDJxdtr&#10;9plEs2+X7FZTP71bEDwOM/MbJl8NphMn6n1rWcEoSUEQV1a3XCsoi8/XOQgfkDV2lknBH3lYLR8f&#10;csy0PfOGTttQiwhhn6GCJgSXSemrhgz6xDri6O1tbzBE2ddS93iOcNPJcZpOpcGW40KDjj4aqo7b&#10;X6OAhsP7bufGL+mmcKG4uJ/vUs6Uen4a1gsQgYZwD9/aX1rB23wC/2fi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fI4HHAAAA3AAAAA8AAAAAAAAAAAAAAAAAmAIAAGRy&#10;cy9kb3ducmV2LnhtbFBLBQYAAAAABAAEAPUAAACMAwAAAAA=&#10;" filled="f" strokecolor="#ed7d31 [3205]" strokeweight="1pt">
                  <v:textbox inset=",0,,0"/>
                </v:rect>
                <v:shape id="Text Box 380" o:spid="_x0000_s1200" type="#_x0000_t202" style="position:absolute;left:26323;top:12534;width:1918;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LLTcMA&#10;AADcAAAADwAAAGRycy9kb3ducmV2LnhtbERPz2vCMBS+D/Y/hDfwMtZUJyK1UWQoOIYH3RSPj+bZ&#10;lDUvJYm2+++Xw2DHj+93uRpsK+7kQ+NYwTjLQRBXTjdcK/j63L7MQYSIrLF1TAp+KMBq+fhQYqFd&#10;zwe6H2MtUgiHAhWYGLtCylAZshgy1xEn7uq8xZigr6X22Kdw28pJns+kxYZTg8GO3gxV38ebVUB4&#10;MM/yNNt8+HO9XZ+ml/1775QaPQ3rBYhIQ/wX/7l3WsHrPM1PZ9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LLTcMAAADcAAAADwAAAAAAAAAAAAAAAACYAgAAZHJzL2Rv&#10;d25yZXYueG1sUEsFBgAAAAAEAAQA9QAAAIgDAAAAAA==&#10;" fillcolor="white [3201]" stroked="f" strokeweight=".5pt">
                  <v:textbox inset="0,0,0,0">
                    <w:txbxContent>
                      <w:p w:rsidR="00BF0438" w:rsidRPr="001B70DE" w:rsidRDefault="00BF0438">
                        <w:pPr>
                          <w:rPr>
                            <w:sz w:val="20"/>
                          </w:rPr>
                        </w:pPr>
                        <w:r w:rsidRPr="001B70DE">
                          <w:rPr>
                            <w:sz w:val="20"/>
                          </w:rPr>
                          <w:t>{3}</w:t>
                        </w:r>
                      </w:p>
                    </w:txbxContent>
                  </v:textbox>
                </v:shape>
                <v:shape id="Text Box 381" o:spid="_x0000_s1201" type="#_x0000_t202" style="position:absolute;left:20841;top:4386;width:15913;height:15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5u1sUA&#10;AADcAAAADwAAAGRycy9kb3ducmV2LnhtbESPQWsCMRSE70L/Q3gFL6JZbRHZGkVKhRbpQVulx8fm&#10;uVncvCxJ6q7/3giCx2FmvmHmy87W4kw+VI4VjEcZCOLC6YpLBb8/6+EMRIjIGmvHpOBCAZaLp94c&#10;c+1a3tJ5F0uRIBxyVGBibHIpQ2HIYhi5hjh5R+ctxiR9KbXHNsFtLSdZNpUWK04LBht6N1Scdv9W&#10;AeHWDOR++rHxh3K92r/+fX+1Tqn+c7d6AxGpi4/wvf2pFbzMxnA7k4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Xm7WxQAAANwAAAAPAAAAAAAAAAAAAAAAAJgCAABkcnMv&#10;ZG93bnJldi54bWxQSwUGAAAAAAQABAD1AAAAigMAAAAA&#10;" fillcolor="white [3201]" stroked="f" strokeweight=".5pt">
                  <v:textbox inset="0,0,0,0">
                    <w:txbxContent>
                      <w:p w:rsidR="00BF0438" w:rsidRPr="001B70DE" w:rsidRDefault="00BF0438">
                        <w:pPr>
                          <w:rPr>
                            <w:sz w:val="20"/>
                          </w:rPr>
                        </w:pPr>
                        <w:r w:rsidRPr="001B70DE">
                          <w:rPr>
                            <w:sz w:val="20"/>
                          </w:rPr>
                          <w:t xml:space="preserve">{1=TEPS, </w:t>
                        </w:r>
                        <w:r>
                          <w:rPr>
                            <w:sz w:val="20"/>
                          </w:rPr>
                          <w:t>9</w:t>
                        </w:r>
                        <w:r w:rsidRPr="001B70DE">
                          <w:rPr>
                            <w:sz w:val="20"/>
                          </w:rPr>
                          <w:t xml:space="preserve">D, </w:t>
                        </w:r>
                        <w:r>
                          <w:rPr>
                            <w:sz w:val="20"/>
                          </w:rPr>
                          <w:t>10</w:t>
                        </w:r>
                        <w:r w:rsidRPr="001B70DE">
                          <w:rPr>
                            <w:sz w:val="20"/>
                          </w:rPr>
                          <w:t>I, 1</w:t>
                        </w:r>
                        <w:r>
                          <w:rPr>
                            <w:sz w:val="20"/>
                          </w:rPr>
                          <w:t>2=</w:t>
                        </w:r>
                        <w:r w:rsidRPr="001B70DE">
                          <w:rPr>
                            <w:sz w:val="20"/>
                          </w:rPr>
                          <w:t>G</w:t>
                        </w:r>
                        <w:r>
                          <w:rPr>
                            <w:sz w:val="20"/>
                          </w:rPr>
                          <w:t>raph</w:t>
                        </w:r>
                        <w:r w:rsidRPr="001B70DE">
                          <w:rPr>
                            <w:sz w:val="20"/>
                          </w:rPr>
                          <w:t>}</w:t>
                        </w:r>
                      </w:p>
                    </w:txbxContent>
                  </v:textbox>
                </v:shape>
                <v:shape id="Text Box 382" o:spid="_x0000_s1202" type="#_x0000_t202" style="position:absolute;left:14459;top:18008;width:3823;height:29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zwocUA&#10;AADcAAAADwAAAGRycy9kb3ducmV2LnhtbESPQWsCMRSE70L/Q3iFXkSztSKyNYqUCi3iQVulx8fm&#10;uVncvCxJ6q7/3giCx2FmvmFmi87W4kw+VI4VvA4zEMSF0xWXCn5/VoMpiBCRNdaOScGFAizmT70Z&#10;5tq1vKXzLpYiQTjkqMDE2ORShsKQxTB0DXHyjs5bjEn6UmqPbYLbWo6ybCItVpwWDDb0Yag47f6t&#10;AsKt6cv95HPtD+VquR//bb5bp9TLc7d8BxGpi4/wvf2lFbxNR3A7k46A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jPChxQAAANwAAAAPAAAAAAAAAAAAAAAAAJgCAABkcnMv&#10;ZG93bnJldi54bWxQSwUGAAAAAAQABAD1AAAAigMAAAAA&#10;" fillcolor="white [3201]" stroked="f" strokeweight=".5pt">
                  <v:textbox inset="0,0,0,0">
                    <w:txbxContent>
                      <w:p w:rsidR="00BF0438" w:rsidRPr="001B70DE" w:rsidRDefault="00BF0438">
                        <w:pPr>
                          <w:rPr>
                            <w:sz w:val="20"/>
                          </w:rPr>
                        </w:pPr>
                        <w:r>
                          <w:rPr>
                            <w:sz w:val="20"/>
                          </w:rPr>
                          <w:t>{3</w:t>
                        </w:r>
                        <w:r w:rsidRPr="001B70DE">
                          <w:rPr>
                            <w:sz w:val="20"/>
                          </w:rPr>
                          <w:t>, 1</w:t>
                        </w:r>
                        <w:r>
                          <w:rPr>
                            <w:sz w:val="20"/>
                          </w:rPr>
                          <w:t>3</w:t>
                        </w:r>
                        <w:r w:rsidRPr="001B70DE">
                          <w:rPr>
                            <w:sz w:val="20"/>
                          </w:rPr>
                          <w:t>}</w:t>
                        </w:r>
                      </w:p>
                    </w:txbxContent>
                  </v:textbox>
                </v:shape>
                <v:shape id="Text Box 383" o:spid="_x0000_s1203" type="#_x0000_t202" style="position:absolute;left:7415;top:7455;width:6407;height:1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BVOsYA&#10;AADcAAAADwAAAGRycy9kb3ducmV2LnhtbESPT2sCMRTE70K/Q3iFXkSzrUVkaxQpFVpKD65/6PGx&#10;eW4WNy9LkrrrtzcFweMwM79h5sveNuJMPtSOFTyPMxDEpdM1Vwp22/VoBiJEZI2NY1JwoQDLxcNg&#10;jrl2HW/oXMRKJAiHHBWYGNtcylAashjGriVO3tF5izFJX0ntsUtw28iXLJtKizWnBYMtvRsqT8Wf&#10;VUC4MUO5n358+0O1Xu1ff3++OqfU02O/egMRqY/38K39qRVMZhP4P5OO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BVOsYAAADcAAAADwAAAAAAAAAAAAAAAACYAgAAZHJz&#10;L2Rvd25yZXYueG1sUEsFBgAAAAAEAAQA9QAAAIsDAAAAAA==&#10;" fillcolor="white [3201]" stroked="f" strokeweight=".5pt">
                  <v:textbox inset="0,0,0,0">
                    <w:txbxContent>
                      <w:p w:rsidR="00BF0438" w:rsidRPr="001B70DE" w:rsidRDefault="00BF0438">
                        <w:pPr>
                          <w:rPr>
                            <w:sz w:val="20"/>
                          </w:rPr>
                        </w:pPr>
                        <w:r w:rsidRPr="001B70DE">
                          <w:rPr>
                            <w:sz w:val="20"/>
                          </w:rPr>
                          <w:t>{[3 | 4], [6]}</w:t>
                        </w:r>
                      </w:p>
                    </w:txbxContent>
                  </v:textbox>
                </v:shape>
                <v:rect id="Rectangle 363" o:spid="_x0000_s1204" style="position:absolute;left:17412;top:9607;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I86MMA&#10;AADcAAAADwAAAGRycy9kb3ducmV2LnhtbESP3YrCMBSE7wXfIRzBG1nTtSpL1yiyoIhX/j3A2ebY&#10;FpuT2sRa394IgpfDzHzDzBatKUVDtSssK/geRiCIU6sLzhScjquvHxDOI2ssLZOCBzlYzLudGSba&#10;3nlPzcFnIkDYJagg975KpHRpTgbd0FbEwTvb2qAPss6krvEe4KaUoyiaSoMFh4UcK/rLKb0cbkbB&#10;f7GdZI1dnndj3O7MYN3Ex6tUqt9rl78gPLX+E363N1pBPI3hdS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SI86MMAAADcAAAADwAAAAAAAAAAAAAAAACYAgAAZHJzL2Rv&#10;d25yZXYueG1sUEsFBgAAAAAEAAQA9QAAAIgDAAAAAA==&#10;" filled="f" strokecolor="black [3213]">
                  <v:textbox inset="0,,0">
                    <w:txbxContent>
                      <w:p w:rsidR="00BF0438" w:rsidRPr="00F65136" w:rsidRDefault="00BF0438" w:rsidP="009B61FA">
                        <w:pPr>
                          <w:jc w:val="center"/>
                          <w:rPr>
                            <w:color w:val="000000" w:themeColor="text1"/>
                            <w:sz w:val="18"/>
                            <w:szCs w:val="18"/>
                          </w:rPr>
                        </w:pPr>
                        <w:r>
                          <w:rPr>
                            <w:color w:val="000000" w:themeColor="text1"/>
                            <w:sz w:val="18"/>
                            <w:szCs w:val="18"/>
                          </w:rPr>
                          <w:t>Ogre Views</w:t>
                        </w:r>
                      </w:p>
                    </w:txbxContent>
                  </v:textbox>
                </v:rect>
                <v:line id="Straight Connector 387" o:spid="_x0000_s1205" style="position:absolute;visibility:visible;mso-wrap-style:square" from="19698,14179" to="19698,21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1ZCcQAAADcAAAADwAAAGRycy9kb3ducmV2LnhtbESP0WoCMRRE3wv9h3CFvhRNVLDrapQi&#10;FFoKFa0fcNlcN8tubpYk1fXvG6HQx2FmzjDr7eA6caEQG88aphMFgrjypuFaw+n7bVyAiAnZYOeZ&#10;NNwownbz+LDG0vgrH+hyTLXIEI4larAp9aWUsbLkME58T5y9sw8OU5ahlibgNcNdJ2dKLaTDhvOC&#10;xZ52lqr2+OM07L98WNTVrVCzz+XH88G2LrVK66fR8LoCkWhI/+G/9rvRMC9e4H4mHwG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bVkJxAAAANwAAAAPAAAAAAAAAAAA&#10;AAAAAKECAABkcnMvZG93bnJldi54bWxQSwUGAAAAAAQABAD5AAAAkgMAAAAA&#10;" strokecolor="black [3200]" strokeweight=".5pt">
                  <v:stroke endarrow="block" joinstyle="miter"/>
                </v:line>
                <v:line id="Straight Connector 388" o:spid="_x0000_s1206" style="position:absolute;visibility:visible;mso-wrap-style:square" from="21984,11893" to="29276,11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LNe8EAAADcAAAADwAAAGRycy9kb3ducmV2LnhtbERP3WrCMBS+H/gO4Qy8GTPRgdTOKCII&#10;joHizwMcmrOmtDkpSdT69svFYJcf3/9yPbhO3CnExrOG6USBIK68abjWcL3s3gsQMSEb7DyThidF&#10;WK9GL0ssjX/wie7nVIscwrFEDTalvpQyVpYcxonviTP344PDlGGopQn4yOGukzOl5tJhw7nBYk9b&#10;S1V7vjkNx4MP87p6Fmr2vfh6O9nWpVZpPX4dNp8gEg3pX/zn3hsNH0Vem8/kIyB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18s17wQAAANwAAAAPAAAAAAAAAAAAAAAA&#10;AKECAABkcnMvZG93bnJldi54bWxQSwUGAAAAAAQABAD5AAAAjwMAAAAA&#10;" strokecolor="black [3200]" strokeweight=".5pt">
                  <v:stroke endarrow="block" joinstyle="miter"/>
                </v:line>
                <v:shapetype id="_x0000_t32" coordsize="21600,21600" o:spt="32" o:oned="t" path="m,l21600,21600e" filled="f">
                  <v:path arrowok="t" fillok="f" o:connecttype="none"/>
                  <o:lock v:ext="edit" shapetype="t"/>
                </v:shapetype>
                <v:shape id="Straight Arrow Connector 392" o:spid="_x0000_s1207" type="#_x0000_t32" style="position:absolute;left:9940;top:11798;width:7472;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nPi8QAAADcAAAADwAAAGRycy9kb3ducmV2LnhtbESP0YrCMBRE34X9h3CFfRFNVRDbNcoi&#10;CLL4oNUPuNtc29LmpjTRdvfrjSD4OMzMGWa16U0t7tS60rKC6SQCQZxZXXKu4HLejZcgnEfWWFsm&#10;BX/kYLP+GKww0bbjE91Tn4sAYZeggsL7JpHSZQUZdBPbEAfvaluDPsg2l7rFLsBNLWdRtJAGSw4L&#10;BTa0LSir0ptR0FX/p0OlRz8Bu7/58zFe7n5jpT6H/fcXCE+9f4df7b1WMI9n8DwTjoB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ic+LxAAAANwAAAAPAAAAAAAAAAAA&#10;AAAAAKECAABkcnMvZG93bnJldi54bWxQSwUGAAAAAAQABAD5AAAAkgMAAAAA&#10;" strokecolor="black [3200]" strokeweight=".5pt">
                  <v:stroke endarrow="block" joinstyle="miter"/>
                </v:shape>
                <v:shape id="Straight Arrow Connector 393" o:spid="_x0000_s1208" type="#_x0000_t32" style="position:absolute;left:19698;top:2221;width:148;height:73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tGWsUAAADcAAAADwAAAGRycy9kb3ducmV2LnhtbESPX2vCQBDE3wv9DscWfCl6qRH/pJ5S&#10;lNK+GkX0bZvbJqG5vZA9Nf32vUKhj8PMb4ZZrnvXqCt1Uns28DRKQBEX3tZcGjjsX4dzUBKQLTae&#10;ycA3CaxX93dLzKy/8Y6ueShVLGHJ0EAVQptpLUVFDmXkW+LoffrOYYiyK7Xt8BbLXaPHSTLVDmuO&#10;CxW2tKmo+MovzkAaJjLeTU4zyc/lx6Pdpqkc34wZPPQvz6AC9eE//Ee/28gtUvg9E4+AX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tGWsUAAADcAAAADwAAAAAAAAAA&#10;AAAAAAChAgAAZHJzL2Rvd25yZXYueG1sUEsFBgAAAAAEAAQA+QAAAJMDAAAAAA==&#10;" strokecolor="black [3200]" strokeweight=".5pt">
                  <v:stroke endarrow="block" joinstyle="miter"/>
                </v:shape>
                <v:shape id="Text Box 394" o:spid="_x0000_s1209" type="#_x0000_t202" style="position:absolute;left:29562;top:10248;width:6979;height:37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bk8UA&#10;AADcAAAADwAAAGRycy9kb3ducmV2LnhtbESPT2sCMRTE70K/Q3hCL6LZtiK6GkVKhUrpwb94fGye&#10;m6WblyVJ3fXbN4VCj8PM/IZZrDpbixv5UDlW8DTKQBAXTldcKjgeNsMpiBCRNdaOScGdAqyWD70F&#10;5tq1vKPbPpYiQTjkqMDE2ORShsKQxTByDXHyrs5bjEn6UmqPbYLbWj5n2URarDgtGGzo1VDxtf+2&#10;Cgh3ZiBPk7cPfy4369P48rltnVKP/W49BxGpi//hv/a7VvAyG8PvmXQ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FuTxQAAANwAAAAPAAAAAAAAAAAAAAAAAJgCAABkcnMv&#10;ZG93bnJldi54bWxQSwUGAAAAAAQABAD1AAAAigMAAAAA&#10;" fillcolor="white [3201]" stroked="f" strokeweight=".5pt">
                  <v:textbox inset="0,0,0,0">
                    <w:txbxContent>
                      <w:p w:rsidR="00BF0438" w:rsidRPr="00BF6C1B" w:rsidRDefault="00BF0438" w:rsidP="00BF6C1B">
                        <w:pPr>
                          <w:jc w:val="center"/>
                          <w:rPr>
                            <w:b/>
                            <w:bCs/>
                            <w:sz w:val="20"/>
                          </w:rPr>
                        </w:pPr>
                        <w:r w:rsidRPr="00BF6C1B">
                          <w:rPr>
                            <w:b/>
                            <w:bCs/>
                            <w:sz w:val="20"/>
                          </w:rPr>
                          <w:t>Problem</w:t>
                        </w:r>
                      </w:p>
                      <w:p w:rsidR="00BF0438" w:rsidRPr="00BF6C1B" w:rsidRDefault="00BF0438" w:rsidP="00BF6C1B">
                        <w:pPr>
                          <w:jc w:val="center"/>
                          <w:rPr>
                            <w:b/>
                            <w:bCs/>
                            <w:sz w:val="20"/>
                          </w:rPr>
                        </w:pPr>
                        <w:r w:rsidRPr="00BF6C1B">
                          <w:rPr>
                            <w:b/>
                            <w:bCs/>
                            <w:sz w:val="20"/>
                          </w:rPr>
                          <w:t>Architecture</w:t>
                        </w:r>
                      </w:p>
                    </w:txbxContent>
                  </v:textbox>
                </v:shape>
                <v:shape id="Text Box 395" o:spid="_x0000_s1210" type="#_x0000_t202" style="position:absolute;left:16894;top:21964;width:5848;height:20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z+CMYA&#10;AADcAAAADwAAAGRycy9kb3ducmV2LnhtbESPQWsCMRSE74X+h/AKXopmq1V0axQRBUvpQVvF42Pz&#10;ulm6eVmS6K7/vikUehxm5htmvuxsLa7kQ+VYwdMgA0FcOF1xqeDzY9ufgggRWWPtmBTcKMBycX83&#10;x1y7lvd0PcRSJAiHHBWYGJtcylAYshgGriFO3pfzFmOSvpTaY5vgtpbDLJtIixWnBYMNrQ0V34eL&#10;VUC4N4/yONm8+VO5XR2fz++vrVOq99CtXkBE6uJ/+K+90wpGszH8nklH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z+CMYAAADcAAAADwAAAAAAAAAAAAAAAACYAgAAZHJz&#10;L2Rvd25yZXYueG1sUEsFBgAAAAAEAAQA9QAAAIsDAAAAAA==&#10;" fillcolor="white [3201]" stroked="f" strokeweight=".5pt">
                  <v:textbox inset="0,0,0,0">
                    <w:txbxContent>
                      <w:p w:rsidR="00BF0438" w:rsidRPr="00BF6C1B" w:rsidRDefault="00BF0438" w:rsidP="00BF6C1B">
                        <w:pPr>
                          <w:jc w:val="center"/>
                          <w:rPr>
                            <w:b/>
                            <w:bCs/>
                            <w:sz w:val="20"/>
                          </w:rPr>
                        </w:pPr>
                        <w:r>
                          <w:rPr>
                            <w:b/>
                            <w:bCs/>
                            <w:sz w:val="20"/>
                          </w:rPr>
                          <w:t>Processing</w:t>
                        </w:r>
                      </w:p>
                    </w:txbxContent>
                  </v:textbox>
                </v:shape>
                <v:shape id="Text Box 396" o:spid="_x0000_s1211" type="#_x0000_t202" style="position:absolute;left:2047;top:10681;width:8179;height:37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5gf8YA&#10;AADcAAAADwAAAGRycy9kb3ducmV2LnhtbESPQWsCMRSE70L/Q3iFXqRmrbK0W6NIqVApHtRaenxs&#10;XjeLm5clSd3135uC4HGYmW+Y2aK3jTiRD7VjBeNRBoK4dLrmSsHXfvX4DCJEZI2NY1JwpgCL+d1g&#10;hoV2HW/ptIuVSBAOBSowMbaFlKE0ZDGMXEucvF/nLcYkfSW1xy7BbSOfsiyXFmtOCwZbejNUHnd/&#10;VgHh1gzlIX//9N/VanmY/mzWnVPq4b5fvoKI1Mdb+Nr+0AomLzn8n0lHQM4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5gf8YAAADcAAAADwAAAAAAAAAAAAAAAACYAgAAZHJz&#10;L2Rvd25yZXYueG1sUEsFBgAAAAAEAAQA9QAAAIsDAAAAAA==&#10;" fillcolor="white [3201]" stroked="f" strokeweight=".5pt">
                  <v:textbox inset="0,0,0,0">
                    <w:txbxContent>
                      <w:p w:rsidR="00BF0438" w:rsidRDefault="00BF0438" w:rsidP="00BF6C1B">
                        <w:pPr>
                          <w:jc w:val="center"/>
                          <w:rPr>
                            <w:b/>
                            <w:bCs/>
                            <w:sz w:val="20"/>
                          </w:rPr>
                        </w:pPr>
                        <w:r>
                          <w:rPr>
                            <w:b/>
                            <w:bCs/>
                            <w:sz w:val="20"/>
                          </w:rPr>
                          <w:t xml:space="preserve">Data </w:t>
                        </w:r>
                      </w:p>
                      <w:p w:rsidR="00BF0438" w:rsidRPr="00BF6C1B" w:rsidRDefault="00BF0438" w:rsidP="00BF6C1B">
                        <w:pPr>
                          <w:jc w:val="center"/>
                          <w:rPr>
                            <w:b/>
                            <w:bCs/>
                            <w:sz w:val="20"/>
                          </w:rPr>
                        </w:pPr>
                        <w:r>
                          <w:rPr>
                            <w:b/>
                            <w:bCs/>
                            <w:sz w:val="20"/>
                          </w:rPr>
                          <w:t>Source &amp; Style</w:t>
                        </w:r>
                      </w:p>
                    </w:txbxContent>
                  </v:textbox>
                </v:shape>
                <v:shape id="Text Box 397" o:spid="_x0000_s1212" type="#_x0000_t202" style="position:absolute;left:17221;top:359;width:5499;height:18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LF5MYA&#10;AADcAAAADwAAAGRycy9kb3ducmV2LnhtbESPT2sCMRTE70K/Q3gFL1KztcU/W6NIUWgpHrQqPT42&#10;r5ulm5clie767U2h0OMwM79h5svO1uJCPlSOFTwOMxDEhdMVlwoOn5uHKYgQkTXWjknBlQIsF3e9&#10;Oebatbyjyz6WIkE45KjAxNjkUobCkMUwdA1x8r6dtxiT9KXUHtsEt7UcZdlYWqw4LRhs6NVQ8bM/&#10;WwWEOzOQx/H6w5/Kzer4/LV9b51S/ftu9QIiUhf/w3/tN63gaTaB3zPp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LF5MYAAADcAAAADwAAAAAAAAAAAAAAAACYAgAAZHJz&#10;L2Rvd25yZXYueG1sUEsFBgAAAAAEAAQA9QAAAIsDAAAAAA==&#10;" fillcolor="white [3201]" stroked="f" strokeweight=".5pt">
                  <v:textbox inset="0,0,0,0">
                    <w:txbxContent>
                      <w:p w:rsidR="00BF0438" w:rsidRPr="00BF6C1B" w:rsidRDefault="00BF0438" w:rsidP="00BF6C1B">
                        <w:pPr>
                          <w:jc w:val="center"/>
                          <w:rPr>
                            <w:b/>
                            <w:bCs/>
                            <w:sz w:val="20"/>
                          </w:rPr>
                        </w:pPr>
                        <w:r>
                          <w:rPr>
                            <w:b/>
                            <w:bCs/>
                            <w:sz w:val="20"/>
                          </w:rPr>
                          <w:t>Execution</w:t>
                        </w:r>
                      </w:p>
                    </w:txbxContent>
                  </v:textbox>
                </v:shape>
                <v:rect id="Rectangle 398" o:spid="_x0000_s1213" style="position:absolute;left:44332;top:4499;width:1371;height:1372;rotation:-292200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wsQA&#10;AADcAAAADwAAAGRycy9kb3ducmV2LnhtbERPu2rDMBTdC/0HcQtdSiLHgTzcKKEpFLp0iJ0l2411&#10;Y7u1roSl2m6+vhoCGQ/nvdmNphU9db6xrGA2TUAQl1Y3XCk4Fh+TFQgfkDW2lknBH3nYbR8fNphp&#10;O/CB+jxUIoawz1BBHYLLpPRlTQb91DriyF1sZzBE2FVSdzjEcNPKNEkW0mDDsaFGR+81lT/5r1FA&#10;4/f+dHLpS3IoXCiu7vx1lEulnp/Gt1cQgcZwF9/cn1rBfB3XxjPxCM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HGsLEAAAA3AAAAA8AAAAAAAAAAAAAAAAAmAIAAGRycy9k&#10;b3ducmV2LnhtbFBLBQYAAAAABAAEAPUAAACJAwAAAAA=&#10;" filled="f" strokecolor="#ed7d31 [3205]" strokeweight="1pt">
                  <v:textbox inset=",0,,0"/>
                </v:rect>
                <v:shape id="Text Box 399" o:spid="_x0000_s1214" type="#_x0000_t202" style="position:absolute;left:46845;top:4386;width:689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H0DcUA&#10;AADcAAAADwAAAGRycy9kb3ducmV2LnhtbESPQWsCMRSE70L/Q3iFXkSztiJ1NYqUCpXiQaulx8fm&#10;uVncvCxJ6m7/vSkIHoeZ+YaZLztbiwv5UDlWMBpmIIgLpysuFRy+1oNXECEia6wdk4I/CrBcPPTm&#10;mGvX8o4u+1iKBOGQowITY5NLGQpDFsPQNcTJOzlvMSbpS6k9tglua/mcZRNpseK0YLChN0PFef9r&#10;FRDuTF8eJ++f/rtcr47jn+2mdUo9PXarGYhIXbyHb+0PreBlOoX/M+kI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8fQNxQAAANwAAAAPAAAAAAAAAAAAAAAAAJgCAABkcnMv&#10;ZG93bnJldi54bWxQSwUGAAAAAAQABAD1AAAAigMAAAAA&#10;" fillcolor="white [3201]" stroked="f" strokeweight=".5pt">
                  <v:textbox inset="0,0,0,0">
                    <w:txbxContent>
                      <w:p w:rsidR="00BF0438" w:rsidRPr="00BF6C1B" w:rsidRDefault="00BF0438" w:rsidP="00465344">
                        <w:pPr>
                          <w:tabs>
                            <w:tab w:val="left" w:pos="270"/>
                          </w:tabs>
                          <w:jc w:val="center"/>
                          <w:rPr>
                            <w:sz w:val="20"/>
                          </w:rPr>
                        </w:pPr>
                        <w:r>
                          <w:rPr>
                            <w:sz w:val="20"/>
                          </w:rPr>
                          <w:t xml:space="preserve"> – </w:t>
                        </w:r>
                        <w:r>
                          <w:rPr>
                            <w:sz w:val="20"/>
                          </w:rPr>
                          <w:tab/>
                        </w:r>
                        <w:r w:rsidRPr="00BF6C1B">
                          <w:rPr>
                            <w:sz w:val="20"/>
                          </w:rPr>
                          <w:t>BFS Ogre</w:t>
                        </w:r>
                      </w:p>
                    </w:txbxContent>
                  </v:textbox>
                </v:shape>
                <v:shape id="Text Box 400" o:spid="_x0000_s1215" type="#_x0000_t202" style="position:absolute;left:42002;top:1022;width:4438;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sFcsIA&#10;AADcAAAADwAAAGRycy9kb3ducmV2LnhtbERPz2vCMBS+D/wfwhN2GZpuiIzaVEQUNmQHdYrHR/Ns&#10;is1LSTJb//vlMNjx4/tdLAfbijv50DhW8DrNQBBXTjdcK/g+bifvIEJE1tg6JgUPCrAsR08F5tr1&#10;vKf7IdYihXDIUYGJsculDJUhi2HqOuLEXZ23GBP0tdQe+xRuW/mWZXNpseHUYLCjtaHqdvixCgj3&#10;5kWe5pudP9fb1Wl2+frsnVLP42G1ABFpiP/iP/eHVjDL0vx0Jh0BW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awVywgAAANwAAAAPAAAAAAAAAAAAAAAAAJgCAABkcnMvZG93&#10;bnJldi54bWxQSwUGAAAAAAQABAD1AAAAhwMAAAAA&#10;" fillcolor="white [3201]" stroked="f" strokeweight=".5pt">
                  <v:textbox inset="0,0,0,0">
                    <w:txbxContent>
                      <w:p w:rsidR="00BF0438" w:rsidRPr="00BF6C1B" w:rsidRDefault="00BF0438" w:rsidP="00BF6C1B">
                        <w:pPr>
                          <w:jc w:val="center"/>
                          <w:rPr>
                            <w:sz w:val="20"/>
                          </w:rPr>
                        </w:pPr>
                        <w:r w:rsidRPr="00465344">
                          <w:rPr>
                            <w:b/>
                            <w:bCs/>
                            <w:sz w:val="20"/>
                          </w:rPr>
                          <w:t>Legend</w:t>
                        </w:r>
                        <w:r>
                          <w:rPr>
                            <w:sz w:val="20"/>
                          </w:rPr>
                          <w:t>:</w:t>
                        </w:r>
                      </w:p>
                    </w:txbxContent>
                  </v:textbox>
                </v:shape>
                <v:shape id="Text Box 401" o:spid="_x0000_s1216" type="#_x0000_t202" style="position:absolute;left:44048;top:7434;width:13138;height:4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eg6cQA&#10;AADcAAAADwAAAGRycy9kb3ducmV2LnhtbESPQWsCMRSE70L/Q3iFXqRmLSKyNYoUhRbxoFbx+Ni8&#10;bpZuXpYkuuu/N4LgcZiZb5jpvLO1uJAPlWMFw0EGgrhwuuJSwe9+9T4BESKyxtoxKbhSgPnspTfF&#10;XLuWt3TZxVIkCIccFZgYm1zKUBiyGAauIU7en/MWY5K+lNpjm+C2lh9ZNpYWK04LBhv6MlT8785W&#10;AeHW9OVhvFz7Y7laHEanzU/rlHp77RafICJ18Rl+tL+1glE2hPuZdAT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noOnEAAAA3AAAAA8AAAAAAAAAAAAAAAAAmAIAAGRycy9k&#10;b3ducmV2LnhtbFBLBQYAAAAABAAEAPUAAACJAwAAAAA=&#10;" fillcolor="white [3201]" stroked="f" strokeweight=".5pt">
                  <v:textbox inset="0,0,0,0">
                    <w:txbxContent>
                      <w:p w:rsidR="00BF0438" w:rsidRDefault="00BF0438" w:rsidP="00BF6C1B">
                        <w:pPr>
                          <w:tabs>
                            <w:tab w:val="left" w:pos="720"/>
                          </w:tabs>
                          <w:jc w:val="left"/>
                          <w:rPr>
                            <w:sz w:val="20"/>
                          </w:rPr>
                        </w:pPr>
                        <w:r>
                          <w:rPr>
                            <w:sz w:val="20"/>
                          </w:rPr>
                          <w:t>TEPS –</w:t>
                        </w:r>
                        <w:r>
                          <w:rPr>
                            <w:sz w:val="20"/>
                          </w:rPr>
                          <w:tab/>
                          <w:t xml:space="preserve">Traversed Edges </w:t>
                        </w:r>
                      </w:p>
                      <w:p w:rsidR="00BF0438" w:rsidRPr="00BF6C1B" w:rsidRDefault="00BF0438" w:rsidP="00465344">
                        <w:pPr>
                          <w:ind w:left="720"/>
                          <w:jc w:val="left"/>
                          <w:rPr>
                            <w:sz w:val="20"/>
                          </w:rPr>
                        </w:pPr>
                        <w:r>
                          <w:rPr>
                            <w:sz w:val="20"/>
                          </w:rPr>
                          <w:t>Per Second</w:t>
                        </w:r>
                      </w:p>
                    </w:txbxContent>
                  </v:textbox>
                </v:shape>
                <w10:anchorlock/>
              </v:group>
            </w:pict>
          </mc:Fallback>
        </mc:AlternateContent>
      </w:r>
    </w:p>
    <w:p w:rsidR="00782754" w:rsidRDefault="00282662" w:rsidP="00282662">
      <w:pPr>
        <w:pStyle w:val="Caption"/>
        <w:jc w:val="center"/>
      </w:pPr>
      <w:bookmarkStart w:id="6" w:name="_Ref410636267"/>
      <w:r>
        <w:t xml:space="preserve">Figure </w:t>
      </w:r>
      <w:fldSimple w:instr=" SEQ Figure \* ARABIC ">
        <w:r w:rsidR="00361F53">
          <w:rPr>
            <w:noProof/>
          </w:rPr>
          <w:t>3</w:t>
        </w:r>
      </w:fldSimple>
      <w:bookmarkEnd w:id="6"/>
      <w:r>
        <w:t xml:space="preserve"> </w:t>
      </w:r>
      <w:r w:rsidRPr="003252F6">
        <w:t>BFS benchmark as an Ogre</w:t>
      </w:r>
    </w:p>
    <w:p w:rsidR="00653E33" w:rsidRDefault="00DB6CBE" w:rsidP="00955A15">
      <w:r>
        <w:t xml:space="preserve">The Ogre signature </w:t>
      </w:r>
      <w:r w:rsidR="003D1DFB">
        <w:t>characterizes</w:t>
      </w:r>
      <w:r>
        <w:t xml:space="preserve"> BFS </w:t>
      </w:r>
      <w:r w:rsidR="003D1DFB">
        <w:t>as having</w:t>
      </w:r>
      <w:r>
        <w:t xml:space="preserve"> Map-Collective problem architecture, and machine learning and graph algorithms processing steps. It also </w:t>
      </w:r>
      <w:r w:rsidR="003D1DFB">
        <w:t>describes for execution view that the</w:t>
      </w:r>
      <w:r>
        <w:t xml:space="preserve"> performance metric is TEPS, execution is dynamic and irregular, and data </w:t>
      </w:r>
      <w:r w:rsidR="003D1DFB">
        <w:t>abstraction is a graph. The BFS kernel in Graph 500 does not specify how graph data should be stored, which is why the set of optional facets shown in square brackets for data source and style view. It suggests that one could choose the graph structure to be in memory, in files (3), or in HDFS like system (4). Also, if not in memory it could be in a shared, dedicated, transient, or permanent storage. Although not all facet options in data source and style view may be sensible for BFS, it cl</w:t>
      </w:r>
      <w:r w:rsidR="008B4CA7">
        <w:t xml:space="preserve">early shows how to make a composite Ogre from the same application that could be used to benchmark across multiple facets. If the facets were fixed then it could be used to benchmark across different machines.  </w:t>
      </w:r>
      <w:r w:rsidR="00137947">
        <w:t xml:space="preserve">Thus, we conclude this section emphasizing the importance of Ogres in systematically characterizing Big Data benchmarks. </w:t>
      </w:r>
    </w:p>
    <w:p w:rsidR="00955A15" w:rsidRDefault="00955A15" w:rsidP="00DE29BF">
      <w:pPr>
        <w:pStyle w:val="Heading1"/>
        <w:spacing w:before="240"/>
      </w:pPr>
      <w:bookmarkStart w:id="7" w:name="_Ref410178640"/>
      <w:r>
        <w:t>MDS and Clustering Ogres</w:t>
      </w:r>
      <w:bookmarkEnd w:id="7"/>
    </w:p>
    <w:p w:rsidR="00955A15" w:rsidRPr="00192291" w:rsidRDefault="00955A15" w:rsidP="00955A15">
      <w:r>
        <w:t xml:space="preserve">We briefly introduce about MDS and clustering Ogres, and their implementations in the SPIDAL package. We follow up on this with an introduction to real use cases of MDS and clustering in our work and preliminary performance results we have obtained. </w:t>
      </w:r>
    </w:p>
    <w:p w:rsidR="00955A15" w:rsidRDefault="00955A15" w:rsidP="00955A15">
      <w:pPr>
        <w:pStyle w:val="Heading2"/>
        <w:spacing w:before="240"/>
      </w:pPr>
      <w:r>
        <w:t>MDS</w:t>
      </w:r>
    </w:p>
    <w:p w:rsidR="00955A15" w:rsidRDefault="00955A15" w:rsidP="00955A15">
      <w:r>
        <w:t xml:space="preserve">MDS is a technique used often to visualize higher dimensional data in 3D. The input to an MDS algorithm is an </w:t>
      </w:r>
      <m:oMath>
        <m:r>
          <w:rPr>
            <w:rFonts w:ascii="Cambria Math" w:hAnsi="Cambria Math"/>
          </w:rPr>
          <m:t>NxN</m:t>
        </m:r>
      </m:oMath>
      <w:r>
        <w:t xml:space="preserve"> distance matrix corresponding to the pairwise distances of </w:t>
      </w:r>
      <m:oMath>
        <m:r>
          <w:rPr>
            <w:rFonts w:ascii="Cambria Math" w:hAnsi="Cambria Math"/>
          </w:rPr>
          <m:t>N</m:t>
        </m:r>
      </m:oMath>
      <w:r>
        <w:t xml:space="preserve"> item. The goal of the algorithm is to map each item as a point in the given lower dimension such that for any </w:t>
      </w:r>
      <w:r>
        <w:lastRenderedPageBreak/>
        <w:t>given pair of items the distance between them in the mapped space preserves the corresponding distance in the original space</w:t>
      </w:r>
      <w:r w:rsidR="00500623">
        <w:t xml:space="preserve"> as shown in</w:t>
      </w:r>
      <w:r w:rsidR="000123E8">
        <w:t xml:space="preserve"> </w:t>
      </w:r>
      <w:r w:rsidR="000123E8">
        <w:fldChar w:fldCharType="begin"/>
      </w:r>
      <w:r w:rsidR="000123E8">
        <w:instrText xml:space="preserve"> REF _Ref410636324 \h </w:instrText>
      </w:r>
      <w:r w:rsidR="000123E8">
        <w:fldChar w:fldCharType="separate"/>
      </w:r>
      <w:r w:rsidR="00361F53">
        <w:t xml:space="preserve">Figure </w:t>
      </w:r>
      <w:r w:rsidR="00361F53">
        <w:rPr>
          <w:noProof/>
        </w:rPr>
        <w:t>4</w:t>
      </w:r>
      <w:r w:rsidR="000123E8">
        <w:fldChar w:fldCharType="end"/>
      </w:r>
      <w:r>
        <w:t xml:space="preserve">. </w:t>
      </w:r>
    </w:p>
    <w:p w:rsidR="00955A15" w:rsidRDefault="00955A15" w:rsidP="00955A15"/>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801"/>
        <w:gridCol w:w="2340"/>
      </w:tblGrid>
      <w:tr w:rsidR="00955A15" w:rsidTr="00254DEF">
        <w:tc>
          <w:tcPr>
            <w:tcW w:w="2884" w:type="dxa"/>
            <w:vAlign w:val="center"/>
          </w:tcPr>
          <w:tbl>
            <w:tblPr>
              <w:tblStyle w:val="TableGrid"/>
              <w:tblW w:w="0" w:type="auto"/>
              <w:tblLook w:val="04A0" w:firstRow="1" w:lastRow="0" w:firstColumn="1" w:lastColumn="0" w:noHBand="0" w:noVBand="1"/>
            </w:tblPr>
            <w:tblGrid>
              <w:gridCol w:w="545"/>
              <w:gridCol w:w="545"/>
              <w:gridCol w:w="456"/>
              <w:gridCol w:w="699"/>
            </w:tblGrid>
            <w:tr w:rsidR="00955A15" w:rsidTr="00254DEF">
              <w:trPr>
                <w:trHeight w:val="237"/>
              </w:trPr>
              <w:tc>
                <w:tcPr>
                  <w:tcW w:w="545" w:type="dxa"/>
                </w:tcPr>
                <w:p w:rsidR="00955A15" w:rsidRDefault="00003411" w:rsidP="00254DEF">
                  <w:pP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11</m:t>
                          </m:r>
                        </m:sub>
                      </m:sSub>
                    </m:oMath>
                  </m:oMathPara>
                </w:p>
              </w:tc>
              <w:tc>
                <w:tcPr>
                  <w:tcW w:w="545"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12</m:t>
                          </m:r>
                        </m:sub>
                      </m:sSub>
                    </m:oMath>
                  </m:oMathPara>
                </w:p>
              </w:tc>
              <w:tc>
                <w:tcPr>
                  <w:tcW w:w="456" w:type="dxa"/>
                </w:tcPr>
                <w:p w:rsidR="00955A15" w:rsidRDefault="00955A15" w:rsidP="00254DEF">
                  <w:pPr>
                    <w:jc w:val="center"/>
                    <w:rPr>
                      <w:lang w:eastAsia="en-AU"/>
                    </w:rPr>
                  </w:pPr>
                  <w:r>
                    <w:rPr>
                      <w:lang w:eastAsia="en-AU"/>
                    </w:rPr>
                    <w:t>…</w:t>
                  </w:r>
                </w:p>
              </w:tc>
              <w:tc>
                <w:tcPr>
                  <w:tcW w:w="699"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15</m:t>
                          </m:r>
                        </m:sub>
                      </m:sSub>
                    </m:oMath>
                  </m:oMathPara>
                </w:p>
              </w:tc>
            </w:tr>
            <w:tr w:rsidR="00955A15" w:rsidTr="00254DEF">
              <w:trPr>
                <w:trHeight w:val="237"/>
              </w:trPr>
              <w:tc>
                <w:tcPr>
                  <w:tcW w:w="545"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21</m:t>
                          </m:r>
                        </m:sub>
                      </m:sSub>
                    </m:oMath>
                  </m:oMathPara>
                </w:p>
              </w:tc>
              <w:tc>
                <w:tcPr>
                  <w:tcW w:w="545"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22</m:t>
                          </m:r>
                        </m:sub>
                      </m:sSub>
                    </m:oMath>
                  </m:oMathPara>
                </w:p>
              </w:tc>
              <w:tc>
                <w:tcPr>
                  <w:tcW w:w="456" w:type="dxa"/>
                </w:tcPr>
                <w:p w:rsidR="00955A15" w:rsidRDefault="00955A15" w:rsidP="00254DEF">
                  <w:pPr>
                    <w:jc w:val="center"/>
                    <w:rPr>
                      <w:lang w:eastAsia="en-AU"/>
                    </w:rPr>
                  </w:pPr>
                  <w:r>
                    <w:rPr>
                      <w:lang w:eastAsia="en-AU"/>
                    </w:rPr>
                    <w:t>…</w:t>
                  </w:r>
                </w:p>
              </w:tc>
              <w:tc>
                <w:tcPr>
                  <w:tcW w:w="699"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25</m:t>
                          </m:r>
                        </m:sub>
                      </m:sSub>
                    </m:oMath>
                  </m:oMathPara>
                </w:p>
              </w:tc>
            </w:tr>
            <w:tr w:rsidR="00955A15" w:rsidTr="00254DEF">
              <w:trPr>
                <w:trHeight w:val="237"/>
              </w:trPr>
              <w:tc>
                <w:tcPr>
                  <w:tcW w:w="545" w:type="dxa"/>
                </w:tcPr>
                <w:p w:rsidR="00955A15" w:rsidRDefault="00955A15" w:rsidP="00254DEF">
                  <w:pPr>
                    <w:jc w:val="center"/>
                    <w:rPr>
                      <w:lang w:eastAsia="en-AU"/>
                    </w:rPr>
                  </w:pPr>
                  <w:r>
                    <w:rPr>
                      <w:lang w:eastAsia="en-AU"/>
                    </w:rPr>
                    <w:t>…</w:t>
                  </w:r>
                </w:p>
              </w:tc>
              <w:tc>
                <w:tcPr>
                  <w:tcW w:w="545" w:type="dxa"/>
                </w:tcPr>
                <w:p w:rsidR="00955A15" w:rsidRDefault="00955A15" w:rsidP="00254DEF">
                  <w:pPr>
                    <w:jc w:val="center"/>
                    <w:rPr>
                      <w:lang w:eastAsia="en-AU"/>
                    </w:rPr>
                  </w:pPr>
                  <w:r>
                    <w:rPr>
                      <w:lang w:eastAsia="en-AU"/>
                    </w:rPr>
                    <w:t>…</w:t>
                  </w:r>
                </w:p>
              </w:tc>
              <w:tc>
                <w:tcPr>
                  <w:tcW w:w="456" w:type="dxa"/>
                </w:tcPr>
                <w:p w:rsidR="00955A15" w:rsidRDefault="00955A15" w:rsidP="00254DEF">
                  <w:pPr>
                    <w:jc w:val="center"/>
                    <w:rPr>
                      <w:lang w:eastAsia="en-AU"/>
                    </w:rPr>
                  </w:pPr>
                  <w:r>
                    <w:rPr>
                      <w:lang w:eastAsia="en-AU"/>
                    </w:rPr>
                    <w:t>…</w:t>
                  </w:r>
                </w:p>
              </w:tc>
              <w:tc>
                <w:tcPr>
                  <w:tcW w:w="699" w:type="dxa"/>
                </w:tcPr>
                <w:p w:rsidR="00955A15" w:rsidRDefault="00955A15" w:rsidP="00254DEF">
                  <w:pPr>
                    <w:jc w:val="center"/>
                    <w:rPr>
                      <w:lang w:eastAsia="en-AU"/>
                    </w:rPr>
                  </w:pPr>
                  <w:r>
                    <w:rPr>
                      <w:lang w:eastAsia="en-AU"/>
                    </w:rPr>
                    <w:t>…</w:t>
                  </w:r>
                </w:p>
              </w:tc>
            </w:tr>
            <w:tr w:rsidR="00955A15" w:rsidTr="00254DEF">
              <w:trPr>
                <w:trHeight w:val="249"/>
              </w:trPr>
              <w:tc>
                <w:tcPr>
                  <w:tcW w:w="545"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51</m:t>
                          </m:r>
                        </m:sub>
                      </m:sSub>
                    </m:oMath>
                  </m:oMathPara>
                </w:p>
              </w:tc>
              <w:tc>
                <w:tcPr>
                  <w:tcW w:w="545"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52</m:t>
                          </m:r>
                        </m:sub>
                      </m:sSub>
                    </m:oMath>
                  </m:oMathPara>
                </w:p>
              </w:tc>
              <w:tc>
                <w:tcPr>
                  <w:tcW w:w="456" w:type="dxa"/>
                </w:tcPr>
                <w:p w:rsidR="00955A15" w:rsidRDefault="00955A15" w:rsidP="00254DEF">
                  <w:pPr>
                    <w:jc w:val="center"/>
                    <w:rPr>
                      <w:lang w:eastAsia="en-AU"/>
                    </w:rPr>
                  </w:pPr>
                  <w:r>
                    <w:rPr>
                      <w:lang w:eastAsia="en-AU"/>
                    </w:rPr>
                    <w:t>…</w:t>
                  </w:r>
                </w:p>
              </w:tc>
              <w:tc>
                <w:tcPr>
                  <w:tcW w:w="699" w:type="dxa"/>
                </w:tcPr>
                <w:p w:rsidR="00955A15" w:rsidRDefault="00003411"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55</m:t>
                          </m:r>
                        </m:sub>
                      </m:sSub>
                    </m:oMath>
                  </m:oMathPara>
                </w:p>
              </w:tc>
            </w:tr>
          </w:tbl>
          <w:p w:rsidR="00955A15" w:rsidRDefault="00955A15" w:rsidP="00254DEF">
            <w:pPr>
              <w:jc w:val="center"/>
            </w:pPr>
          </w:p>
        </w:tc>
        <w:tc>
          <w:tcPr>
            <w:tcW w:w="801" w:type="dxa"/>
            <w:vAlign w:val="center"/>
          </w:tcPr>
          <w:p w:rsidR="00955A15" w:rsidRDefault="00955A15" w:rsidP="00254DEF">
            <w:pPr>
              <w:jc w:val="center"/>
            </w:pPr>
            <w:r>
              <w:rPr>
                <w:noProof/>
                <w:lang w:bidi="si-LK"/>
              </w:rPr>
              <mc:AlternateContent>
                <mc:Choice Requires="wps">
                  <w:drawing>
                    <wp:anchor distT="0" distB="0" distL="114300" distR="114300" simplePos="0" relativeHeight="251661312" behindDoc="0" locked="0" layoutInCell="1" allowOverlap="1" wp14:anchorId="7C3879D5" wp14:editId="1DA6EA19">
                      <wp:simplePos x="0" y="0"/>
                      <wp:positionH relativeFrom="column">
                        <wp:posOffset>36830</wp:posOffset>
                      </wp:positionH>
                      <wp:positionV relativeFrom="paragraph">
                        <wp:posOffset>3810</wp:posOffset>
                      </wp:positionV>
                      <wp:extent cx="295275" cy="161925"/>
                      <wp:effectExtent l="0" t="0" r="9525" b="9525"/>
                      <wp:wrapNone/>
                      <wp:docPr id="270" name="Right Arrow 270"/>
                      <wp:cNvGraphicFramePr/>
                      <a:graphic xmlns:a="http://schemas.openxmlformats.org/drawingml/2006/main">
                        <a:graphicData uri="http://schemas.microsoft.com/office/word/2010/wordprocessingShape">
                          <wps:wsp>
                            <wps:cNvSpPr/>
                            <wps:spPr>
                              <a:xfrm>
                                <a:off x="0" y="0"/>
                                <a:ext cx="295275" cy="16192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D56B7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0" o:spid="_x0000_s1026" type="#_x0000_t13" style="position:absolute;margin-left:2.9pt;margin-top:.3pt;width:23.25pt;height:1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" adj="15677" fillcolor="black [3213]" stroked="f" strokeweight="1pt"/>
                  </w:pict>
                </mc:Fallback>
              </mc:AlternateContent>
            </w:r>
          </w:p>
        </w:tc>
        <w:tc>
          <w:tcPr>
            <w:tcW w:w="2340" w:type="dxa"/>
            <w:vAlign w:val="center"/>
          </w:tcPr>
          <w:p w:rsidR="00955A15" w:rsidRDefault="00955A15" w:rsidP="00254DEF">
            <w:pPr>
              <w:keepNext/>
              <w:jc w:val="center"/>
            </w:pPr>
            <w:r>
              <w:rPr>
                <w:noProof/>
                <w:lang w:bidi="si-LK"/>
              </w:rPr>
              <w:drawing>
                <wp:inline distT="0" distB="0" distL="0" distR="0" wp14:anchorId="276F9587" wp14:editId="7EC82AB7">
                  <wp:extent cx="1104900" cy="858422"/>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rans.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07808" cy="860681"/>
                          </a:xfrm>
                          <a:prstGeom prst="rect">
                            <a:avLst/>
                          </a:prstGeom>
                        </pic:spPr>
                      </pic:pic>
                    </a:graphicData>
                  </a:graphic>
                </wp:inline>
              </w:drawing>
            </w:r>
          </w:p>
        </w:tc>
      </w:tr>
      <w:tr w:rsidR="00955A15" w:rsidTr="00254DEF">
        <w:trPr>
          <w:trHeight w:val="207"/>
        </w:trPr>
        <w:tc>
          <w:tcPr>
            <w:tcW w:w="2884" w:type="dxa"/>
            <w:vAlign w:val="center"/>
          </w:tcPr>
          <w:p w:rsidR="00955A15" w:rsidRDefault="00955A15" w:rsidP="00254DEF">
            <w:pPr>
              <w:rPr>
                <w:lang w:eastAsia="en-AU"/>
              </w:rPr>
            </w:pPr>
          </w:p>
        </w:tc>
        <w:tc>
          <w:tcPr>
            <w:tcW w:w="801" w:type="dxa"/>
            <w:vAlign w:val="center"/>
          </w:tcPr>
          <w:p w:rsidR="00955A15" w:rsidRPr="00802BCB" w:rsidRDefault="00955A15" w:rsidP="00254DEF">
            <w:pPr>
              <w:jc w:val="center"/>
              <w:rPr>
                <w:noProof/>
                <w:sz w:val="18"/>
                <w:szCs w:val="18"/>
                <w:lang w:bidi="si-LK"/>
              </w:rPr>
            </w:pPr>
          </w:p>
        </w:tc>
        <w:tc>
          <w:tcPr>
            <w:tcW w:w="2340" w:type="dxa"/>
            <w:vAlign w:val="center"/>
          </w:tcPr>
          <w:p w:rsidR="00955A15" w:rsidRDefault="00955A15" w:rsidP="00974CEA">
            <w:pPr>
              <w:keepNext/>
              <w:jc w:val="center"/>
              <w:rPr>
                <w:noProof/>
                <w:lang w:bidi="si-LK"/>
              </w:rPr>
            </w:pPr>
          </w:p>
        </w:tc>
      </w:tr>
    </w:tbl>
    <w:p w:rsidR="003B36A0" w:rsidRPr="00613940" w:rsidRDefault="00974CEA" w:rsidP="00613940">
      <w:pPr>
        <w:pStyle w:val="Caption"/>
        <w:jc w:val="center"/>
      </w:pPr>
      <w:bookmarkStart w:id="8" w:name="_Ref410636324"/>
      <w:bookmarkStart w:id="9" w:name="_Ref410635071"/>
      <w:r>
        <w:t xml:space="preserve">Figure </w:t>
      </w:r>
      <w:fldSimple w:instr=" SEQ Figure \* ARABIC ">
        <w:r w:rsidR="00361F53">
          <w:rPr>
            <w:noProof/>
          </w:rPr>
          <w:t>4</w:t>
        </w:r>
      </w:fldSimple>
      <w:bookmarkEnd w:id="8"/>
      <w:r>
        <w:t xml:space="preserve"> </w:t>
      </w:r>
      <w:r w:rsidRPr="00FA0B47">
        <w:t>MDS mapping of distances to points</w:t>
      </w:r>
      <w:bookmarkEnd w:id="9"/>
    </w:p>
    <w:p w:rsidR="00613940" w:rsidRDefault="00613940" w:rsidP="00613940">
      <w:pPr>
        <w:pStyle w:val="Caption"/>
        <w:keepNext/>
        <w:jc w:val="center"/>
      </w:pPr>
      <w:bookmarkStart w:id="10" w:name="_Ref410636402"/>
      <w:r>
        <w:t xml:space="preserve">Table </w:t>
      </w:r>
      <w:fldSimple w:instr=" SEQ Table \* ARABIC ">
        <w:r w:rsidR="00361F53">
          <w:rPr>
            <w:noProof/>
          </w:rPr>
          <w:t>1</w:t>
        </w:r>
      </w:fldSimple>
      <w:bookmarkEnd w:id="10"/>
      <w:r>
        <w:t xml:space="preserve"> </w:t>
      </w:r>
      <w:r w:rsidRPr="006D236B">
        <w:t>MDS instances in SPIDAL</w:t>
      </w:r>
    </w:p>
    <w:tbl>
      <w:tblPr>
        <w:tblStyle w:val="TableGrid"/>
        <w:tblW w:w="9483" w:type="dxa"/>
        <w:tblInd w:w="108" w:type="dxa"/>
        <w:tblLayout w:type="fixed"/>
        <w:tblLook w:val="04A0" w:firstRow="1" w:lastRow="0" w:firstColumn="1" w:lastColumn="0" w:noHBand="0" w:noVBand="1"/>
      </w:tblPr>
      <w:tblGrid>
        <w:gridCol w:w="1777"/>
        <w:gridCol w:w="2250"/>
        <w:gridCol w:w="1406"/>
        <w:gridCol w:w="2250"/>
        <w:gridCol w:w="1800"/>
      </w:tblGrid>
      <w:tr w:rsidR="003B36A0" w:rsidRPr="00EC0154" w:rsidTr="00464616">
        <w:tc>
          <w:tcPr>
            <w:tcW w:w="1777"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Name</w:t>
            </w:r>
          </w:p>
        </w:tc>
        <w:tc>
          <w:tcPr>
            <w:tcW w:w="2250"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Optimization Method</w:t>
            </w:r>
          </w:p>
        </w:tc>
        <w:tc>
          <w:tcPr>
            <w:tcW w:w="1406"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Language</w:t>
            </w:r>
          </w:p>
        </w:tc>
        <w:tc>
          <w:tcPr>
            <w:tcW w:w="2250"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Parallel Implementations</w:t>
            </w:r>
          </w:p>
        </w:tc>
        <w:tc>
          <w:tcPr>
            <w:tcW w:w="1800" w:type="dxa"/>
            <w:shd w:val="clear" w:color="auto" w:fill="D9D9D9" w:themeFill="background1" w:themeFillShade="D9"/>
            <w:vAlign w:val="center"/>
          </w:tcPr>
          <w:p w:rsidR="003B36A0" w:rsidRPr="00EC0154" w:rsidRDefault="003B36A0" w:rsidP="00464616">
            <w:pPr>
              <w:tabs>
                <w:tab w:val="left" w:pos="726"/>
              </w:tabs>
              <w:jc w:val="center"/>
              <w:rPr>
                <w:b/>
                <w:bCs/>
                <w:sz w:val="22"/>
                <w:szCs w:val="22"/>
              </w:rPr>
            </w:pPr>
            <w:r w:rsidRPr="00EC0154">
              <w:rPr>
                <w:b/>
                <w:bCs/>
                <w:sz w:val="22"/>
                <w:szCs w:val="22"/>
              </w:rPr>
              <w:t>Target Environments</w:t>
            </w:r>
          </w:p>
        </w:tc>
      </w:tr>
      <w:tr w:rsidR="003B36A0" w:rsidRPr="00EC0154" w:rsidTr="00464616">
        <w:trPr>
          <w:trHeight w:val="383"/>
        </w:trPr>
        <w:tc>
          <w:tcPr>
            <w:tcW w:w="1777" w:type="dxa"/>
            <w:vMerge w:val="restart"/>
            <w:vAlign w:val="center"/>
          </w:tcPr>
          <w:p w:rsidR="003B36A0" w:rsidRPr="00EC0154" w:rsidRDefault="003B36A0" w:rsidP="00464616">
            <w:pPr>
              <w:jc w:val="center"/>
              <w:rPr>
                <w:sz w:val="22"/>
                <w:szCs w:val="22"/>
              </w:rPr>
            </w:pPr>
            <w:r w:rsidRPr="00EC0154">
              <w:rPr>
                <w:sz w:val="22"/>
                <w:szCs w:val="22"/>
              </w:rPr>
              <w:t>MDSasChisq</w:t>
            </w:r>
          </w:p>
        </w:tc>
        <w:tc>
          <w:tcPr>
            <w:tcW w:w="2250" w:type="dxa"/>
            <w:vMerge w:val="restart"/>
            <w:vAlign w:val="center"/>
          </w:tcPr>
          <w:p w:rsidR="003B36A0" w:rsidRPr="00EC0154" w:rsidRDefault="003B36A0" w:rsidP="00464616">
            <w:pPr>
              <w:jc w:val="center"/>
              <w:rPr>
                <w:sz w:val="22"/>
                <w:szCs w:val="22"/>
              </w:rPr>
            </w:pPr>
            <w:r w:rsidRPr="00EC0154">
              <w:rPr>
                <w:bCs/>
                <w:color w:val="000000"/>
                <w:sz w:val="22"/>
                <w:szCs w:val="22"/>
                <w:shd w:val="clear" w:color="auto" w:fill="FFFFFF"/>
              </w:rPr>
              <w:t>Levenberg–Marquardt algorithm</w:t>
            </w:r>
          </w:p>
        </w:tc>
        <w:tc>
          <w:tcPr>
            <w:tcW w:w="1406" w:type="dxa"/>
            <w:vAlign w:val="center"/>
          </w:tcPr>
          <w:p w:rsidR="003B36A0" w:rsidRPr="00EC0154" w:rsidRDefault="003B36A0" w:rsidP="00464616">
            <w:pPr>
              <w:jc w:val="center"/>
              <w:rPr>
                <w:sz w:val="22"/>
                <w:szCs w:val="22"/>
              </w:rPr>
            </w:pPr>
            <w:r w:rsidRPr="00EC0154">
              <w:rPr>
                <w:sz w:val="22"/>
                <w:szCs w:val="22"/>
              </w:rPr>
              <w:t>C#</w:t>
            </w:r>
          </w:p>
        </w:tc>
        <w:tc>
          <w:tcPr>
            <w:tcW w:w="2250" w:type="dxa"/>
            <w:vAlign w:val="center"/>
          </w:tcPr>
          <w:p w:rsidR="003B36A0" w:rsidRPr="00EC0154" w:rsidRDefault="003B36A0" w:rsidP="00D251CE">
            <w:pPr>
              <w:jc w:val="center"/>
              <w:rPr>
                <w:sz w:val="22"/>
                <w:szCs w:val="22"/>
              </w:rPr>
            </w:pPr>
            <w:r w:rsidRPr="00EC0154">
              <w:rPr>
                <w:sz w:val="22"/>
                <w:szCs w:val="22"/>
              </w:rPr>
              <w:t>Message passing with MPI.NET</w:t>
            </w:r>
            <w:r>
              <w:rPr>
                <w:sz w:val="22"/>
                <w:szCs w:val="22"/>
              </w:rPr>
              <w:t xml:space="preserve"> </w:t>
            </w:r>
            <w:r>
              <w:rPr>
                <w:sz w:val="22"/>
                <w:szCs w:val="22"/>
              </w:rPr>
              <w:fldChar w:fldCharType="begin"/>
            </w:r>
            <w:r w:rsidR="00D251CE">
              <w:rPr>
                <w:sz w:val="22"/>
                <w:szCs w:val="22"/>
              </w:rPr>
              <w:instrText xml:space="preserve"> ADDIN EN.CITE &lt;EndNote&gt;&lt;Cite&gt;&lt;Author&gt;Open Sysem Lab&lt;/Author&gt;&lt;Year&gt;2008&lt;/Year&gt;&lt;RecNum&gt;615&lt;/RecNum&gt;&lt;DisplayText&gt;[29]&lt;/DisplayText&gt;&lt;record&gt;&lt;rec-number&gt;615&lt;/rec-number&gt;&lt;foreign-keys&gt;&lt;key app="EN" db-id="5axaw559mfwdpuewrfppwdvasdfa2ep2ardp" timestamp="1301281726"&gt;615&lt;/key&gt;&lt;key app="ENWeb" db-id="S3XF@wrtqgYAACB9Pr4"&gt;6676&lt;/key&gt;&lt;/foreign-keys&gt;&lt;ref-type name="Web Page"&gt;12&lt;/ref-type&gt;&lt;contributors&gt;&lt;authors&gt;&lt;author&gt;Open Sysem Lab, Indiana University Bloomington&lt;/author&gt;&lt;/authors&gt;&lt;/contributors&gt;&lt;titles&gt;&lt;title&gt;MPI.NET&lt;/title&gt;&lt;/titles&gt;&lt;number&gt;1/2/2015&lt;/number&gt;&lt;dates&gt;&lt;year&gt;2008&lt;/year&gt;&lt;/dates&gt;&lt;urls&gt;&lt;related-urls&gt;&lt;url&gt;http://osl.iu.edu/research/mpi.net/&lt;/url&gt;&lt;/related-urls&gt;&lt;/urls&gt;&lt;/record&gt;&lt;/Cite&gt;&lt;/EndNote&gt;</w:instrText>
            </w:r>
            <w:r>
              <w:rPr>
                <w:sz w:val="22"/>
                <w:szCs w:val="22"/>
              </w:rPr>
              <w:fldChar w:fldCharType="separate"/>
            </w:r>
            <w:r w:rsidR="00D251CE">
              <w:rPr>
                <w:noProof/>
                <w:sz w:val="22"/>
                <w:szCs w:val="22"/>
              </w:rPr>
              <w:t>[29]</w:t>
            </w:r>
            <w:r>
              <w:rPr>
                <w:sz w:val="22"/>
                <w:szCs w:val="22"/>
              </w:rPr>
              <w:fldChar w:fldCharType="end"/>
            </w:r>
            <w:r>
              <w:rPr>
                <w:sz w:val="22"/>
                <w:szCs w:val="22"/>
              </w:rPr>
              <w:t xml:space="preserve"> and threads</w:t>
            </w:r>
          </w:p>
        </w:tc>
        <w:tc>
          <w:tcPr>
            <w:tcW w:w="1800" w:type="dxa"/>
            <w:vAlign w:val="center"/>
          </w:tcPr>
          <w:p w:rsidR="003B36A0" w:rsidRPr="00EC0154" w:rsidRDefault="003B36A0" w:rsidP="00464616">
            <w:pPr>
              <w:jc w:val="center"/>
              <w:rPr>
                <w:sz w:val="22"/>
                <w:szCs w:val="22"/>
              </w:rPr>
            </w:pPr>
            <w:r w:rsidRPr="00EC0154">
              <w:rPr>
                <w:sz w:val="22"/>
                <w:szCs w:val="22"/>
              </w:rPr>
              <w:t>Windows HPC cluster</w:t>
            </w:r>
          </w:p>
        </w:tc>
      </w:tr>
      <w:tr w:rsidR="003B36A0" w:rsidRPr="00EC0154" w:rsidTr="00464616">
        <w:trPr>
          <w:trHeight w:val="382"/>
        </w:trPr>
        <w:tc>
          <w:tcPr>
            <w:tcW w:w="1777" w:type="dxa"/>
            <w:vMerge/>
            <w:vAlign w:val="center"/>
          </w:tcPr>
          <w:p w:rsidR="003B36A0" w:rsidRPr="00EC0154" w:rsidRDefault="003B36A0" w:rsidP="00464616">
            <w:pPr>
              <w:jc w:val="center"/>
              <w:rPr>
                <w:sz w:val="22"/>
                <w:szCs w:val="22"/>
              </w:rPr>
            </w:pPr>
          </w:p>
        </w:tc>
        <w:tc>
          <w:tcPr>
            <w:tcW w:w="2250" w:type="dxa"/>
            <w:vMerge/>
            <w:vAlign w:val="center"/>
          </w:tcPr>
          <w:p w:rsidR="003B36A0" w:rsidRPr="00EC0154" w:rsidRDefault="003B36A0" w:rsidP="00464616">
            <w:pPr>
              <w:jc w:val="center"/>
              <w:rPr>
                <w:bCs/>
                <w:color w:val="000000"/>
                <w:sz w:val="22"/>
                <w:szCs w:val="22"/>
                <w:shd w:val="clear" w:color="auto" w:fill="FFFFFF"/>
              </w:rPr>
            </w:pP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464616">
            <w:pPr>
              <w:jc w:val="center"/>
              <w:rPr>
                <w:sz w:val="22"/>
                <w:szCs w:val="22"/>
              </w:rPr>
            </w:pPr>
            <w:r w:rsidRPr="00EC0154">
              <w:rPr>
                <w:sz w:val="22"/>
                <w:szCs w:val="22"/>
              </w:rPr>
              <w:t>Message passing with OpenMPI (Java binding)</w:t>
            </w:r>
            <w:r>
              <w:rPr>
                <w:sz w:val="22"/>
                <w:szCs w:val="22"/>
              </w:rPr>
              <w:t xml:space="preserve"> and threads</w:t>
            </w:r>
          </w:p>
        </w:tc>
        <w:tc>
          <w:tcPr>
            <w:tcW w:w="1800" w:type="dxa"/>
            <w:vAlign w:val="center"/>
          </w:tcPr>
          <w:p w:rsidR="003B36A0" w:rsidRPr="00EC0154" w:rsidRDefault="003B36A0" w:rsidP="00464616">
            <w:pPr>
              <w:jc w:val="center"/>
              <w:rPr>
                <w:sz w:val="22"/>
                <w:szCs w:val="22"/>
              </w:rPr>
            </w:pPr>
            <w:r w:rsidRPr="00EC0154">
              <w:rPr>
                <w:sz w:val="22"/>
                <w:szCs w:val="22"/>
              </w:rPr>
              <w:t>Linux cluster</w:t>
            </w:r>
          </w:p>
        </w:tc>
      </w:tr>
      <w:tr w:rsidR="003B36A0" w:rsidRPr="00EC0154" w:rsidTr="00464616">
        <w:tc>
          <w:tcPr>
            <w:tcW w:w="1777" w:type="dxa"/>
            <w:vAlign w:val="center"/>
          </w:tcPr>
          <w:p w:rsidR="003B36A0" w:rsidRPr="00EC0154" w:rsidRDefault="003B36A0" w:rsidP="00464616">
            <w:pPr>
              <w:jc w:val="center"/>
              <w:rPr>
                <w:sz w:val="22"/>
                <w:szCs w:val="22"/>
              </w:rPr>
            </w:pPr>
            <w:r>
              <w:rPr>
                <w:sz w:val="22"/>
                <w:szCs w:val="22"/>
              </w:rPr>
              <w:t xml:space="preserve">Twister </w:t>
            </w:r>
            <w:r w:rsidRPr="00EC0154">
              <w:rPr>
                <w:sz w:val="22"/>
                <w:szCs w:val="22"/>
              </w:rPr>
              <w:t>DA-SMACOF</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D251CE">
            <w:pPr>
              <w:jc w:val="center"/>
              <w:rPr>
                <w:sz w:val="22"/>
                <w:szCs w:val="22"/>
              </w:rPr>
            </w:pPr>
            <w:r>
              <w:rPr>
                <w:sz w:val="22"/>
                <w:szCs w:val="22"/>
              </w:rPr>
              <w:t xml:space="preserve">Twister </w:t>
            </w:r>
            <w:r>
              <w:rPr>
                <w:sz w:val="22"/>
                <w:szCs w:val="22"/>
              </w:rPr>
              <w:fldChar w:fldCharType="begin"/>
            </w:r>
            <w:r w:rsidR="00D251CE">
              <w:rPr>
                <w:sz w:val="22"/>
                <w:szCs w:val="22"/>
              </w:rPr>
              <w:instrText xml:space="preserve"> ADDIN EN.CITE &lt;EndNote&gt;&lt;Cite&gt;&lt;Author&gt;Ekanayake&lt;/Author&gt;&lt;Year&gt;2010&lt;/Year&gt;&lt;RecNum&gt;438&lt;/RecNum&gt;&lt;DisplayText&gt;[30]&lt;/DisplayText&gt;&lt;record&gt;&lt;rec-number&gt;438&lt;/rec-number&gt;&lt;foreign-keys&gt;&lt;key app="EN" db-id="5axaw559mfwdpuewrfppwdvasdfa2ep2ardp" timestamp="1301281718"&gt;438&lt;/key&gt;&lt;key app="ENWeb" db-id="S3XF@wrtqgYAACB9Pr4"&gt;6510&lt;/key&gt;&lt;/foreign-keys&gt;&lt;ref-type name="Conference Paper"&gt;47&lt;/ref-type&gt;&lt;contributors&gt;&lt;authors&gt;&lt;author&gt;Jaliya Ekanayake&lt;/author&gt;&lt;author&gt;Hui Li&lt;/author&gt;&lt;author&gt;Bingjing Zhang&lt;/author&gt;&lt;author&gt;Thilina Gunarathne&lt;/author&gt;&lt;author&gt;Seung-Hee Bae&lt;/author&gt;&lt;author&gt;Judy Qiu&lt;/author&gt;&lt;author&gt;Geoffrey 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Pr>
                <w:sz w:val="22"/>
                <w:szCs w:val="22"/>
              </w:rPr>
              <w:fldChar w:fldCharType="separate"/>
            </w:r>
            <w:r w:rsidR="00D251CE">
              <w:rPr>
                <w:noProof/>
                <w:sz w:val="22"/>
                <w:szCs w:val="22"/>
              </w:rPr>
              <w:t>[30]</w:t>
            </w:r>
            <w:r>
              <w:rPr>
                <w:sz w:val="22"/>
                <w:szCs w:val="22"/>
              </w:rPr>
              <w:fldChar w:fldCharType="end"/>
            </w:r>
            <w:r>
              <w:rPr>
                <w:sz w:val="22"/>
                <w:szCs w:val="22"/>
              </w:rPr>
              <w:t xml:space="preserve"> </w:t>
            </w:r>
            <w:r w:rsidRPr="00EC0154">
              <w:rPr>
                <w:sz w:val="22"/>
                <w:szCs w:val="22"/>
              </w:rPr>
              <w:t>iterative MapReduce</w:t>
            </w:r>
          </w:p>
        </w:tc>
        <w:tc>
          <w:tcPr>
            <w:tcW w:w="1800" w:type="dxa"/>
            <w:vAlign w:val="center"/>
          </w:tcPr>
          <w:p w:rsidR="003B36A0" w:rsidRPr="00EC0154" w:rsidRDefault="003B36A0" w:rsidP="00464616">
            <w:pPr>
              <w:jc w:val="center"/>
              <w:rPr>
                <w:sz w:val="22"/>
                <w:szCs w:val="22"/>
              </w:rPr>
            </w:pPr>
            <w:r w:rsidRPr="00EC0154">
              <w:rPr>
                <w:sz w:val="22"/>
                <w:szCs w:val="22"/>
              </w:rPr>
              <w:t>Cloud / Linux cluster</w:t>
            </w:r>
          </w:p>
        </w:tc>
      </w:tr>
      <w:tr w:rsidR="003B36A0" w:rsidRPr="00EC0154" w:rsidTr="00464616">
        <w:tc>
          <w:tcPr>
            <w:tcW w:w="1777" w:type="dxa"/>
            <w:vAlign w:val="center"/>
          </w:tcPr>
          <w:p w:rsidR="003B36A0" w:rsidRPr="00EC0154" w:rsidRDefault="003B36A0" w:rsidP="00464616">
            <w:pPr>
              <w:jc w:val="center"/>
              <w:rPr>
                <w:sz w:val="22"/>
                <w:szCs w:val="22"/>
              </w:rPr>
            </w:pPr>
            <w:r w:rsidRPr="00EC0154">
              <w:rPr>
                <w:sz w:val="22"/>
                <w:szCs w:val="22"/>
              </w:rPr>
              <w:t>Harp DA-SMACOF</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D251CE">
            <w:pPr>
              <w:jc w:val="center"/>
              <w:rPr>
                <w:sz w:val="22"/>
                <w:szCs w:val="22"/>
              </w:rPr>
            </w:pPr>
            <w:r w:rsidRPr="00EC0154">
              <w:rPr>
                <w:sz w:val="22"/>
                <w:szCs w:val="22"/>
              </w:rPr>
              <w:t>Harp Map-Collective framework</w:t>
            </w:r>
            <w:r>
              <w:rPr>
                <w:sz w:val="22"/>
                <w:szCs w:val="22"/>
              </w:rPr>
              <w:t xml:space="preserve"> </w:t>
            </w:r>
            <w:r>
              <w:rPr>
                <w:sz w:val="22"/>
                <w:szCs w:val="22"/>
              </w:rPr>
              <w:fldChar w:fldCharType="begin"/>
            </w:r>
            <w:r w:rsidR="00D251CE">
              <w:rPr>
                <w:sz w:val="22"/>
                <w:szCs w:val="22"/>
              </w:rPr>
              <w:instrText xml:space="preserve"> ADDIN EN.CITE &lt;EndNote&gt;&lt;Cite&gt;&lt;Author&gt;Zhang&lt;/Author&gt;&lt;Year&gt;2014&lt;/Year&gt;&lt;RecNum&gt;2986&lt;/RecNum&gt;&lt;DisplayText&gt;[31]&lt;/DisplayText&gt;&lt;record&gt;&lt;rec-number&gt;2986&lt;/rec-number&gt;&lt;foreign-keys&gt;&lt;key app="EN" db-id="5axaw559mfwdpuewrfppwdvasdfa2ep2ardp" timestamp="1422118898"&gt;2986&lt;/key&gt;&lt;/foreign-keys&gt;&lt;ref-type name="Report"&gt;27&lt;/ref-type&gt;&lt;contributors&gt;&lt;authors&gt;&lt;author&gt;Bingjing Zhang&lt;/author&gt;&lt;author&gt;Yang Ruan&lt;/author&gt;&lt;author&gt;Judy Qiu&lt;/author&gt;&lt;/authors&gt;&lt;/contributors&gt;&lt;titles&gt;&lt;title&gt;Harp: Collective Communication on Hadoop&lt;/title&gt;&lt;/titles&gt;&lt;dates&gt;&lt;year&gt;2014&lt;/year&gt;&lt;/dates&gt;&lt;urls&gt;&lt;related-urls&gt;&lt;url&gt;http://grids.ucs.indiana.edu/ptliupages/publications/HarpQiuZhang.pdf&lt;/url&gt;&lt;/related-urls&gt;&lt;/urls&gt;&lt;/record&gt;&lt;/Cite&gt;&lt;/EndNote&gt;</w:instrText>
            </w:r>
            <w:r>
              <w:rPr>
                <w:sz w:val="22"/>
                <w:szCs w:val="22"/>
              </w:rPr>
              <w:fldChar w:fldCharType="separate"/>
            </w:r>
            <w:r w:rsidR="00D251CE">
              <w:rPr>
                <w:noProof/>
                <w:sz w:val="22"/>
                <w:szCs w:val="22"/>
              </w:rPr>
              <w:t>[31]</w:t>
            </w:r>
            <w:r>
              <w:rPr>
                <w:sz w:val="22"/>
                <w:szCs w:val="22"/>
              </w:rPr>
              <w:fldChar w:fldCharType="end"/>
            </w:r>
          </w:p>
        </w:tc>
        <w:tc>
          <w:tcPr>
            <w:tcW w:w="1800" w:type="dxa"/>
            <w:vAlign w:val="center"/>
          </w:tcPr>
          <w:p w:rsidR="003B36A0" w:rsidRPr="00EC0154" w:rsidRDefault="003B36A0" w:rsidP="00464616">
            <w:pPr>
              <w:jc w:val="center"/>
              <w:rPr>
                <w:sz w:val="22"/>
                <w:szCs w:val="22"/>
              </w:rPr>
            </w:pPr>
            <w:r w:rsidRPr="00EC0154">
              <w:rPr>
                <w:sz w:val="22"/>
                <w:szCs w:val="22"/>
              </w:rPr>
              <w:t>Cloud / Linux cluster</w:t>
            </w:r>
          </w:p>
        </w:tc>
      </w:tr>
      <w:tr w:rsidR="003B36A0" w:rsidRPr="00EC0154" w:rsidTr="00464616">
        <w:tc>
          <w:tcPr>
            <w:tcW w:w="1777" w:type="dxa"/>
            <w:vAlign w:val="center"/>
          </w:tcPr>
          <w:p w:rsidR="003B36A0" w:rsidRPr="00EC0154" w:rsidRDefault="003B36A0" w:rsidP="00464616">
            <w:pPr>
              <w:jc w:val="center"/>
              <w:rPr>
                <w:sz w:val="22"/>
                <w:szCs w:val="22"/>
              </w:rPr>
            </w:pPr>
            <w:r w:rsidRPr="00EC0154">
              <w:rPr>
                <w:sz w:val="22"/>
                <w:szCs w:val="22"/>
              </w:rPr>
              <w:t>Spark DA-SMACOF (ongoing)</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 / Scala</w:t>
            </w:r>
          </w:p>
        </w:tc>
        <w:tc>
          <w:tcPr>
            <w:tcW w:w="2250" w:type="dxa"/>
            <w:vAlign w:val="center"/>
          </w:tcPr>
          <w:p w:rsidR="003B36A0" w:rsidRPr="00EC0154" w:rsidRDefault="003B36A0" w:rsidP="00D251CE">
            <w:pPr>
              <w:jc w:val="center"/>
              <w:rPr>
                <w:sz w:val="22"/>
                <w:szCs w:val="22"/>
              </w:rPr>
            </w:pPr>
            <w:r w:rsidRPr="00EC0154">
              <w:rPr>
                <w:sz w:val="22"/>
                <w:szCs w:val="22"/>
              </w:rPr>
              <w:t>Spark</w:t>
            </w:r>
            <w:r>
              <w:rPr>
                <w:sz w:val="22"/>
                <w:szCs w:val="22"/>
              </w:rPr>
              <w:t xml:space="preserve"> </w:t>
            </w:r>
            <w:r>
              <w:rPr>
                <w:sz w:val="22"/>
                <w:szCs w:val="22"/>
              </w:rPr>
              <w:fldChar w:fldCharType="begin"/>
            </w:r>
            <w:r w:rsidR="00D251CE">
              <w:rPr>
                <w:sz w:val="22"/>
                <w:szCs w:val="22"/>
              </w:rPr>
              <w:instrText xml:space="preserve"> ADDIN EN.CITE &lt;EndNote&gt;&lt;Cite&gt;&lt;Author&gt;Zaharia&lt;/Author&gt;&lt;Year&gt;2010&lt;/Year&gt;&lt;RecNum&gt;2988&lt;/RecNum&gt;&lt;DisplayText&gt;[32]&lt;/DisplayText&gt;&lt;record&gt;&lt;rec-number&gt;2988&lt;/rec-number&gt;&lt;foreign-keys&gt;&lt;key app="EN" db-id="5axaw559mfwdpuewrfppwdvasdfa2ep2ardp" timestamp="1422123436"&gt;2988&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Proceedings of the 2nd USENIX conference on Hot topics in cloud computing&lt;/secondary-title&gt;&lt;/titles&gt;&lt;pages&gt;10-10&lt;/pages&gt;&lt;dates&gt;&lt;year&gt;2010&lt;/year&gt;&lt;/dates&gt;&lt;pub-location&gt;Boston, MA&lt;/pub-location&gt;&lt;publisher&gt;USENIX Association&lt;/publisher&gt;&lt;urls&gt;&lt;related-urls&gt;&lt;url&gt;http://www.cs.berkeley.edu/~matei/papers/2010/hotcloud_spark.pdf&lt;/url&gt;&lt;/related-urls&gt;&lt;/urls&gt;&lt;custom1&gt;1863113&lt;/custom1&gt;&lt;/record&gt;&lt;/Cite&gt;&lt;/EndNote&gt;</w:instrText>
            </w:r>
            <w:r>
              <w:rPr>
                <w:sz w:val="22"/>
                <w:szCs w:val="22"/>
              </w:rPr>
              <w:fldChar w:fldCharType="separate"/>
            </w:r>
            <w:r w:rsidR="00D251CE">
              <w:rPr>
                <w:noProof/>
                <w:sz w:val="22"/>
                <w:szCs w:val="22"/>
              </w:rPr>
              <w:t>[32]</w:t>
            </w:r>
            <w:r>
              <w:rPr>
                <w:sz w:val="22"/>
                <w:szCs w:val="22"/>
              </w:rPr>
              <w:fldChar w:fldCharType="end"/>
            </w:r>
          </w:p>
        </w:tc>
        <w:tc>
          <w:tcPr>
            <w:tcW w:w="1800" w:type="dxa"/>
            <w:vAlign w:val="center"/>
          </w:tcPr>
          <w:p w:rsidR="003B36A0" w:rsidRPr="00EC0154" w:rsidRDefault="003B36A0" w:rsidP="00464616">
            <w:pPr>
              <w:jc w:val="center"/>
              <w:rPr>
                <w:sz w:val="22"/>
                <w:szCs w:val="22"/>
              </w:rPr>
            </w:pPr>
            <w:r w:rsidRPr="00EC0154">
              <w:rPr>
                <w:sz w:val="22"/>
                <w:szCs w:val="22"/>
              </w:rPr>
              <w:t>Cloud / Linux cluster</w:t>
            </w:r>
          </w:p>
        </w:tc>
      </w:tr>
      <w:tr w:rsidR="003B36A0" w:rsidRPr="00EC0154" w:rsidTr="00464616">
        <w:tc>
          <w:tcPr>
            <w:tcW w:w="1777" w:type="dxa"/>
            <w:vAlign w:val="center"/>
          </w:tcPr>
          <w:p w:rsidR="003B36A0" w:rsidRPr="00EC0154" w:rsidRDefault="003B36A0" w:rsidP="00464616">
            <w:pPr>
              <w:jc w:val="center"/>
              <w:rPr>
                <w:sz w:val="22"/>
                <w:szCs w:val="22"/>
              </w:rPr>
            </w:pPr>
            <w:r w:rsidRPr="00EC0154">
              <w:rPr>
                <w:sz w:val="22"/>
                <w:szCs w:val="22"/>
              </w:rPr>
              <w:t>MPI DA-SMACOF (ongoing)</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D251CE">
            <w:pPr>
              <w:jc w:val="center"/>
              <w:rPr>
                <w:sz w:val="22"/>
                <w:szCs w:val="22"/>
              </w:rPr>
            </w:pPr>
            <w:r w:rsidRPr="00EC0154">
              <w:rPr>
                <w:sz w:val="22"/>
                <w:szCs w:val="22"/>
              </w:rPr>
              <w:t>Message passing with OpenMPI (Java binding)</w:t>
            </w:r>
            <w:r>
              <w:rPr>
                <w:sz w:val="22"/>
                <w:szCs w:val="22"/>
              </w:rPr>
              <w:t xml:space="preserve"> </w:t>
            </w:r>
            <w:r>
              <w:rPr>
                <w:sz w:val="22"/>
                <w:szCs w:val="22"/>
              </w:rPr>
              <w:fldChar w:fldCharType="begin"/>
            </w:r>
            <w:r w:rsidR="00D251CE">
              <w:rPr>
                <w:sz w:val="22"/>
                <w:szCs w:val="22"/>
              </w:rPr>
              <w:instrText xml:space="preserve"> ADDIN EN.CITE &lt;EndNote&gt;&lt;Cite&gt;&lt;Author&gt;Vega-Gisbert&lt;/Author&gt;&lt;Year&gt;2014&lt;/Year&gt;&lt;RecNum&gt;2987&lt;/RecNum&gt;&lt;DisplayText&gt;[33]&lt;/DisplayText&gt;&lt;record&gt;&lt;rec-number&gt;2987&lt;/rec-number&gt;&lt;foreign-keys&gt;&lt;key app="EN" db-id="5axaw559mfwdpuewrfppwdvasdfa2ep2ardp" timestamp="1422119095"&gt;2987&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Pr>
                <w:sz w:val="22"/>
                <w:szCs w:val="22"/>
              </w:rPr>
              <w:fldChar w:fldCharType="separate"/>
            </w:r>
            <w:r w:rsidR="00D251CE">
              <w:rPr>
                <w:noProof/>
                <w:sz w:val="22"/>
                <w:szCs w:val="22"/>
              </w:rPr>
              <w:t>[33]</w:t>
            </w:r>
            <w:r>
              <w:rPr>
                <w:sz w:val="22"/>
                <w:szCs w:val="22"/>
              </w:rPr>
              <w:fldChar w:fldCharType="end"/>
            </w:r>
            <w:r>
              <w:rPr>
                <w:sz w:val="22"/>
                <w:szCs w:val="22"/>
              </w:rPr>
              <w:t xml:space="preserve"> and threads</w:t>
            </w:r>
          </w:p>
        </w:tc>
        <w:tc>
          <w:tcPr>
            <w:tcW w:w="1800" w:type="dxa"/>
            <w:vAlign w:val="center"/>
          </w:tcPr>
          <w:p w:rsidR="003B36A0" w:rsidRPr="00EC0154" w:rsidRDefault="003B36A0" w:rsidP="00464616">
            <w:pPr>
              <w:jc w:val="center"/>
              <w:rPr>
                <w:sz w:val="22"/>
                <w:szCs w:val="22"/>
              </w:rPr>
            </w:pPr>
            <w:r w:rsidRPr="00EC0154">
              <w:rPr>
                <w:sz w:val="22"/>
                <w:szCs w:val="22"/>
              </w:rPr>
              <w:t>Linux cluster</w:t>
            </w:r>
          </w:p>
        </w:tc>
      </w:tr>
    </w:tbl>
    <w:p w:rsidR="003B36A0" w:rsidRDefault="003B36A0" w:rsidP="00955A15"/>
    <w:tbl>
      <w:tblPr>
        <w:tblStyle w:val="TableGrid"/>
        <w:tblW w:w="0" w:type="auto"/>
        <w:tblInd w:w="2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391"/>
      </w:tblGrid>
      <w:tr w:rsidR="003447A0" w:rsidTr="00460F74">
        <w:trPr>
          <w:trHeight w:val="1098"/>
        </w:trPr>
        <w:tc>
          <w:tcPr>
            <w:tcW w:w="3960" w:type="dxa"/>
            <w:vAlign w:val="center"/>
          </w:tcPr>
          <w:p w:rsidR="003447A0" w:rsidRDefault="003447A0" w:rsidP="00460F74">
            <w:pPr>
              <w:jc w:val="left"/>
            </w:pPr>
            <m:oMathPara>
              <m:oMath>
                <m:r>
                  <w:rPr>
                    <w:rFonts w:ascii="Cambria Math" w:hAnsi="Cambria Math"/>
                    <w:szCs w:val="18"/>
                  </w:rPr>
                  <m:t>σ</m:t>
                </m:r>
                <m:d>
                  <m:dPr>
                    <m:ctrlPr>
                      <w:rPr>
                        <w:rFonts w:ascii="Cambria Math" w:hAnsi="Cambria Math"/>
                        <w:i/>
                        <w:szCs w:val="18"/>
                      </w:rPr>
                    </m:ctrlPr>
                  </m:dPr>
                  <m:e>
                    <m:r>
                      <w:rPr>
                        <w:rFonts w:ascii="Cambria Math" w:hAnsi="Cambria Math"/>
                        <w:szCs w:val="18"/>
                      </w:rPr>
                      <m:t>X</m:t>
                    </m:r>
                  </m:e>
                </m:d>
                <m:r>
                  <w:rPr>
                    <w:rFonts w:ascii="Cambria Math" w:hAnsi="Cambria Math"/>
                    <w:szCs w:val="18"/>
                  </w:rPr>
                  <m:t>=</m:t>
                </m:r>
                <m:nary>
                  <m:naryPr>
                    <m:chr m:val="∑"/>
                    <m:limLoc m:val="undOvr"/>
                    <m:supHide m:val="1"/>
                    <m:ctrlPr>
                      <w:rPr>
                        <w:rFonts w:ascii="Cambria Math" w:hAnsi="Cambria Math"/>
                        <w:i/>
                        <w:szCs w:val="18"/>
                      </w:rPr>
                    </m:ctrlPr>
                  </m:naryPr>
                  <m:sub>
                    <m:r>
                      <w:rPr>
                        <w:rFonts w:ascii="Cambria Math" w:hAnsi="Cambria Math"/>
                        <w:szCs w:val="18"/>
                      </w:rPr>
                      <m:t>i&lt;j≤N</m:t>
                    </m:r>
                  </m:sub>
                  <m:sup/>
                  <m:e>
                    <m:sSub>
                      <m:sSubPr>
                        <m:ctrlPr>
                          <w:rPr>
                            <w:rFonts w:ascii="Cambria Math" w:hAnsi="Cambria Math"/>
                            <w:i/>
                            <w:szCs w:val="18"/>
                          </w:rPr>
                        </m:ctrlPr>
                      </m:sSubPr>
                      <m:e>
                        <m:r>
                          <w:rPr>
                            <w:rFonts w:ascii="Cambria Math" w:hAnsi="Cambria Math"/>
                            <w:szCs w:val="18"/>
                          </w:rPr>
                          <m:t>w</m:t>
                        </m:r>
                      </m:e>
                      <m:sub>
                        <m:r>
                          <w:rPr>
                            <w:rFonts w:ascii="Cambria Math" w:hAnsi="Cambria Math"/>
                            <w:szCs w:val="18"/>
                          </w:rPr>
                          <m:t>ij</m:t>
                        </m:r>
                      </m:sub>
                    </m:sSub>
                  </m:e>
                </m:nary>
                <m:sSup>
                  <m:sSupPr>
                    <m:ctrlPr>
                      <w:rPr>
                        <w:rFonts w:ascii="Cambria Math" w:hAnsi="Cambria Math"/>
                        <w:i/>
                        <w:szCs w:val="18"/>
                      </w:rPr>
                    </m:ctrlPr>
                  </m:sSupPr>
                  <m:e>
                    <m:r>
                      <w:rPr>
                        <w:rFonts w:ascii="Cambria Math" w:hAnsi="Cambria Math"/>
                        <w:szCs w:val="18"/>
                      </w:rPr>
                      <m:t>(</m:t>
                    </m:r>
                    <m:sSub>
                      <m:sSubPr>
                        <m:ctrlPr>
                          <w:rPr>
                            <w:rFonts w:ascii="Cambria Math" w:hAnsi="Cambria Math"/>
                            <w:i/>
                            <w:szCs w:val="18"/>
                          </w:rPr>
                        </m:ctrlPr>
                      </m:sSubPr>
                      <m:e>
                        <m:r>
                          <w:rPr>
                            <w:rFonts w:ascii="Cambria Math" w:hAnsi="Cambria Math"/>
                            <w:szCs w:val="18"/>
                          </w:rPr>
                          <m:t>d</m:t>
                        </m:r>
                      </m:e>
                      <m:sub>
                        <m:r>
                          <w:rPr>
                            <w:rFonts w:ascii="Cambria Math" w:hAnsi="Cambria Math"/>
                            <w:szCs w:val="18"/>
                          </w:rPr>
                          <m:t>ij</m:t>
                        </m:r>
                      </m:sub>
                    </m:sSub>
                    <m:r>
                      <w:rPr>
                        <w:rFonts w:ascii="Cambria Math" w:hAnsi="Cambria Math"/>
                        <w:szCs w:val="18"/>
                      </w:rPr>
                      <m:t>(X)-</m:t>
                    </m:r>
                    <m:sSub>
                      <m:sSubPr>
                        <m:ctrlPr>
                          <w:rPr>
                            <w:rFonts w:ascii="Cambria Math" w:hAnsi="Cambria Math"/>
                            <w:i/>
                            <w:szCs w:val="18"/>
                          </w:rPr>
                        </m:ctrlPr>
                      </m:sSubPr>
                      <m:e>
                        <m:r>
                          <w:rPr>
                            <w:rFonts w:ascii="Cambria Math" w:hAnsi="Cambria Math"/>
                            <w:szCs w:val="18"/>
                          </w:rPr>
                          <m:t>δ</m:t>
                        </m:r>
                      </m:e>
                      <m:sub>
                        <m:r>
                          <w:rPr>
                            <w:rFonts w:ascii="Cambria Math" w:hAnsi="Cambria Math"/>
                            <w:szCs w:val="18"/>
                          </w:rPr>
                          <m:t>ij</m:t>
                        </m:r>
                      </m:sub>
                    </m:sSub>
                    <m:r>
                      <w:rPr>
                        <w:rFonts w:ascii="Cambria Math" w:hAnsi="Cambria Math"/>
                        <w:szCs w:val="18"/>
                      </w:rPr>
                      <m:t>)</m:t>
                    </m:r>
                  </m:e>
                  <m:sup>
                    <m:r>
                      <w:rPr>
                        <w:rFonts w:ascii="Cambria Math" w:hAnsi="Cambria Math"/>
                        <w:szCs w:val="18"/>
                      </w:rPr>
                      <m:t>2</m:t>
                    </m:r>
                  </m:sup>
                </m:sSup>
              </m:oMath>
            </m:oMathPara>
          </w:p>
        </w:tc>
        <w:tc>
          <w:tcPr>
            <w:tcW w:w="1391" w:type="dxa"/>
            <w:vAlign w:val="center"/>
          </w:tcPr>
          <w:p w:rsidR="00613940" w:rsidRDefault="00613940" w:rsidP="00613940">
            <w:pPr>
              <w:pStyle w:val="Caption"/>
              <w:keepNext/>
            </w:pPr>
            <w:bookmarkStart w:id="11" w:name="_Ref410636422"/>
            <w:r>
              <w:t xml:space="preserve">Equation </w:t>
            </w:r>
            <w:fldSimple w:instr=" SEQ Equation \* ARABIC ">
              <w:r w:rsidR="00361F53">
                <w:rPr>
                  <w:noProof/>
                </w:rPr>
                <w:t>1</w:t>
              </w:r>
            </w:fldSimple>
            <w:bookmarkEnd w:id="11"/>
          </w:p>
          <w:tbl>
            <w:tblPr>
              <w:tblStyle w:val="TableGrid"/>
              <w:tblW w:w="0" w:type="auto"/>
              <w:tblLook w:val="04A0" w:firstRow="1" w:lastRow="0" w:firstColumn="1" w:lastColumn="0" w:noHBand="0" w:noVBand="1"/>
            </w:tblPr>
            <w:tblGrid>
              <w:gridCol w:w="895"/>
            </w:tblGrid>
            <w:tr w:rsidR="003447A0" w:rsidTr="00460F74">
              <w:tc>
                <w:tcPr>
                  <w:tcW w:w="895" w:type="dxa"/>
                  <w:tcBorders>
                    <w:top w:val="nil"/>
                    <w:left w:val="nil"/>
                    <w:bottom w:val="nil"/>
                    <w:right w:val="nil"/>
                  </w:tcBorders>
                </w:tcPr>
                <w:p w:rsidR="003447A0" w:rsidRPr="00855007" w:rsidRDefault="003447A0" w:rsidP="00460F74">
                  <w:pPr>
                    <w:keepNext/>
                    <w:rPr>
                      <w:sz w:val="2"/>
                      <w:szCs w:val="2"/>
                    </w:rPr>
                  </w:pPr>
                </w:p>
              </w:tc>
            </w:tr>
          </w:tbl>
          <w:p w:rsidR="003447A0" w:rsidRPr="00855007" w:rsidRDefault="003447A0" w:rsidP="00DE6C6C">
            <w:pPr>
              <w:pStyle w:val="Caption"/>
              <w:rPr>
                <w:i/>
                <w:iCs/>
              </w:rPr>
            </w:pPr>
          </w:p>
        </w:tc>
      </w:tr>
    </w:tbl>
    <w:p w:rsidR="00955A15" w:rsidRDefault="00D11605" w:rsidP="00955A15">
      <w:r>
        <w:t>SPIDAL has</w:t>
      </w:r>
      <w:r w:rsidR="00955A15">
        <w:t xml:space="preserve"> a few instances of MDS Ogres</w:t>
      </w:r>
      <w:r w:rsidR="00C44D4F">
        <w:t xml:space="preserve"> </w:t>
      </w:r>
      <w:r w:rsidR="00955A15">
        <w:t>given in</w:t>
      </w:r>
      <w:r w:rsidR="00B1051F">
        <w:t xml:space="preserve"> </w:t>
      </w:r>
      <w:r w:rsidR="00613940">
        <w:fldChar w:fldCharType="begin"/>
      </w:r>
      <w:r w:rsidR="00613940">
        <w:instrText xml:space="preserve"> REF _Ref410636402 \h </w:instrText>
      </w:r>
      <w:r w:rsidR="00613940">
        <w:fldChar w:fldCharType="separate"/>
      </w:r>
      <w:r w:rsidR="00361F53">
        <w:t xml:space="preserve">Table </w:t>
      </w:r>
      <w:r w:rsidR="00361F53">
        <w:rPr>
          <w:noProof/>
        </w:rPr>
        <w:t>1</w:t>
      </w:r>
      <w:r w:rsidR="00613940">
        <w:fldChar w:fldCharType="end"/>
      </w:r>
      <w:r w:rsidR="00613940">
        <w:t xml:space="preserve"> </w:t>
      </w:r>
      <w:r w:rsidR="00955A15" w:rsidRPr="00566215">
        <w:t>that</w:t>
      </w:r>
      <w:r w:rsidR="00955A15">
        <w:t xml:space="preserve"> minimizes</w:t>
      </w:r>
      <w:r w:rsidR="00613940">
        <w:t xml:space="preserve"> </w:t>
      </w:r>
      <w:r w:rsidR="00613940">
        <w:fldChar w:fldCharType="begin"/>
      </w:r>
      <w:r w:rsidR="00613940">
        <w:instrText xml:space="preserve"> REF _Ref410636422 \h </w:instrText>
      </w:r>
      <w:r w:rsidR="00613940">
        <w:fldChar w:fldCharType="separate"/>
      </w:r>
      <w:r w:rsidR="00361F53">
        <w:t xml:space="preserve">Equation </w:t>
      </w:r>
      <w:r w:rsidR="00361F53">
        <w:rPr>
          <w:noProof/>
        </w:rPr>
        <w:t>1</w:t>
      </w:r>
      <w:r w:rsidR="00613940">
        <w:fldChar w:fldCharType="end"/>
      </w:r>
      <w:r w:rsidR="00566215">
        <w:t xml:space="preserve">, </w:t>
      </w:r>
      <w:r w:rsidR="00955A15" w:rsidRPr="00566215">
        <w:t>where</w:t>
      </w:r>
      <w:r w:rsidR="00955A15">
        <w:t xml:space="preserve"> indices </w:t>
      </w:r>
      <m:oMath>
        <m:r>
          <w:rPr>
            <w:rFonts w:ascii="Cambria Math" w:hAnsi="Cambria Math"/>
          </w:rPr>
          <m:t>ij</m:t>
        </m:r>
      </m:oMath>
      <w:r w:rsidR="00955A15">
        <w:t xml:space="preserve"> indicate the pair of items,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955A15">
        <w:t xml:space="preserve"> is the corresponding weight term, </w:t>
      </w:r>
      <m:oMath>
        <m:sSub>
          <m:sSubPr>
            <m:ctrlPr>
              <w:rPr>
                <w:rFonts w:ascii="Cambria Math" w:hAnsi="Cambria Math"/>
                <w:i/>
              </w:rPr>
            </m:ctrlPr>
          </m:sSubPr>
          <m:e>
            <m:r>
              <w:rPr>
                <w:rFonts w:ascii="Cambria Math" w:hAnsi="Cambria Math"/>
              </w:rPr>
              <m:t>δ</m:t>
            </m:r>
          </m:e>
          <m:sub>
            <m:r>
              <w:rPr>
                <w:rFonts w:ascii="Cambria Math" w:hAnsi="Cambria Math"/>
              </w:rPr>
              <m:t>ij</m:t>
            </m:r>
          </m:sub>
        </m:sSub>
      </m:oMath>
      <w:r w:rsidR="00955A15">
        <w:t xml:space="preserve"> is the distance in original space, and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X)</m:t>
        </m:r>
      </m:oMath>
      <w:r w:rsidR="00955A15">
        <w:t xml:space="preserve"> is the distance in mapped space. Features of these instances include arbitrary weights, missing distances, and fixed points. Algorithmically, the entries in </w:t>
      </w:r>
      <w:r w:rsidR="00566215">
        <w:fldChar w:fldCharType="begin"/>
      </w:r>
      <w:r w:rsidR="00566215">
        <w:instrText xml:space="preserve"> REF _Ref410635071 \h </w:instrText>
      </w:r>
      <w:r w:rsidR="00566215">
        <w:fldChar w:fldCharType="separate"/>
      </w:r>
      <w:r w:rsidR="00361F53">
        <w:t xml:space="preserve">Figure </w:t>
      </w:r>
      <w:r w:rsidR="00361F53">
        <w:rPr>
          <w:noProof/>
        </w:rPr>
        <w:t>4</w:t>
      </w:r>
      <w:r w:rsidR="00361F53">
        <w:t xml:space="preserve"> </w:t>
      </w:r>
      <w:r w:rsidR="00361F53" w:rsidRPr="00FA0B47">
        <w:t>MDS mapping of distances to points</w:t>
      </w:r>
      <w:r w:rsidR="00566215">
        <w:fldChar w:fldCharType="end"/>
      </w:r>
      <w:r w:rsidR="00566215" w:rsidRPr="00566215">
        <w:fldChar w:fldCharType="begin"/>
      </w:r>
      <w:r w:rsidR="00566215" w:rsidRPr="00566215">
        <w:instrText xml:space="preserve"> REF _Ref410635071 \h  \* MERGEFORMAT </w:instrText>
      </w:r>
      <w:r w:rsidR="00566215" w:rsidRPr="00566215">
        <w:fldChar w:fldCharType="separate"/>
      </w:r>
      <w:r w:rsidR="00361F53" w:rsidRPr="00361F53">
        <w:rPr>
          <w:sz w:val="22"/>
          <w:szCs w:val="22"/>
        </w:rPr>
        <w:t xml:space="preserve">Figure </w:t>
      </w:r>
      <w:r w:rsidR="00361F53" w:rsidRPr="00361F53">
        <w:rPr>
          <w:noProof/>
          <w:sz w:val="22"/>
          <w:szCs w:val="22"/>
        </w:rPr>
        <w:t>4</w:t>
      </w:r>
      <w:r w:rsidR="00361F53">
        <w:t xml:space="preserve"> </w:t>
      </w:r>
      <w:r w:rsidR="00361F53" w:rsidRPr="00FA0B47">
        <w:t>MDS mapping of distances to points</w:t>
      </w:r>
      <w:r w:rsidR="00566215" w:rsidRPr="00566215">
        <w:fldChar w:fldCharType="end"/>
      </w:r>
      <w:r w:rsidR="00566215" w:rsidRPr="00566215">
        <w:t xml:space="preserve"> </w:t>
      </w:r>
      <w:r w:rsidR="00955A15">
        <w:t xml:space="preserve">all into two categories – MDSasChisq uses Levenberg-Marquardt </w:t>
      </w:r>
      <w:r w:rsidR="00955A15">
        <w:fldChar w:fldCharType="begin"/>
      </w:r>
      <w:r w:rsidR="00D251CE">
        <w:instrText xml:space="preserve"> ADDIN EN.CITE &lt;EndNote&gt;&lt;Cite&gt;&lt;Author&gt;Gill&lt;/Author&gt;&lt;Year&gt;1982&lt;/Year&gt;&lt;RecNum&gt;2982&lt;/RecNum&gt;&lt;DisplayText&gt;[34]&lt;/DisplayText&gt;&lt;record&gt;&lt;rec-number&gt;2982&lt;/rec-number&gt;&lt;foreign-keys&gt;&lt;key app="EN" db-id="5axaw559mfwdpuewrfppwdvasdfa2ep2ardp" timestamp="1421981796"&gt;2982&lt;/key&gt;&lt;/foreign-keys&gt;&lt;ref-type name="Journal Article"&gt;17&lt;/ref-type&gt;&lt;contributors&gt;&lt;authors&gt;&lt;author&gt;Philip E. Gill&lt;/author&gt;&lt;author&gt;Walter Murray&lt;/author&gt;&lt;author&gt;Margret H. Wright&lt;/author&gt;&lt;/authors&gt;&lt;/contributors&gt;&lt;titles&gt;&lt;title&gt;Practical optimization&lt;/title&gt;&lt;secondary-title&gt;International Journal for Numerical Methods in Engineering&lt;/secondary-title&gt;&lt;/titles&gt;&lt;periodical&gt;&lt;full-title&gt;International Journal for Numerical Methods in Engineering&lt;/full-title&gt;&lt;/periodical&gt;&lt;pages&gt;954-954&lt;/pages&gt;&lt;volume&gt;18&lt;/volume&gt;&lt;number&gt;6&lt;/number&gt;&lt;dates&gt;&lt;year&gt;1982&lt;/year&gt;&lt;/dates&gt;&lt;publisher&gt;John Wiley &amp;amp; Sons, Ltd&lt;/publisher&gt;&lt;isbn&gt;1097-0207&lt;/isbn&gt;&lt;urls&gt;&lt;related-urls&gt;&lt;url&gt;http://dx.doi.org/10.1002/nme.1620180612&lt;/url&gt;&lt;/related-urls&gt;&lt;/urls&gt;&lt;electronic-resource-num&gt;10.1002/nme.1620180612&lt;/electronic-resource-num&gt;&lt;/record&gt;&lt;/Cite&gt;&lt;/EndNote&gt;</w:instrText>
      </w:r>
      <w:r w:rsidR="00955A15">
        <w:fldChar w:fldCharType="separate"/>
      </w:r>
      <w:r w:rsidR="00D251CE">
        <w:rPr>
          <w:noProof/>
        </w:rPr>
        <w:t>[34]</w:t>
      </w:r>
      <w:r w:rsidR="00955A15">
        <w:fldChar w:fldCharType="end"/>
      </w:r>
      <w:r w:rsidR="00955A15">
        <w:t xml:space="preserve"> to solve non-linear least squares problem in</w:t>
      </w:r>
      <w:r w:rsidR="00613940">
        <w:t xml:space="preserve"> </w:t>
      </w:r>
      <w:r w:rsidR="00613940">
        <w:fldChar w:fldCharType="begin"/>
      </w:r>
      <w:r w:rsidR="00613940">
        <w:instrText xml:space="preserve"> REF _Ref410636422 \h </w:instrText>
      </w:r>
      <w:r w:rsidR="00613940">
        <w:fldChar w:fldCharType="separate"/>
      </w:r>
      <w:r w:rsidR="00361F53">
        <w:t xml:space="preserve">Equation </w:t>
      </w:r>
      <w:r w:rsidR="00361F53">
        <w:rPr>
          <w:noProof/>
        </w:rPr>
        <w:t>1</w:t>
      </w:r>
      <w:r w:rsidR="00613940">
        <w:fldChar w:fldCharType="end"/>
      </w:r>
      <w:r w:rsidR="00566215">
        <w:t xml:space="preserve">, </w:t>
      </w:r>
      <w:r w:rsidR="00955A15">
        <w:t xml:space="preserve">while others use SMACOF with deterministic annealing (DA) </w:t>
      </w:r>
      <w:r w:rsidR="00955A15">
        <w:fldChar w:fldCharType="begin"/>
      </w:r>
      <w:r w:rsidR="00D251CE">
        <w:instrText xml:space="preserve"> ADDIN EN.CITE &lt;EndNote&gt;&lt;Cite&gt;&lt;Author&gt;Ruan&lt;/Author&gt;&lt;Year&gt;2013&lt;/Year&gt;&lt;RecNum&gt;2907&lt;/RecNum&gt;&lt;DisplayText&gt;[35]&lt;/DisplayText&gt;&lt;record&gt;&lt;rec-number&gt;2907&lt;/rec-number&gt;&lt;foreign-keys&gt;&lt;key app="EN" db-id="5axaw559mfwdpuewrfppwdvasdfa2ep2ardp" timestamp="1392138291"&gt;2907&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Proceedings of the 2013 IEEE 9th International Conference on e-Science&lt;/secondary-title&gt;&lt;/titles&gt;&lt;pages&gt;61-69&lt;/pages&gt;&lt;dates&gt;&lt;year&gt;2013&lt;/year&gt;&lt;/dates&gt;&lt;publisher&gt;IEEE Computer Society&lt;/publisher&gt;&lt;urls&gt;&lt;related-urls&gt;&lt;url&gt;http://grids.ucs.indiana.edu/ptliupages/publications/WDA-SMACOF_v1.02.pdf&lt;/url&gt;&lt;/related-urls&gt;&lt;/urls&gt;&lt;custom1&gt;2547700&lt;/custom1&gt;&lt;electronic-resource-num&gt;10.1109/eScience.2013.30&lt;/electronic-resource-num&gt;&lt;/record&gt;&lt;/Cite&gt;&lt;/EndNote&gt;</w:instrText>
      </w:r>
      <w:r w:rsidR="00955A15">
        <w:fldChar w:fldCharType="separate"/>
      </w:r>
      <w:r w:rsidR="00D251CE">
        <w:rPr>
          <w:noProof/>
        </w:rPr>
        <w:t>[35]</w:t>
      </w:r>
      <w:r w:rsidR="00955A15">
        <w:fldChar w:fldCharType="end"/>
      </w:r>
      <w:r w:rsidR="00955A15">
        <w:t xml:space="preserve">.  The </w:t>
      </w:r>
      <w:r w:rsidR="00955A15">
        <w:lastRenderedPageBreak/>
        <w:t>latter technique finds the solution efficiently than MDSasChisq and hence the multiple parallel implementations.</w:t>
      </w:r>
    </w:p>
    <w:p w:rsidR="00955A15" w:rsidRPr="00010CA9" w:rsidRDefault="00955A15" w:rsidP="00DE6C6C">
      <w:pPr>
        <w:pStyle w:val="Heading2"/>
      </w:pPr>
      <w:r>
        <w:t>Clustering</w:t>
      </w:r>
    </w:p>
    <w:p w:rsidR="00010CA9" w:rsidRDefault="00010CA9" w:rsidP="00010CA9">
      <w:pPr>
        <w:pStyle w:val="Caption"/>
        <w:keepNext/>
        <w:jc w:val="center"/>
      </w:pPr>
      <w:bookmarkStart w:id="12" w:name="_Ref410636489"/>
      <w:r>
        <w:t xml:space="preserve">Table </w:t>
      </w:r>
      <w:fldSimple w:instr=" SEQ Table \* ARABIC ">
        <w:r w:rsidR="00361F53">
          <w:rPr>
            <w:noProof/>
          </w:rPr>
          <w:t>2</w:t>
        </w:r>
      </w:fldSimple>
      <w:bookmarkEnd w:id="12"/>
      <w:r>
        <w:t xml:space="preserve"> </w:t>
      </w:r>
      <w:r w:rsidRPr="007F608C">
        <w:t>Clustering instances in SPIDAL</w:t>
      </w:r>
    </w:p>
    <w:tbl>
      <w:tblPr>
        <w:tblStyle w:val="TableGrid"/>
        <w:tblW w:w="9517" w:type="dxa"/>
        <w:tblInd w:w="108" w:type="dxa"/>
        <w:tblLayout w:type="fixed"/>
        <w:tblLook w:val="04A0" w:firstRow="1" w:lastRow="0" w:firstColumn="1" w:lastColumn="0" w:noHBand="0" w:noVBand="1"/>
      </w:tblPr>
      <w:tblGrid>
        <w:gridCol w:w="1147"/>
        <w:gridCol w:w="1800"/>
        <w:gridCol w:w="900"/>
        <w:gridCol w:w="1170"/>
        <w:gridCol w:w="2880"/>
        <w:gridCol w:w="1620"/>
      </w:tblGrid>
      <w:tr w:rsidR="00955A15" w:rsidRPr="00EC0154" w:rsidTr="00254DEF">
        <w:tc>
          <w:tcPr>
            <w:tcW w:w="1147"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Name</w:t>
            </w:r>
          </w:p>
        </w:tc>
        <w:tc>
          <w:tcPr>
            <w:tcW w:w="1800"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Optimization Method</w:t>
            </w:r>
          </w:p>
        </w:tc>
        <w:tc>
          <w:tcPr>
            <w:tcW w:w="900" w:type="dxa"/>
            <w:shd w:val="clear" w:color="auto" w:fill="D9D9D9" w:themeFill="background1" w:themeFillShade="D9"/>
            <w:vAlign w:val="center"/>
          </w:tcPr>
          <w:p w:rsidR="00955A15" w:rsidRPr="00EC0154" w:rsidRDefault="00955A15" w:rsidP="00254DEF">
            <w:pPr>
              <w:jc w:val="center"/>
              <w:rPr>
                <w:b/>
                <w:bCs/>
                <w:sz w:val="22"/>
                <w:szCs w:val="22"/>
              </w:rPr>
            </w:pPr>
            <w:r>
              <w:rPr>
                <w:b/>
                <w:bCs/>
                <w:sz w:val="22"/>
                <w:szCs w:val="22"/>
              </w:rPr>
              <w:t>Space</w:t>
            </w:r>
          </w:p>
        </w:tc>
        <w:tc>
          <w:tcPr>
            <w:tcW w:w="1170"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Language</w:t>
            </w:r>
          </w:p>
        </w:tc>
        <w:tc>
          <w:tcPr>
            <w:tcW w:w="2880"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Parallel Implementations</w:t>
            </w:r>
          </w:p>
        </w:tc>
        <w:tc>
          <w:tcPr>
            <w:tcW w:w="1620" w:type="dxa"/>
            <w:shd w:val="clear" w:color="auto" w:fill="D9D9D9" w:themeFill="background1" w:themeFillShade="D9"/>
            <w:vAlign w:val="center"/>
          </w:tcPr>
          <w:p w:rsidR="00955A15" w:rsidRPr="00EC0154" w:rsidRDefault="00955A15" w:rsidP="00254DEF">
            <w:pPr>
              <w:tabs>
                <w:tab w:val="left" w:pos="726"/>
              </w:tabs>
              <w:jc w:val="center"/>
              <w:rPr>
                <w:b/>
                <w:bCs/>
                <w:sz w:val="22"/>
                <w:szCs w:val="22"/>
              </w:rPr>
            </w:pPr>
            <w:r w:rsidRPr="00EC0154">
              <w:rPr>
                <w:b/>
                <w:bCs/>
                <w:sz w:val="22"/>
                <w:szCs w:val="22"/>
              </w:rPr>
              <w:t>Target Environments</w:t>
            </w:r>
          </w:p>
        </w:tc>
      </w:tr>
      <w:tr w:rsidR="00955A15" w:rsidRPr="00EC0154" w:rsidTr="00254DEF">
        <w:tc>
          <w:tcPr>
            <w:tcW w:w="1147" w:type="dxa"/>
            <w:vAlign w:val="center"/>
          </w:tcPr>
          <w:p w:rsidR="00955A15" w:rsidRPr="00EC0154" w:rsidRDefault="00955A15" w:rsidP="00254DEF">
            <w:pPr>
              <w:jc w:val="center"/>
              <w:rPr>
                <w:sz w:val="22"/>
                <w:szCs w:val="22"/>
              </w:rPr>
            </w:pPr>
            <w:r>
              <w:rPr>
                <w:sz w:val="22"/>
                <w:szCs w:val="22"/>
              </w:rPr>
              <w:t>DA-PWC</w:t>
            </w:r>
          </w:p>
        </w:tc>
        <w:tc>
          <w:tcPr>
            <w:tcW w:w="1800" w:type="dxa"/>
            <w:vAlign w:val="center"/>
          </w:tcPr>
          <w:p w:rsidR="00955A15" w:rsidRPr="00EC0154" w:rsidRDefault="00955A15" w:rsidP="00254DEF">
            <w:pPr>
              <w:jc w:val="center"/>
              <w:rPr>
                <w:sz w:val="22"/>
                <w:szCs w:val="22"/>
              </w:rPr>
            </w:pPr>
            <w:r w:rsidRPr="00EC0154">
              <w:rPr>
                <w:sz w:val="22"/>
                <w:szCs w:val="22"/>
              </w:rPr>
              <w:t>Deterministic annealing</w:t>
            </w:r>
          </w:p>
        </w:tc>
        <w:tc>
          <w:tcPr>
            <w:tcW w:w="900" w:type="dxa"/>
            <w:vAlign w:val="center"/>
          </w:tcPr>
          <w:p w:rsidR="00955A15" w:rsidRPr="00EC0154" w:rsidRDefault="00955A15" w:rsidP="00254DEF">
            <w:pPr>
              <w:jc w:val="center"/>
              <w:rPr>
                <w:sz w:val="22"/>
                <w:szCs w:val="22"/>
              </w:rPr>
            </w:pPr>
            <w:r>
              <w:rPr>
                <w:sz w:val="22"/>
                <w:szCs w:val="22"/>
              </w:rPr>
              <w:t>Metric</w:t>
            </w:r>
          </w:p>
        </w:tc>
        <w:tc>
          <w:tcPr>
            <w:tcW w:w="1170" w:type="dxa"/>
            <w:vAlign w:val="center"/>
          </w:tcPr>
          <w:p w:rsidR="00955A15" w:rsidRPr="00EC0154" w:rsidRDefault="00955A15" w:rsidP="00254DEF">
            <w:pPr>
              <w:jc w:val="center"/>
              <w:rPr>
                <w:sz w:val="22"/>
                <w:szCs w:val="22"/>
              </w:rPr>
            </w:pPr>
            <w:r w:rsidRPr="00EC0154">
              <w:rPr>
                <w:sz w:val="22"/>
                <w:szCs w:val="22"/>
              </w:rPr>
              <w:t>Java</w:t>
            </w:r>
          </w:p>
        </w:tc>
        <w:tc>
          <w:tcPr>
            <w:tcW w:w="2880" w:type="dxa"/>
            <w:vAlign w:val="center"/>
          </w:tcPr>
          <w:p w:rsidR="00955A15" w:rsidRPr="00EC0154" w:rsidRDefault="00955A15" w:rsidP="00D251CE">
            <w:pPr>
              <w:jc w:val="center"/>
              <w:rPr>
                <w:sz w:val="22"/>
                <w:szCs w:val="22"/>
              </w:rPr>
            </w:pPr>
            <w:r w:rsidRPr="00EC0154">
              <w:rPr>
                <w:sz w:val="22"/>
                <w:szCs w:val="22"/>
              </w:rPr>
              <w:t>Message passing with OpenMPI (Java binding)</w:t>
            </w:r>
            <w:r>
              <w:rPr>
                <w:sz w:val="22"/>
                <w:szCs w:val="22"/>
              </w:rPr>
              <w:t xml:space="preserve"> </w:t>
            </w:r>
            <w:r>
              <w:rPr>
                <w:sz w:val="22"/>
                <w:szCs w:val="22"/>
              </w:rPr>
              <w:fldChar w:fldCharType="begin"/>
            </w:r>
            <w:r w:rsidR="00D251CE">
              <w:rPr>
                <w:sz w:val="22"/>
                <w:szCs w:val="22"/>
              </w:rPr>
              <w:instrText xml:space="preserve"> ADDIN EN.CITE &lt;EndNote&gt;&lt;Cite&gt;&lt;Author&gt;Vega-Gisbert&lt;/Author&gt;&lt;Year&gt;2014&lt;/Year&gt;&lt;RecNum&gt;2987&lt;/RecNum&gt;&lt;DisplayText&gt;[33]&lt;/DisplayText&gt;&lt;record&gt;&lt;rec-number&gt;2987&lt;/rec-number&gt;&lt;foreign-keys&gt;&lt;key app="EN" db-id="5axaw559mfwdpuewrfppwdvasdfa2ep2ardp" timestamp="1422119095"&gt;2987&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Pr>
                <w:sz w:val="22"/>
                <w:szCs w:val="22"/>
              </w:rPr>
              <w:fldChar w:fldCharType="separate"/>
            </w:r>
            <w:r w:rsidR="00D251CE">
              <w:rPr>
                <w:noProof/>
                <w:sz w:val="22"/>
                <w:szCs w:val="22"/>
              </w:rPr>
              <w:t>[33]</w:t>
            </w:r>
            <w:r>
              <w:rPr>
                <w:sz w:val="22"/>
                <w:szCs w:val="22"/>
              </w:rPr>
              <w:fldChar w:fldCharType="end"/>
            </w:r>
          </w:p>
        </w:tc>
        <w:tc>
          <w:tcPr>
            <w:tcW w:w="1620" w:type="dxa"/>
            <w:vAlign w:val="center"/>
          </w:tcPr>
          <w:p w:rsidR="00955A15" w:rsidRPr="00EC0154" w:rsidRDefault="00955A15" w:rsidP="00254DEF">
            <w:pPr>
              <w:jc w:val="center"/>
              <w:rPr>
                <w:sz w:val="22"/>
                <w:szCs w:val="22"/>
              </w:rPr>
            </w:pPr>
            <w:r w:rsidRPr="00EC0154">
              <w:rPr>
                <w:sz w:val="22"/>
                <w:szCs w:val="22"/>
              </w:rPr>
              <w:t>Linux cluster</w:t>
            </w:r>
          </w:p>
        </w:tc>
      </w:tr>
      <w:tr w:rsidR="00955A15" w:rsidRPr="00EC0154" w:rsidTr="00254DEF">
        <w:tc>
          <w:tcPr>
            <w:tcW w:w="1147" w:type="dxa"/>
            <w:vAlign w:val="center"/>
          </w:tcPr>
          <w:p w:rsidR="00955A15" w:rsidRPr="00EC0154" w:rsidRDefault="00955A15" w:rsidP="00254DEF">
            <w:pPr>
              <w:jc w:val="center"/>
              <w:rPr>
                <w:sz w:val="22"/>
                <w:szCs w:val="22"/>
              </w:rPr>
            </w:pPr>
            <w:r>
              <w:rPr>
                <w:sz w:val="22"/>
                <w:szCs w:val="22"/>
              </w:rPr>
              <w:t>DA-VS</w:t>
            </w:r>
          </w:p>
        </w:tc>
        <w:tc>
          <w:tcPr>
            <w:tcW w:w="1800" w:type="dxa"/>
            <w:vAlign w:val="center"/>
          </w:tcPr>
          <w:p w:rsidR="00955A15" w:rsidRPr="00EC0154" w:rsidRDefault="00955A15" w:rsidP="00254DEF">
            <w:pPr>
              <w:jc w:val="center"/>
              <w:rPr>
                <w:sz w:val="22"/>
                <w:szCs w:val="22"/>
              </w:rPr>
            </w:pPr>
            <w:r w:rsidRPr="00EC0154">
              <w:rPr>
                <w:sz w:val="22"/>
                <w:szCs w:val="22"/>
              </w:rPr>
              <w:t>Deterministic annealing</w:t>
            </w:r>
          </w:p>
        </w:tc>
        <w:tc>
          <w:tcPr>
            <w:tcW w:w="900" w:type="dxa"/>
            <w:vAlign w:val="center"/>
          </w:tcPr>
          <w:p w:rsidR="00955A15" w:rsidRPr="00EC0154" w:rsidRDefault="00955A15" w:rsidP="00254DEF">
            <w:pPr>
              <w:jc w:val="center"/>
              <w:rPr>
                <w:sz w:val="22"/>
                <w:szCs w:val="22"/>
              </w:rPr>
            </w:pPr>
            <w:r>
              <w:rPr>
                <w:sz w:val="22"/>
                <w:szCs w:val="22"/>
              </w:rPr>
              <w:t>Vector</w:t>
            </w:r>
          </w:p>
        </w:tc>
        <w:tc>
          <w:tcPr>
            <w:tcW w:w="1170" w:type="dxa"/>
            <w:vAlign w:val="center"/>
          </w:tcPr>
          <w:p w:rsidR="00955A15" w:rsidRPr="00EC0154" w:rsidRDefault="00955A15" w:rsidP="00254DEF">
            <w:pPr>
              <w:jc w:val="center"/>
              <w:rPr>
                <w:sz w:val="22"/>
                <w:szCs w:val="22"/>
              </w:rPr>
            </w:pPr>
            <w:r w:rsidRPr="00EC0154">
              <w:rPr>
                <w:sz w:val="22"/>
                <w:szCs w:val="22"/>
              </w:rPr>
              <w:t>Java</w:t>
            </w:r>
          </w:p>
        </w:tc>
        <w:tc>
          <w:tcPr>
            <w:tcW w:w="2880" w:type="dxa"/>
            <w:vAlign w:val="center"/>
          </w:tcPr>
          <w:p w:rsidR="00955A15" w:rsidRPr="00EC0154" w:rsidRDefault="00955A15" w:rsidP="00D251CE">
            <w:pPr>
              <w:jc w:val="center"/>
              <w:rPr>
                <w:sz w:val="22"/>
                <w:szCs w:val="22"/>
              </w:rPr>
            </w:pPr>
            <w:r w:rsidRPr="00EC0154">
              <w:rPr>
                <w:sz w:val="22"/>
                <w:szCs w:val="22"/>
              </w:rPr>
              <w:t>Message passing with OpenMPI (Java binding)</w:t>
            </w:r>
            <w:r>
              <w:rPr>
                <w:sz w:val="22"/>
                <w:szCs w:val="22"/>
              </w:rPr>
              <w:t xml:space="preserve"> </w:t>
            </w:r>
            <w:r>
              <w:rPr>
                <w:sz w:val="22"/>
                <w:szCs w:val="22"/>
              </w:rPr>
              <w:fldChar w:fldCharType="begin"/>
            </w:r>
            <w:r w:rsidR="00D251CE">
              <w:rPr>
                <w:sz w:val="22"/>
                <w:szCs w:val="22"/>
              </w:rPr>
              <w:instrText xml:space="preserve"> ADDIN EN.CITE &lt;EndNote&gt;&lt;Cite&gt;&lt;Author&gt;Vega-Gisbert&lt;/Author&gt;&lt;Year&gt;2014&lt;/Year&gt;&lt;RecNum&gt;2987&lt;/RecNum&gt;&lt;DisplayText&gt;[33]&lt;/DisplayText&gt;&lt;record&gt;&lt;rec-number&gt;2987&lt;/rec-number&gt;&lt;foreign-keys&gt;&lt;key app="EN" db-id="5axaw559mfwdpuewrfppwdvasdfa2ep2ardp" timestamp="1422119095"&gt;2987&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Pr>
                <w:sz w:val="22"/>
                <w:szCs w:val="22"/>
              </w:rPr>
              <w:fldChar w:fldCharType="separate"/>
            </w:r>
            <w:r w:rsidR="00D251CE">
              <w:rPr>
                <w:noProof/>
                <w:sz w:val="22"/>
                <w:szCs w:val="22"/>
              </w:rPr>
              <w:t>[33]</w:t>
            </w:r>
            <w:r>
              <w:rPr>
                <w:sz w:val="22"/>
                <w:szCs w:val="22"/>
              </w:rPr>
              <w:fldChar w:fldCharType="end"/>
            </w:r>
          </w:p>
        </w:tc>
        <w:tc>
          <w:tcPr>
            <w:tcW w:w="1620" w:type="dxa"/>
            <w:vAlign w:val="center"/>
          </w:tcPr>
          <w:p w:rsidR="00955A15" w:rsidRPr="00EC0154" w:rsidRDefault="00955A15" w:rsidP="00254DEF">
            <w:pPr>
              <w:jc w:val="center"/>
              <w:rPr>
                <w:sz w:val="22"/>
                <w:szCs w:val="22"/>
              </w:rPr>
            </w:pPr>
            <w:r w:rsidRPr="00EC0154">
              <w:rPr>
                <w:sz w:val="22"/>
                <w:szCs w:val="22"/>
              </w:rPr>
              <w:t>Linux cluster</w:t>
            </w:r>
          </w:p>
        </w:tc>
      </w:tr>
    </w:tbl>
    <w:p w:rsidR="00955A15" w:rsidRPr="00871226" w:rsidRDefault="00955A15" w:rsidP="00955A15"/>
    <w:p w:rsidR="00955A15" w:rsidRDefault="00955A15" w:rsidP="00955A15">
      <w:r>
        <w:t>We ship two clustering Ogre instances (see</w:t>
      </w:r>
      <w:r w:rsidR="00391B17">
        <w:t xml:space="preserve"> </w:t>
      </w:r>
      <w:r w:rsidR="00391B17">
        <w:fldChar w:fldCharType="begin"/>
      </w:r>
      <w:r w:rsidR="00391B17">
        <w:instrText xml:space="preserve"> REF _Ref410636489 \h </w:instrText>
      </w:r>
      <w:r w:rsidR="00391B17">
        <w:fldChar w:fldCharType="separate"/>
      </w:r>
      <w:r w:rsidR="00361F53">
        <w:t xml:space="preserve">Table </w:t>
      </w:r>
      <w:r w:rsidR="00361F53">
        <w:rPr>
          <w:noProof/>
        </w:rPr>
        <w:t>2</w:t>
      </w:r>
      <w:r w:rsidR="00391B17">
        <w:fldChar w:fldCharType="end"/>
      </w:r>
      <w:r>
        <w:t xml:space="preserve">) that use the same DA optimization technique, but applied in clustering </w:t>
      </w:r>
      <w:r>
        <w:fldChar w:fldCharType="begin"/>
      </w:r>
      <w:r w:rsidR="00D251CE">
        <w:instrText xml:space="preserve"> ADDIN EN.CITE &lt;EndNote&gt;&lt;Cite&gt;&lt;Author&gt;Rose&lt;/Author&gt;&lt;Year&gt;1990&lt;/Year&gt;&lt;RecNum&gt;2769&lt;/RecNum&gt;&lt;DisplayText&gt;[36]&lt;/DisplayText&gt;&lt;record&gt;&lt;rec-number&gt;2769&lt;/rec-number&gt;&lt;foreign-keys&gt;&lt;key app="EN" db-id="5axaw559mfwdpuewrfppwdvasdfa2ep2ardp" timestamp="1358487463"&gt;2769&lt;/key&gt;&lt;/foreign-keys&gt;&lt;ref-type name="Journal Article"&gt;17&lt;/ref-type&gt;&lt;contributors&gt;&lt;authors&gt;&lt;author&gt;Kenneth Rose,&lt;/author&gt;&lt;author&gt;Eitan Gurewitz,&lt;/author&gt;&lt;author&gt;Geoffrey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related-urls&gt;&lt;url&gt;http://www.sciencedirect.com/science/article/pii/016786559090010Y&lt;/url&gt;&lt;/related-urls&gt;&lt;/urls&gt;&lt;custom1&gt;89757&lt;/custom1&gt;&lt;electronic-resource-num&gt;10.1016/0167-8655(90)90010-y&lt;/electronic-resource-num&gt;&lt;/record&gt;&lt;/Cite&gt;&lt;/EndNote&gt;</w:instrText>
      </w:r>
      <w:r>
        <w:fldChar w:fldCharType="separate"/>
      </w:r>
      <w:r w:rsidR="00D251CE">
        <w:rPr>
          <w:noProof/>
        </w:rPr>
        <w:t>[36]</w:t>
      </w:r>
      <w:r>
        <w:fldChar w:fldCharType="end"/>
      </w:r>
      <w:r>
        <w:t xml:space="preserve"> – DA pairwise clustering (DA-PWC) </w:t>
      </w:r>
      <w:r>
        <w:fldChar w:fldCharType="begin"/>
      </w:r>
      <w:r w:rsidR="00D251CE">
        <w:instrText xml:space="preserve"> ADDIN EN.CITE &lt;EndNote&gt;&lt;Cite&gt;&lt;Author&gt;Fox&lt;/Author&gt;&lt;RecNum&gt;2983&lt;/RecNum&gt;&lt;DisplayText&gt;[37]&lt;/DisplayText&gt;&lt;record&gt;&lt;rec-number&gt;2983&lt;/rec-number&gt;&lt;foreign-keys&gt;&lt;key app="EN" db-id="5axaw559mfwdpuewrfppwdvasdfa2ep2ardp" timestamp="1422028395"&gt;2983&lt;/key&gt;&lt;/foreign-keys&gt;&lt;ref-type name="Web Page"&gt;12&lt;/ref-type&gt;&lt;contributors&gt;&lt;authors&gt;&lt;author&gt;Geoffrey C Fox&lt;/author&gt;&lt;author&gt;Saliya Ekanayake&lt;/author&gt;&lt;/authors&gt;&lt;/contributors&gt;&lt;titles&gt;&lt;title&gt;Deterministic Annealing Pairwise Clustering&lt;/title&gt;&lt;/titles&gt;&lt;number&gt;10/2/2014&lt;/number&gt;&lt;dates&gt;&lt;/dates&gt;&lt;urls&gt;&lt;related-urls&gt;&lt;url&gt;https://github.com/DSC-SPIDAL/dapwc&lt;/url&gt;&lt;/related-urls&gt;&lt;/urls&gt;&lt;/record&gt;&lt;/Cite&gt;&lt;/EndNote&gt;</w:instrText>
      </w:r>
      <w:r>
        <w:fldChar w:fldCharType="separate"/>
      </w:r>
      <w:r w:rsidR="00D251CE">
        <w:rPr>
          <w:noProof/>
        </w:rPr>
        <w:t>[37]</w:t>
      </w:r>
      <w:r>
        <w:fldChar w:fldCharType="end"/>
      </w:r>
      <w:r>
        <w:t xml:space="preserve"> and DA vector sponge (DA-VS) </w:t>
      </w:r>
      <w:r>
        <w:fldChar w:fldCharType="begin"/>
      </w:r>
      <w:r w:rsidR="00BF0438">
        <w:instrText xml:space="preserve"> ADDIN EN.CITE &lt;EndNote&gt;&lt;Cite&gt;&lt;Author&gt;Fox&lt;/Author&gt;&lt;Year&gt;2013&lt;/Year&gt;&lt;RecNum&gt;2916&lt;/RecNum&gt;&lt;DisplayText&gt;[38, 39]&lt;/DisplayText&gt;&lt;record&gt;&lt;rec-number&gt;2916&lt;/rec-number&gt;&lt;foreign-keys&gt;&lt;key app="EN" db-id="5axaw559mfwdpuewrfppwdvasdfa2ep2ardp" timestamp="1392164581"&gt;2916&lt;/key&gt;&lt;/foreign-keys&gt;&lt;ref-type name="Conference Paper"&gt;47&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related-urls&gt;&lt;url&gt;http://grids.ucs.indiana.edu/ptliupages/publications/DAVS_IEEE.pdf&lt;/url&gt;&lt;/related-urls&gt;&lt;/urls&gt;&lt;/record&gt;&lt;/Cite&gt;&lt;Cite&gt;&lt;Author&gt;Fox&lt;/Author&gt;&lt;RecNum&gt;2984&lt;/RecNum&gt;&lt;record&gt;&lt;rec-number&gt;2984&lt;/rec-number&gt;&lt;foreign-keys&gt;&lt;key app="EN" db-id="5axaw559mfwdpuewrfppwdvasdfa2ep2ardp" timestamp="1422028482"&gt;2984&lt;/key&gt;&lt;/foreign-keys&gt;&lt;ref-type name="Web Page"&gt;12&lt;/ref-type&gt;&lt;contributors&gt;&lt;authors&gt;&lt;author&gt;Geoffrey C Fox&lt;/author&gt;&lt;author&gt;Saliya Ekanayake&lt;/author&gt;&lt;/authors&gt;&lt;/contributors&gt;&lt;titles&gt;&lt;title&gt;Deterministic Annealing Vector Sponge&lt;/title&gt;&lt;/titles&gt;&lt;number&gt;10/2/2014&lt;/number&gt;&lt;dates&gt;&lt;/dates&gt;&lt;urls&gt;&lt;related-urls&gt;&lt;url&gt;https://github.com/DSC-SPIDAL/davs&lt;/url&gt;&lt;/related-urls&gt;&lt;/urls&gt;&lt;/record&gt;&lt;/Cite&gt;&lt;/EndNote&gt;</w:instrText>
      </w:r>
      <w:r>
        <w:fldChar w:fldCharType="separate"/>
      </w:r>
      <w:r w:rsidR="00D251CE">
        <w:rPr>
          <w:noProof/>
        </w:rPr>
        <w:t>[38, 39]</w:t>
      </w:r>
      <w:r>
        <w:fldChar w:fldCharType="end"/>
      </w:r>
      <w:r>
        <w:t xml:space="preserve">. The first operates on metric space taking an </w:t>
      </w:r>
      <m:oMath>
        <m:r>
          <w:rPr>
            <w:rFonts w:ascii="Cambria Math" w:hAnsi="Cambria Math"/>
          </w:rPr>
          <m:t>NxN</m:t>
        </m:r>
      </m:oMath>
      <w:r>
        <w:t xml:space="preserve"> pairwise distance matrix and mapping each of the </w:t>
      </w:r>
      <m:oMath>
        <m:r>
          <w:rPr>
            <w:rFonts w:ascii="Cambria Math" w:hAnsi="Cambria Math"/>
          </w:rPr>
          <m:t>N</m:t>
        </m:r>
      </m:oMath>
      <w:r>
        <w:t xml:space="preserve"> points to a cluster. This has been the workhorse in our data analyses so far (see section</w:t>
      </w:r>
      <w:r w:rsidR="00500623">
        <w:t xml:space="preserve"> </w:t>
      </w:r>
      <w:r w:rsidR="00500623">
        <w:fldChar w:fldCharType="begin"/>
      </w:r>
      <w:r w:rsidR="00500623">
        <w:instrText xml:space="preserve"> REF _Ref410635265 \n \h </w:instrText>
      </w:r>
      <w:r w:rsidR="00500623">
        <w:fldChar w:fldCharType="separate"/>
      </w:r>
      <w:r w:rsidR="00361F53">
        <w:t>4.3</w:t>
      </w:r>
      <w:r w:rsidR="00500623">
        <w:fldChar w:fldCharType="end"/>
      </w:r>
      <w:r>
        <w:t xml:space="preserve">) and we have a hybrid implementation based on OpenMPI Java bindings and threads. We also carry a legacy C# implementation on MPI.NET and threads targeted for Windows HPC clusters. </w:t>
      </w:r>
    </w:p>
    <w:p w:rsidR="00955A15" w:rsidRDefault="00955A15" w:rsidP="00955A15"/>
    <w:p w:rsidR="00955A15" w:rsidRDefault="00955A15" w:rsidP="00955A15">
      <w:r>
        <w:t xml:space="preserve">DA-VS is a recent introduction that performs clustering of vector data, again based on the DA optimization. It is still in early production stages and we offer OpenMPI Java plus thread based implementation and a legacy C# based version similar to DAPWC. </w:t>
      </w:r>
    </w:p>
    <w:p w:rsidR="00955A15" w:rsidRDefault="00955A15" w:rsidP="00955A15"/>
    <w:p w:rsidR="00955A15" w:rsidRDefault="00955A15" w:rsidP="00955A15">
      <w:pPr>
        <w:pStyle w:val="Heading2"/>
      </w:pPr>
      <w:bookmarkStart w:id="13" w:name="_Ref410635265"/>
      <w:r>
        <w:t>MDS and Clustering Use Cases</w:t>
      </w:r>
      <w:bookmarkEnd w:id="13"/>
    </w:p>
    <w:p w:rsidR="00955A15" w:rsidRDefault="00955A15" w:rsidP="00955A15">
      <w:r>
        <w:t>We present a curtailed version of the architecture that we use to analyze biology sequences and other health data in</w:t>
      </w:r>
      <w:r w:rsidR="00D14240">
        <w:t xml:space="preserve"> </w:t>
      </w:r>
      <w:r w:rsidR="00D14240">
        <w:fldChar w:fldCharType="begin"/>
      </w:r>
      <w:r w:rsidR="00D14240">
        <w:instrText xml:space="preserve"> REF _Ref410636539 \h </w:instrText>
      </w:r>
      <w:r w:rsidR="00D14240">
        <w:fldChar w:fldCharType="separate"/>
      </w:r>
      <w:r w:rsidR="00361F53">
        <w:t xml:space="preserve">Figure </w:t>
      </w:r>
      <w:r w:rsidR="00361F53">
        <w:rPr>
          <w:noProof/>
        </w:rPr>
        <w:t>5</w:t>
      </w:r>
      <w:r w:rsidR="00D1424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5"/>
        <w:gridCol w:w="4795"/>
      </w:tblGrid>
      <w:tr w:rsidR="00955A15" w:rsidTr="00254DEF">
        <w:trPr>
          <w:trHeight w:val="1835"/>
        </w:trPr>
        <w:tc>
          <w:tcPr>
            <w:tcW w:w="4675" w:type="dxa"/>
            <w:vAlign w:val="center"/>
          </w:tcPr>
          <w:tbl>
            <w:tblPr>
              <w:tblStyle w:val="TableGrid"/>
              <w:tblW w:w="4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35"/>
              <w:gridCol w:w="1952"/>
            </w:tblGrid>
            <w:tr w:rsidR="00955A15" w:rsidTr="00254DEF">
              <w:trPr>
                <w:trHeight w:val="1593"/>
              </w:trPr>
              <w:tc>
                <w:tcPr>
                  <w:tcW w:w="2435" w:type="dxa"/>
                </w:tcPr>
                <w:p w:rsidR="00955A15" w:rsidRPr="002F6B1F" w:rsidRDefault="00955A15" w:rsidP="00254DEF">
                  <w:pPr>
                    <w:pStyle w:val="NormalWeb"/>
                    <w:spacing w:before="0" w:beforeAutospacing="0" w:after="0" w:afterAutospacing="0"/>
                    <w:rPr>
                      <w:rFonts w:eastAsia="Calibri"/>
                      <w:sz w:val="22"/>
                      <w:szCs w:val="22"/>
                    </w:rPr>
                  </w:pPr>
                  <w:r w:rsidRPr="002F6B1F">
                    <w:rPr>
                      <w:rFonts w:eastAsia="Calibri"/>
                      <w:sz w:val="22"/>
                      <w:szCs w:val="22"/>
                    </w:rPr>
                    <w:t>Processes:</w:t>
                  </w:r>
                </w:p>
                <w:p w:rsidR="00955A15" w:rsidRPr="002F6B1F" w:rsidRDefault="00955A15" w:rsidP="00254DEF">
                  <w:pPr>
                    <w:pStyle w:val="NormalWeb"/>
                    <w:spacing w:before="0" w:beforeAutospacing="0" w:after="0" w:afterAutospacing="0"/>
                    <w:ind w:left="427" w:hanging="422"/>
                    <w:rPr>
                      <w:rFonts w:eastAsia="Calibri"/>
                      <w:sz w:val="20"/>
                      <w:szCs w:val="20"/>
                    </w:rPr>
                  </w:pPr>
                  <w:r w:rsidRPr="002F6B1F">
                    <w:rPr>
                      <w:rFonts w:eastAsia="Calibri"/>
                      <w:sz w:val="20"/>
                      <w:szCs w:val="20"/>
                    </w:rPr>
                    <w:t>P1 – Pairwise distance calculation</w:t>
                  </w:r>
                </w:p>
                <w:p w:rsidR="00955A15" w:rsidRPr="002F6B1F" w:rsidRDefault="00955A15" w:rsidP="00254DEF">
                  <w:pPr>
                    <w:pStyle w:val="NormalWeb"/>
                    <w:spacing w:before="0" w:beforeAutospacing="0" w:after="0" w:afterAutospacing="0"/>
                    <w:ind w:left="427" w:hanging="427"/>
                    <w:rPr>
                      <w:rFonts w:eastAsia="Calibri"/>
                      <w:sz w:val="20"/>
                      <w:szCs w:val="20"/>
                    </w:rPr>
                  </w:pPr>
                  <w:r w:rsidRPr="002F6B1F">
                    <w:rPr>
                      <w:rFonts w:eastAsia="Calibri"/>
                      <w:sz w:val="20"/>
                      <w:szCs w:val="20"/>
                    </w:rPr>
                    <w:t>P2 – Multi-dimensional scaling</w:t>
                  </w:r>
                </w:p>
                <w:p w:rsidR="00955A15" w:rsidRPr="002F6B1F" w:rsidRDefault="00955A15" w:rsidP="00254DEF">
                  <w:pPr>
                    <w:pStyle w:val="NormalWeb"/>
                    <w:spacing w:before="0" w:beforeAutospacing="0" w:after="0" w:afterAutospacing="0"/>
                    <w:ind w:left="432" w:hanging="450"/>
                    <w:rPr>
                      <w:rFonts w:eastAsia="Calibri"/>
                      <w:sz w:val="20"/>
                      <w:szCs w:val="20"/>
                    </w:rPr>
                  </w:pPr>
                  <w:r w:rsidRPr="002F6B1F">
                    <w:rPr>
                      <w:rFonts w:eastAsia="Calibri"/>
                      <w:sz w:val="20"/>
                      <w:szCs w:val="20"/>
                    </w:rPr>
                    <w:t>P3 – Pairwise clustering</w:t>
                  </w:r>
                  <w:r>
                    <w:rPr>
                      <w:rFonts w:eastAsia="Calibri"/>
                      <w:sz w:val="20"/>
                      <w:szCs w:val="20"/>
                    </w:rPr>
                    <w:t xml:space="preserve"> (DAPWC)</w:t>
                  </w:r>
                </w:p>
                <w:p w:rsidR="00955A15" w:rsidRPr="002F6B1F" w:rsidRDefault="00955A15" w:rsidP="00254DEF">
                  <w:pPr>
                    <w:pStyle w:val="NormalWeb"/>
                    <w:spacing w:before="0" w:beforeAutospacing="0" w:after="0" w:afterAutospacing="0"/>
                    <w:rPr>
                      <w:rFonts w:eastAsia="Calibri"/>
                      <w:sz w:val="22"/>
                      <w:szCs w:val="22"/>
                    </w:rPr>
                  </w:pPr>
                  <w:r w:rsidRPr="002F6B1F">
                    <w:rPr>
                      <w:rFonts w:eastAsia="Calibri"/>
                      <w:sz w:val="20"/>
                      <w:szCs w:val="20"/>
                    </w:rPr>
                    <w:t>P4 – Visualization</w:t>
                  </w:r>
                </w:p>
              </w:tc>
              <w:tc>
                <w:tcPr>
                  <w:tcW w:w="1952" w:type="dxa"/>
                </w:tcPr>
                <w:p w:rsidR="00955A15" w:rsidRPr="002F6B1F" w:rsidRDefault="00955A15" w:rsidP="00254DEF">
                  <w:pPr>
                    <w:pStyle w:val="NormalWeb"/>
                    <w:spacing w:before="0" w:beforeAutospacing="0" w:after="0" w:afterAutospacing="0"/>
                    <w:rPr>
                      <w:sz w:val="22"/>
                      <w:szCs w:val="22"/>
                    </w:rPr>
                  </w:pPr>
                  <w:r w:rsidRPr="002F6B1F">
                    <w:rPr>
                      <w:rFonts w:eastAsia="Calibri"/>
                      <w:sz w:val="22"/>
                      <w:szCs w:val="22"/>
                    </w:rPr>
                    <w:t>Data:</w:t>
                  </w:r>
                </w:p>
                <w:p w:rsidR="00955A15" w:rsidRPr="002F6B1F" w:rsidRDefault="00955A15" w:rsidP="00254DEF">
                  <w:pPr>
                    <w:pStyle w:val="NormalWeb"/>
                    <w:spacing w:before="0" w:beforeAutospacing="0" w:after="0" w:afterAutospacing="0"/>
                    <w:rPr>
                      <w:sz w:val="20"/>
                      <w:szCs w:val="20"/>
                    </w:rPr>
                  </w:pPr>
                  <w:r w:rsidRPr="002F6B1F">
                    <w:rPr>
                      <w:rFonts w:eastAsia="Calibri"/>
                      <w:sz w:val="20"/>
                      <w:szCs w:val="20"/>
                    </w:rPr>
                    <w:t>D1 – Input data</w:t>
                  </w:r>
                </w:p>
                <w:p w:rsidR="00955A15" w:rsidRPr="002F6B1F" w:rsidRDefault="00955A15" w:rsidP="00254DEF">
                  <w:pPr>
                    <w:pStyle w:val="NormalWeb"/>
                    <w:spacing w:before="0" w:beforeAutospacing="0" w:after="0" w:afterAutospacing="0"/>
                    <w:rPr>
                      <w:sz w:val="20"/>
                      <w:szCs w:val="20"/>
                    </w:rPr>
                  </w:pPr>
                  <w:r w:rsidRPr="002F6B1F">
                    <w:rPr>
                      <w:rFonts w:eastAsia="Calibri"/>
                      <w:sz w:val="20"/>
                      <w:szCs w:val="20"/>
                    </w:rPr>
                    <w:t>D2 – Distance matrix</w:t>
                  </w:r>
                </w:p>
                <w:p w:rsidR="00955A15" w:rsidRPr="002F6B1F" w:rsidRDefault="00955A15" w:rsidP="00254DEF">
                  <w:pPr>
                    <w:pStyle w:val="NormalWeb"/>
                    <w:spacing w:before="0" w:beforeAutospacing="0" w:after="0" w:afterAutospacing="0"/>
                    <w:ind w:left="422" w:hanging="422"/>
                    <w:rPr>
                      <w:sz w:val="20"/>
                      <w:szCs w:val="20"/>
                    </w:rPr>
                  </w:pPr>
                  <w:r w:rsidRPr="002F6B1F">
                    <w:rPr>
                      <w:rFonts w:eastAsia="Calibri"/>
                      <w:sz w:val="20"/>
                      <w:szCs w:val="20"/>
                    </w:rPr>
                    <w:t>D3 – Three dimensional coordinates</w:t>
                  </w:r>
                </w:p>
                <w:p w:rsidR="00955A15" w:rsidRPr="002F6B1F" w:rsidRDefault="00955A15" w:rsidP="00254DEF">
                  <w:pPr>
                    <w:pStyle w:val="NormalWeb"/>
                    <w:spacing w:before="0" w:beforeAutospacing="0" w:after="0" w:afterAutospacing="0"/>
                    <w:rPr>
                      <w:rFonts w:eastAsia="Calibri"/>
                      <w:sz w:val="20"/>
                      <w:szCs w:val="20"/>
                    </w:rPr>
                  </w:pPr>
                  <w:r w:rsidRPr="002F6B1F">
                    <w:rPr>
                      <w:rFonts w:eastAsia="Calibri"/>
                      <w:sz w:val="20"/>
                      <w:szCs w:val="20"/>
                    </w:rPr>
                    <w:t>D4 – Cluster mapping</w:t>
                  </w:r>
                </w:p>
                <w:p w:rsidR="00955A15" w:rsidRPr="002F6B1F" w:rsidRDefault="00955A15" w:rsidP="00254DEF">
                  <w:pPr>
                    <w:pStyle w:val="NormalWeb"/>
                    <w:spacing w:before="0" w:beforeAutospacing="0" w:after="0" w:afterAutospacing="0"/>
                    <w:rPr>
                      <w:sz w:val="22"/>
                      <w:szCs w:val="22"/>
                    </w:rPr>
                  </w:pPr>
                  <w:r w:rsidRPr="002F6B1F">
                    <w:rPr>
                      <w:rFonts w:eastAsia="Calibri"/>
                      <w:sz w:val="20"/>
                      <w:szCs w:val="20"/>
                    </w:rPr>
                    <w:t>D5 – Plot file</w:t>
                  </w:r>
                </w:p>
              </w:tc>
            </w:tr>
          </w:tbl>
          <w:p w:rsidR="00955A15" w:rsidRDefault="00955A15" w:rsidP="00254DEF">
            <w:pPr>
              <w:jc w:val="left"/>
            </w:pPr>
          </w:p>
        </w:tc>
        <w:tc>
          <w:tcPr>
            <w:tcW w:w="4675" w:type="dxa"/>
            <w:vAlign w:val="center"/>
          </w:tcPr>
          <w:p w:rsidR="00955A15" w:rsidRPr="002F6B1F" w:rsidRDefault="00955A15" w:rsidP="00467FA9">
            <w:pPr>
              <w:keepNext/>
              <w:jc w:val="center"/>
            </w:pPr>
            <w:r>
              <w:rPr>
                <w:noProof/>
                <w:lang w:bidi="si-LK"/>
              </w:rPr>
              <mc:AlternateContent>
                <mc:Choice Requires="wpc">
                  <w:drawing>
                    <wp:inline distT="0" distB="0" distL="0" distR="0" wp14:anchorId="601BA40B" wp14:editId="1F7113B0">
                      <wp:extent cx="2914650" cy="1000125"/>
                      <wp:effectExtent l="0" t="0" r="19050" b="9525"/>
                      <wp:docPr id="293" name="Canvas 2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1" name="Oval 271"/>
                              <wps:cNvSpPr/>
                              <wps:spPr>
                                <a:xfrm>
                                  <a:off x="0" y="234315"/>
                                  <a:ext cx="274320"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0" w:afterAutospacing="0"/>
                                      <w:jc w:val="center"/>
                                    </w:pPr>
                                    <w:r>
                                      <w:rPr>
                                        <w:rFonts w:eastAsia="Times New Roman"/>
                                        <w:color w:val="000000"/>
                                        <w:sz w:val="18"/>
                                        <w:szCs w:val="18"/>
                                      </w:rPr>
                                      <w:t>D1</w:t>
                                    </w:r>
                                  </w:p>
                                </w:txbxContent>
                              </wps:txbx>
                              <wps:bodyPr lIns="0" tIns="0" rIns="0" bIns="0" rtlCol="0" anchor="ctr"/>
                            </wps:wsp>
                            <wps:wsp>
                              <wps:cNvPr id="272" name="Rectangle 272"/>
                              <wps:cNvSpPr/>
                              <wps:spPr>
                                <a:xfrm>
                                  <a:off x="422910" y="23876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200" w:afterAutospacing="0" w:line="276" w:lineRule="auto"/>
                                      <w:jc w:val="center"/>
                                    </w:pPr>
                                    <w:r>
                                      <w:rPr>
                                        <w:rFonts w:eastAsia="Calibri" w:cs="Iskoola Pota"/>
                                        <w:color w:val="000000"/>
                                        <w:sz w:val="18"/>
                                        <w:szCs w:val="18"/>
                                      </w:rPr>
                                      <w:t>P1</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3" name="Straight Arrow Connector 273"/>
                              <wps:cNvCnPr/>
                              <wps:spPr>
                                <a:xfrm>
                                  <a:off x="274320" y="371475"/>
                                  <a:ext cx="148590" cy="444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4" name="Oval 274"/>
                              <wps:cNvSpPr/>
                              <wps:spPr>
                                <a:xfrm>
                                  <a:off x="876935" y="245745"/>
                                  <a:ext cx="27368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0" w:afterAutospacing="0"/>
                                      <w:jc w:val="center"/>
                                    </w:pPr>
                                    <w:r>
                                      <w:rPr>
                                        <w:rFonts w:eastAsia="Times New Roman"/>
                                        <w:color w:val="000000"/>
                                        <w:sz w:val="18"/>
                                        <w:szCs w:val="18"/>
                                      </w:rPr>
                                      <w:t>D2</w:t>
                                    </w:r>
                                  </w:p>
                                </w:txbxContent>
                              </wps:txbx>
                              <wps:bodyPr lIns="0" tIns="0" rIns="0" bIns="0" rtlCol="0" anchor="ctr"/>
                            </wps:wsp>
                            <wps:wsp>
                              <wps:cNvPr id="275" name="Straight Arrow Connector 275"/>
                              <wps:cNvCnPr/>
                              <wps:spPr>
                                <a:xfrm>
                                  <a:off x="697230" y="375920"/>
                                  <a:ext cx="179705" cy="63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6" name="Rectangle 276"/>
                              <wps:cNvSpPr/>
                              <wps:spPr>
                                <a:xfrm>
                                  <a:off x="1296670" y="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200" w:afterAutospacing="0" w:line="276" w:lineRule="auto"/>
                                      <w:jc w:val="center"/>
                                    </w:pPr>
                                    <w:r>
                                      <w:rPr>
                                        <w:rFonts w:eastAsia="Calibri" w:cs="Iskoola Pota"/>
                                        <w:color w:val="000000"/>
                                        <w:sz w:val="18"/>
                                        <w:szCs w:val="18"/>
                                      </w:rPr>
                                      <w:t>P2</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7" name="Straight Arrow Connector 277"/>
                              <wps:cNvCnPr/>
                              <wps:spPr>
                                <a:xfrm flipV="1">
                                  <a:off x="1110615" y="137160"/>
                                  <a:ext cx="186055" cy="14859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1110615" y="479425"/>
                                  <a:ext cx="186055" cy="12446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9" name="Oval 279"/>
                              <wps:cNvSpPr/>
                              <wps:spPr>
                                <a:xfrm>
                                  <a:off x="1746250" y="0"/>
                                  <a:ext cx="273050"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0" w:afterAutospacing="0"/>
                                      <w:jc w:val="center"/>
                                    </w:pPr>
                                    <w:r>
                                      <w:rPr>
                                        <w:rFonts w:eastAsia="Times New Roman"/>
                                        <w:color w:val="000000"/>
                                        <w:sz w:val="18"/>
                                        <w:szCs w:val="18"/>
                                      </w:rPr>
                                      <w:t>D3</w:t>
                                    </w:r>
                                  </w:p>
                                </w:txbxContent>
                              </wps:txbx>
                              <wps:bodyPr lIns="0" tIns="0" rIns="0" bIns="0" rtlCol="0" anchor="ctr"/>
                            </wps:wsp>
                            <wps:wsp>
                              <wps:cNvPr id="280" name="Straight Arrow Connector 280"/>
                              <wps:cNvCnPr/>
                              <wps:spPr>
                                <a:xfrm flipV="1">
                                  <a:off x="1570990" y="136525"/>
                                  <a:ext cx="17526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1" name="Rectangle 281"/>
                              <wps:cNvSpPr/>
                              <wps:spPr>
                                <a:xfrm>
                                  <a:off x="1296670" y="466725"/>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200" w:afterAutospacing="0" w:line="276" w:lineRule="auto"/>
                                      <w:jc w:val="center"/>
                                    </w:pPr>
                                    <w:r>
                                      <w:rPr>
                                        <w:rFonts w:eastAsia="Calibri"/>
                                        <w:color w:val="000000"/>
                                        <w:sz w:val="18"/>
                                        <w:szCs w:val="18"/>
                                      </w:rPr>
                                      <w:t>P3</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2" name="Oval 282"/>
                              <wps:cNvSpPr/>
                              <wps:spPr>
                                <a:xfrm>
                                  <a:off x="1746885" y="469900"/>
                                  <a:ext cx="27241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0" w:afterAutospacing="0"/>
                                      <w:jc w:val="center"/>
                                    </w:pPr>
                                    <w:r>
                                      <w:rPr>
                                        <w:rFonts w:eastAsia="Times New Roman"/>
                                        <w:color w:val="000000"/>
                                        <w:sz w:val="18"/>
                                        <w:szCs w:val="18"/>
                                      </w:rPr>
                                      <w:t>D4</w:t>
                                    </w:r>
                                  </w:p>
                                </w:txbxContent>
                              </wps:txbx>
                              <wps:bodyPr lIns="0" tIns="0" rIns="0" bIns="0" rtlCol="0" anchor="ctr"/>
                            </wps:wsp>
                            <wps:wsp>
                              <wps:cNvPr id="283" name="Straight Arrow Connector 283"/>
                              <wps:cNvCnPr/>
                              <wps:spPr>
                                <a:xfrm>
                                  <a:off x="1570990" y="603885"/>
                                  <a:ext cx="175895" cy="25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4" name="Rectangle 284"/>
                              <wps:cNvSpPr/>
                              <wps:spPr>
                                <a:xfrm>
                                  <a:off x="2184400" y="23368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200" w:afterAutospacing="0" w:line="276" w:lineRule="auto"/>
                                      <w:jc w:val="center"/>
                                    </w:pPr>
                                    <w:r>
                                      <w:rPr>
                                        <w:rFonts w:eastAsia="Calibri"/>
                                        <w:color w:val="000000"/>
                                        <w:sz w:val="18"/>
                                        <w:szCs w:val="18"/>
                                      </w:rPr>
                                      <w:t>P4</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5" name="Oval 285"/>
                              <wps:cNvSpPr/>
                              <wps:spPr>
                                <a:xfrm>
                                  <a:off x="2643505" y="229235"/>
                                  <a:ext cx="27241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F0438" w:rsidRDefault="00BF0438" w:rsidP="00955A15">
                                    <w:pPr>
                                      <w:pStyle w:val="NormalWeb"/>
                                      <w:spacing w:before="0" w:beforeAutospacing="0" w:after="0" w:afterAutospacing="0"/>
                                      <w:jc w:val="center"/>
                                    </w:pPr>
                                    <w:r>
                                      <w:rPr>
                                        <w:rFonts w:eastAsia="Times New Roman"/>
                                        <w:color w:val="000000"/>
                                        <w:sz w:val="18"/>
                                        <w:szCs w:val="18"/>
                                      </w:rPr>
                                      <w:t>D5</w:t>
                                    </w:r>
                                  </w:p>
                                </w:txbxContent>
                              </wps:txbx>
                              <wps:bodyPr lIns="0" tIns="0" rIns="0" bIns="0" rtlCol="0" anchor="ctr"/>
                            </wps:wsp>
                            <wps:wsp>
                              <wps:cNvPr id="286" name="Straight Arrow Connector 286"/>
                              <wps:cNvCnPr/>
                              <wps:spPr>
                                <a:xfrm flipV="1">
                                  <a:off x="2458720" y="366395"/>
                                  <a:ext cx="184785" cy="444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7" name="Straight Arrow Connector 287"/>
                              <wps:cNvCnPr/>
                              <wps:spPr>
                                <a:xfrm flipV="1">
                                  <a:off x="2019300" y="370840"/>
                                  <a:ext cx="165100" cy="23558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8" name="Straight Arrow Connector 288"/>
                              <wps:cNvCnPr/>
                              <wps:spPr>
                                <a:xfrm>
                                  <a:off x="2019300" y="136525"/>
                                  <a:ext cx="165100" cy="2343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9" name="Curved Connector 289"/>
                              <wps:cNvCnPr>
                                <a:stCxn id="281" idx="1"/>
                                <a:endCxn id="281" idx="2"/>
                              </wps:cNvCnPr>
                              <wps:spPr>
                                <a:xfrm rot="10800000" flipH="1" flipV="1">
                                  <a:off x="1296670" y="603885"/>
                                  <a:ext cx="137160" cy="137160"/>
                                </a:xfrm>
                                <a:prstGeom prst="curvedConnector4">
                                  <a:avLst>
                                    <a:gd name="adj1" fmla="val -166667"/>
                                    <a:gd name="adj2" fmla="val 266667"/>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01BA40B" id="Canvas 293" o:spid="_x0000_s1217" editas="canvas" style="width:229.5pt;height:78.75pt;mso-position-horizontal-relative:char;mso-position-vertical-relative:line" coordsize="29146,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">
                      <v:shape id="_x0000_s1218" type="#_x0000_t75" style="position:absolute;width:29146;height:10001;visibility:visible;mso-wrap-style:square">
                        <v:fill o:detectmouseclick="t"/>
                        <v:path o:connecttype="none"/>
                      </v:shape>
                      <v:oval id="Oval 271" o:spid="_x0000_s1219" style="position:absolute;top:2343;width:2743;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ArT8UA&#10;AADcAAAADwAAAGRycy9kb3ducmV2LnhtbESPX2vCQBDE34V+h2MLvulFLa2kniKFQpC++KfYxyW3&#10;TUJze+FuNem37wlCH4eZ+Q2z2gyuVVcKsfFsYDbNQBGX3jZcGTgd3ydLUFGQLbaeycAvRdisH0Yr&#10;zK3veU/Xg1QqQTjmaKAW6XKtY1mTwzj1HXHyvn1wKEmGStuAfYK7Vs+z7Fk7bDgt1NjRW03lz+Hi&#10;DOyk+Hpqirj/zIZtfwwf54Usz8aMH4ftKyihQf7D93ZhDcxfZnA7k46A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CtPxQAAANwAAAAPAAAAAAAAAAAAAAAAAJgCAABkcnMv&#10;ZG93bnJldi54bWxQSwUGAAAAAAQABAD1AAAAigMAAAAA&#10;" filled="f" strokecolor="black [3213]">
                        <v:stroke joinstyle="miter"/>
                        <v:textbox inset="0,0,0,0">
                          <w:txbxContent>
                            <w:p w:rsidR="00BF0438" w:rsidRDefault="00BF0438" w:rsidP="00955A15">
                              <w:pPr>
                                <w:pStyle w:val="NormalWeb"/>
                                <w:spacing w:before="0" w:beforeAutospacing="0" w:after="0" w:afterAutospacing="0"/>
                                <w:jc w:val="center"/>
                              </w:pPr>
                              <w:r>
                                <w:rPr>
                                  <w:rFonts w:eastAsia="Times New Roman"/>
                                  <w:color w:val="000000"/>
                                  <w:sz w:val="18"/>
                                  <w:szCs w:val="18"/>
                                </w:rPr>
                                <w:t>D1</w:t>
                              </w:r>
                            </w:p>
                          </w:txbxContent>
                        </v:textbox>
                      </v:oval>
                      <v:rect id="Rectangle 272" o:spid="_x0000_s1220" style="position:absolute;left:4229;top:238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4Y8UA&#10;AADcAAAADwAAAGRycy9kb3ducmV2LnhtbESPQWvCQBSE7wX/w/IKvdVNg1iJrlIEJQUvNYrXZ/aZ&#10;xGbfht1V4793CwWPw8x8w8wWvWnFlZxvLCv4GCYgiEurG64U7IrV+wSED8gaW8uk4E4eFvPBywwz&#10;bW/8Q9dtqESEsM9QQR1Cl0npy5oM+qHtiKN3ss5giNJVUju8RbhpZZokY2mw4bhQY0fLmsrf7cUo&#10;KNb5QY8mRTh/b8bnfL8+bpqRU+rttf+aggjUh2f4v51rBelnCn9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OThjxQAAANwAAAAPAAAAAAAAAAAAAAAAAJgCAABkcnMv&#10;ZG93bnJldi54bWxQSwUGAAAAAAQABAD1AAAAigMAAAAA&#10;" filled="f" strokecolor="black [3213]">
                        <v:textbox inset="0,7.2pt,0">
                          <w:txbxContent>
                            <w:p w:rsidR="00BF0438" w:rsidRDefault="00BF0438" w:rsidP="00955A15">
                              <w:pPr>
                                <w:pStyle w:val="NormalWeb"/>
                                <w:spacing w:before="0" w:beforeAutospacing="0" w:after="200" w:afterAutospacing="0" w:line="276" w:lineRule="auto"/>
                                <w:jc w:val="center"/>
                              </w:pPr>
                              <w:r>
                                <w:rPr>
                                  <w:rFonts w:eastAsia="Calibri" w:cs="Iskoola Pota"/>
                                  <w:color w:val="000000"/>
                                  <w:sz w:val="18"/>
                                  <w:szCs w:val="18"/>
                                </w:rPr>
                                <w:t>P1</w:t>
                              </w:r>
                            </w:p>
                          </w:txbxContent>
                        </v:textbox>
                      </v:rect>
                      <v:shape id="Straight Arrow Connector 273" o:spid="_x0000_s1221" type="#_x0000_t32" style="position:absolute;left:2743;top:3714;width:1486;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v8/cYAAADcAAAADwAAAGRycy9kb3ducmV2LnhtbESPQWvCQBSE74X+h+UJ3upGA2qjq5RC&#10;aYuXmoq2t0f2mSzNvg3Z1cR/7woFj8PMfMMs172txZlabxwrGI8SEMSF04ZLBbvvt6c5CB+QNdaO&#10;ScGFPKxXjw9LzLTreEvnPJQiQthnqKAKocmk9EVFFv3INcTRO7rWYoiyLaVusYtwW8tJkkylRcNx&#10;ocKGXisq/vKTVVDsfg7P9GX2ukvN7L3Z/G7S/FOp4aB/WYAI1Id7+L/9oRVMZinczsQjIF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L/P3GAAAA3AAAAA8AAAAAAAAA&#10;AAAAAAAAoQIAAGRycy9kb3ducmV2LnhtbFBLBQYAAAAABAAEAPkAAACUAwAAAAA=&#10;" strokecolor="black [3213]" strokeweight=".5pt">
                        <v:stroke endarrow="block" joinstyle="miter"/>
                      </v:shape>
                      <v:oval id="Oval 274" o:spid="_x0000_s1222" style="position:absolute;left:8769;top:2457;width:2737;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eI18UA&#10;AADcAAAADwAAAGRycy9kb3ducmV2LnhtbESPX2vCQBDE34V+h2MLfdNLrVhJPUUKhSB98U+xj0tu&#10;m4Tm9sLd1sRv3xMEH4eZ+Q2zXA+uVWcKsfFs4HmSgSIuvW24MnA8fIwXoKIgW2w9k4ELRVivHkZL&#10;zK3veUfnvVQqQTjmaKAW6XKtY1mTwzjxHXHyfnxwKEmGStuAfYK7Vk+zbK4dNpwWauzovabyd//n&#10;DGyl+J41Rdx9ZcOmP4TP04ssTsY8PQ6bN1BCg9zDt3ZhDUxfZ3A9k46A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N4jXxQAAANwAAAAPAAAAAAAAAAAAAAAAAJgCAABkcnMv&#10;ZG93bnJldi54bWxQSwUGAAAAAAQABAD1AAAAigMAAAAA&#10;" filled="f" strokecolor="black [3213]">
                        <v:stroke joinstyle="miter"/>
                        <v:textbox inset="0,0,0,0">
                          <w:txbxContent>
                            <w:p w:rsidR="00BF0438" w:rsidRDefault="00BF0438" w:rsidP="00955A15">
                              <w:pPr>
                                <w:pStyle w:val="NormalWeb"/>
                                <w:spacing w:before="0" w:beforeAutospacing="0" w:after="0" w:afterAutospacing="0"/>
                                <w:jc w:val="center"/>
                              </w:pPr>
                              <w:r>
                                <w:rPr>
                                  <w:rFonts w:eastAsia="Times New Roman"/>
                                  <w:color w:val="000000"/>
                                  <w:sz w:val="18"/>
                                  <w:szCs w:val="18"/>
                                </w:rPr>
                                <w:t>D2</w:t>
                              </w:r>
                            </w:p>
                          </w:txbxContent>
                        </v:textbox>
                      </v:oval>
                      <v:shape id="Straight Arrow Connector 275" o:spid="_x0000_s1223" type="#_x0000_t32" style="position:absolute;left:6972;top:3759;width:1797;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7BEsYAAADcAAAADwAAAGRycy9kb3ducmV2LnhtbESPQWvCQBSE74L/YXlCb7pRsbbRVUQo&#10;tXixqbR6e2SfyWL2bchuTfrvu4WCx2FmvmGW685W4kaNN44VjEcJCOLcacOFguPHy/AJhA/IGivH&#10;pOCHPKxX/d4SU+1afqdbFgoRIexTVFCGUKdS+rwki37kauLoXVxjMUTZFFI32Ea4reQkSR6lRcNx&#10;ocSatiXl1+zbKsiPp69nOphP3U7N/LXen/fT7E2ph0G3WYAI1IV7+L+90wom8x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uwRLGAAAA3AAAAA8AAAAAAAAA&#10;AAAAAAAAoQIAAGRycy9kb3ducmV2LnhtbFBLBQYAAAAABAAEAPkAAACUAwAAAAA=&#10;" strokecolor="black [3213]" strokeweight=".5pt">
                        <v:stroke endarrow="block" joinstyle="miter"/>
                      </v:shape>
                      <v:rect id="Rectangle 276" o:spid="_x0000_s1224" style="position:absolute;left:12966;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I+YMUA&#10;AADcAAAADwAAAGRycy9kb3ducmV2LnhtbESPQWvCQBSE74L/YXmF3nRTkSjRVYqgpOClpsXrM/tM&#10;YrNvw+6q6b/vFgSPw8x8wyzXvWnFjZxvLCt4GycgiEurG64UfBXb0RyED8gaW8uk4Jc8rFfDwRIz&#10;be/8SbdDqESEsM9QQR1Cl0npy5oM+rHtiKN3ts5giNJVUju8R7hp5SRJUmmw4bhQY0ebmsqfw9Uo&#10;KHb5UU/nRbh87NNL/r077ZupU+r1pX9fgAjUh2f40c61gskshf8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Aj5gxQAAANwAAAAPAAAAAAAAAAAAAAAAAJgCAABkcnMv&#10;ZG93bnJldi54bWxQSwUGAAAAAAQABAD1AAAAigMAAAAA&#10;" filled="f" strokecolor="black [3213]">
                        <v:textbox inset="0,7.2pt,0">
                          <w:txbxContent>
                            <w:p w:rsidR="00BF0438" w:rsidRDefault="00BF0438" w:rsidP="00955A15">
                              <w:pPr>
                                <w:pStyle w:val="NormalWeb"/>
                                <w:spacing w:before="0" w:beforeAutospacing="0" w:after="200" w:afterAutospacing="0" w:line="276" w:lineRule="auto"/>
                                <w:jc w:val="center"/>
                              </w:pPr>
                              <w:r>
                                <w:rPr>
                                  <w:rFonts w:eastAsia="Calibri" w:cs="Iskoola Pota"/>
                                  <w:color w:val="000000"/>
                                  <w:sz w:val="18"/>
                                  <w:szCs w:val="18"/>
                                </w:rPr>
                                <w:t>P2</w:t>
                              </w:r>
                            </w:p>
                          </w:txbxContent>
                        </v:textbox>
                      </v:rect>
                      <v:shape id="Straight Arrow Connector 277" o:spid="_x0000_s1225" type="#_x0000_t32" style="position:absolute;left:11106;top:1371;width:1860;height:1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X608QAAADcAAAADwAAAGRycy9kb3ducmV2LnhtbESP3YrCMBSE7wXfIZwFb2RN9GK7VKMs&#10;oosiCv48wKE5tsXmpDZZrW+/EQQvh5n5hpnMWluJGzW+dKxhOFAgiDNnSs41nI7Lz28QPiAbrByT&#10;hgd5mE27nQmmxt15T7dDyEWEsE9RQxFCnUrps4Is+oGriaN3do3FEGWTS9PgPcJtJUdKfUmLJceF&#10;AmuaF5RdDn9Wg138rpK2/9j2bXU9mo1X611QWvc+2p8xiEBteIdf7ZXRMEoSeJ6JR0B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9frTxAAAANwAAAAPAAAAAAAAAAAA&#10;AAAAAKECAABkcnMvZG93bnJldi54bWxQSwUGAAAAAAQABAD5AAAAkgMAAAAA&#10;" strokecolor="black [3213]" strokeweight=".5pt">
                        <v:stroke endarrow="block" joinstyle="miter"/>
                      </v:shape>
                      <v:shape id="Straight Arrow Connector 278" o:spid="_x0000_s1226" type="#_x0000_t32" style="position:absolute;left:11106;top:4794;width:1860;height:1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9ujMMAAADcAAAADwAAAGRycy9kb3ducmV2LnhtbERPz2vCMBS+C/sfwhvspukUpuuaigii&#10;4mV2otvt0by1Yc1LaTLb/ffLQfD48f3OloNtxJU6bxwreJ4kIIhLpw1XCk4fm/EChA/IGhvHpOCP&#10;PCzzh1GGqXY9H+lahErEEPYpKqhDaFMpfVmTRT9xLXHkvl1nMUTYVVJ32Mdw28hpkrxIi4ZjQ40t&#10;rWsqf4pfq6A8fV5e6d2cdT8z8217+DrMir1ST4/D6g1EoCHcxTf3TiuYzuPaeCYeAZ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vbozDAAAA3AAAAA8AAAAAAAAAAAAA&#10;AAAAoQIAAGRycy9kb3ducmV2LnhtbFBLBQYAAAAABAAEAPkAAACRAwAAAAA=&#10;" strokecolor="black [3213]" strokeweight=".5pt">
                        <v:stroke endarrow="block" joinstyle="miter"/>
                      </v:shape>
                      <v:oval id="Oval 279" o:spid="_x0000_s1227" style="position:absolute;left:17462;width:2731;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YnScUA&#10;AADcAAAADwAAAGRycy9kb3ducmV2LnhtbESPQWvCQBSE70L/w/IKvemmtrQaXUUKhSC9qBU9PrKv&#10;SWj2bdh9NfHfdwsFj8PMfMMs14Nr1YVCbDwbeJxkoIhLbxuuDHwe3sczUFGQLbaeycCVIqxXd6Ml&#10;5tb3vKPLXiqVIBxzNFCLdLnWsazJYZz4jjh5Xz44lCRDpW3APsFdq6dZ9qIdNpwWauzorabye//j&#10;DGylOD83Rdwds2HTH8LH6UlmJ2Me7ofNApTQILfwf7uwBqavc/g7k46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NidJxQAAANwAAAAPAAAAAAAAAAAAAAAAAJgCAABkcnMv&#10;ZG93bnJldi54bWxQSwUGAAAAAAQABAD1AAAAigMAAAAA&#10;" filled="f" strokecolor="black [3213]">
                        <v:stroke joinstyle="miter"/>
                        <v:textbox inset="0,0,0,0">
                          <w:txbxContent>
                            <w:p w:rsidR="00BF0438" w:rsidRDefault="00BF0438" w:rsidP="00955A15">
                              <w:pPr>
                                <w:pStyle w:val="NormalWeb"/>
                                <w:spacing w:before="0" w:beforeAutospacing="0" w:after="0" w:afterAutospacing="0"/>
                                <w:jc w:val="center"/>
                              </w:pPr>
                              <w:r>
                                <w:rPr>
                                  <w:rFonts w:eastAsia="Times New Roman"/>
                                  <w:color w:val="000000"/>
                                  <w:sz w:val="18"/>
                                  <w:szCs w:val="18"/>
                                </w:rPr>
                                <w:t>D3</w:t>
                              </w:r>
                            </w:p>
                          </w:txbxContent>
                        </v:textbox>
                      </v:oval>
                      <v:shape id="Straight Arrow Connector 280" o:spid="_x0000_s1228" type="#_x0000_t32" style="position:absolute;left:15709;top:1365;width:175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kSgMIAAADcAAAADwAAAGRycy9kb3ducmV2LnhtbERP3WrCMBS+H/gO4Qi7EU30wpVqFJE5&#10;OsYEqw9waI5tsTnpmkzbtzcXg11+fP/rbW8bcafO1441zGcKBHHhTM2lhsv5ME1A+IBssHFMGgby&#10;sN2MXtaYGvfgE93zUIoYwj5FDVUIbSqlLyqy6GeuJY7c1XUWQ4RdKU2HjxhuG7lQaikt1hwbKmxp&#10;X1Fxy3+tBvv+kb31k+F7Ypufs/ny6vMYlNav4363AhGoD//iP3dmNCySOD+eiUdAb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8kSgMIAAADcAAAADwAAAAAAAAAAAAAA&#10;AAChAgAAZHJzL2Rvd25yZXYueG1sUEsFBgAAAAAEAAQA+QAAAJADAAAAAA==&#10;" strokecolor="black [3213]" strokeweight=".5pt">
                        <v:stroke endarrow="block" joinstyle="miter"/>
                      </v:shape>
                      <v:rect id="Rectangle 281" o:spid="_x0000_s1229" style="position:absolute;left:12966;top:466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7WM8QA&#10;AADcAAAADwAAAGRycy9kb3ducmV2LnhtbESPQWvCQBSE74L/YXlCb7pRRELqKiJUUvBSY+n1NftM&#10;otm3YXer8d+7BcHjMDPfMMt1b1pxJecbywqmkwQEcWl1w5WCY/ExTkH4gKyxtUwK7uRhvRoOlphp&#10;e+Mvuh5CJSKEfYYK6hC6TEpf1mTQT2xHHL2TdQZDlK6S2uEtwk0rZ0mykAYbjgs1drStqbwc/oyC&#10;Ypf/6HlahPPnfnHOv3e/+2bulHob9Zt3EIH68Ao/27lWMEun8H8mHg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1jPEAAAA3AAAAA8AAAAAAAAAAAAAAAAAmAIAAGRycy9k&#10;b3ducmV2LnhtbFBLBQYAAAAABAAEAPUAAACJAwAAAAA=&#10;" filled="f" strokecolor="black [3213]">
                        <v:textbox inset="0,7.2pt,0">
                          <w:txbxContent>
                            <w:p w:rsidR="00BF0438" w:rsidRDefault="00BF0438" w:rsidP="00955A15">
                              <w:pPr>
                                <w:pStyle w:val="NormalWeb"/>
                                <w:spacing w:before="0" w:beforeAutospacing="0" w:after="200" w:afterAutospacing="0" w:line="276" w:lineRule="auto"/>
                                <w:jc w:val="center"/>
                              </w:pPr>
                              <w:r>
                                <w:rPr>
                                  <w:rFonts w:eastAsia="Calibri"/>
                                  <w:color w:val="000000"/>
                                  <w:sz w:val="18"/>
                                  <w:szCs w:val="18"/>
                                </w:rPr>
                                <w:t>P3</w:t>
                              </w:r>
                            </w:p>
                          </w:txbxContent>
                        </v:textbox>
                      </v:rect>
                      <v:oval id="Oval 282" o:spid="_x0000_s1230" style="position:absolute;left:17468;top:4699;width:2725;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fFH8QA&#10;AADcAAAADwAAAGRycy9kb3ducmV2LnhtbESPzWrDMBCE74W+g9hCb40ctxTjRgkhEDCll/yRHBdr&#10;a5tYKyNtY/ftq0Khx2FmvmEWq8n16kYhdp4NzGcZKOLa244bA8fD9qkAFQXZYu+ZDHxThNXy/m6B&#10;pfUj7+i2l0YlCMcSDbQiQ6l1rFtyGGd+IE7epw8OJcnQaBtwTHDX6zzLXrXDjtNCiwNtWqqv+y9n&#10;4F2qy0tXxd0pm9bjIXycn6U4G/P4MK3fQAlN8h/+a1fWQF7k8HsmHQG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HxR/EAAAA3AAAAA8AAAAAAAAAAAAAAAAAmAIAAGRycy9k&#10;b3ducmV2LnhtbFBLBQYAAAAABAAEAPUAAACJAwAAAAA=&#10;" filled="f" strokecolor="black [3213]">
                        <v:stroke joinstyle="miter"/>
                        <v:textbox inset="0,0,0,0">
                          <w:txbxContent>
                            <w:p w:rsidR="00BF0438" w:rsidRDefault="00BF0438" w:rsidP="00955A15">
                              <w:pPr>
                                <w:pStyle w:val="NormalWeb"/>
                                <w:spacing w:before="0" w:beforeAutospacing="0" w:after="0" w:afterAutospacing="0"/>
                                <w:jc w:val="center"/>
                              </w:pPr>
                              <w:r>
                                <w:rPr>
                                  <w:rFonts w:eastAsia="Times New Roman"/>
                                  <w:color w:val="000000"/>
                                  <w:sz w:val="18"/>
                                  <w:szCs w:val="18"/>
                                </w:rPr>
                                <w:t>D4</w:t>
                              </w:r>
                            </w:p>
                          </w:txbxContent>
                        </v:textbox>
                      </v:oval>
                      <v:shape id="Straight Arrow Connector 283" o:spid="_x0000_s1231" type="#_x0000_t32" style="position:absolute;left:15709;top:6038;width:1759;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6M2sYAAADcAAAADwAAAGRycy9kb3ducmV2LnhtbESPQWvCQBSE74X+h+UVvNVNDbQ2uooI&#10;YosXTaXq7ZF9TRazb0N2a+K/d4VCj8PMfMNM572txYVabxwreBkmIIgLpw2XCvZfq+cxCB+QNdaO&#10;ScGVPMxnjw9TzLTreEeXPJQiQthnqKAKocmk9EVFFv3QNcTR+3GtxRBlW0rdYhfhtpajJHmVFg3H&#10;hQobWlZUnPNfq6DYHw/vtDXfukvN27rZnDZp/qnU4KlfTEAE6sN/+K/9oRWMxi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ejNrGAAAA3AAAAA8AAAAAAAAA&#10;AAAAAAAAoQIAAGRycy9kb3ducmV2LnhtbFBLBQYAAAAABAAEAPkAAACUAwAAAAA=&#10;" strokecolor="black [3213]" strokeweight=".5pt">
                        <v:stroke endarrow="block" joinstyle="miter"/>
                      </v:shape>
                      <v:rect id="Rectangle 284" o:spid="_x0000_s1232" style="position:absolute;left:21844;top:2336;width:2743;height:2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l1q8QA&#10;AADcAAAADwAAAGRycy9kb3ducmV2LnhtbESPQWvCQBSE7wX/w/KE3uqmEiSkriIFJQUvNUqvz+wz&#10;iWbfht1V03/fLQgeh5n5hpkvB9OJGznfWlbwPklAEFdWt1wr2JfrtwyED8gaO8uk4Jc8LBejlznm&#10;2t75m267UIsIYZ+jgiaEPpfSVw0Z9BPbE0fvZJ3BEKWrpXZ4j3DTyWmSzKTBluNCgz19NlRddlej&#10;oNwUPzrNynD+2s7OxWFz3LapU+p1PKw+QAQawjP8aBdawTRL4f9MP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JdavEAAAA3AAAAA8AAAAAAAAAAAAAAAAAmAIAAGRycy9k&#10;b3ducmV2LnhtbFBLBQYAAAAABAAEAPUAAACJAwAAAAA=&#10;" filled="f" strokecolor="black [3213]">
                        <v:textbox inset="0,7.2pt,0">
                          <w:txbxContent>
                            <w:p w:rsidR="00BF0438" w:rsidRDefault="00BF0438" w:rsidP="00955A15">
                              <w:pPr>
                                <w:pStyle w:val="NormalWeb"/>
                                <w:spacing w:before="0" w:beforeAutospacing="0" w:after="200" w:afterAutospacing="0" w:line="276" w:lineRule="auto"/>
                                <w:jc w:val="center"/>
                              </w:pPr>
                              <w:r>
                                <w:rPr>
                                  <w:rFonts w:eastAsia="Calibri"/>
                                  <w:color w:val="000000"/>
                                  <w:sz w:val="18"/>
                                  <w:szCs w:val="18"/>
                                </w:rPr>
                                <w:t>P4</w:t>
                              </w:r>
                            </w:p>
                          </w:txbxContent>
                        </v:textbox>
                      </v:rect>
                      <v:oval id="Oval 285" o:spid="_x0000_s1233" style="position:absolute;left:26435;top:2292;width:2724;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5da8UA&#10;AADcAAAADwAAAGRycy9kb3ducmV2LnhtbESPQWvCQBSE70L/w/IK3nRTbUtIXUUKhSC9qC32+Mi+&#10;JqHZt2H3adJ/3xWEHoeZ+YZZbUbXqQuF2Ho28DDPQBFX3rZcG/g4vs1yUFGQLXaeycAvRdis7yYr&#10;LKwfeE+Xg9QqQTgWaKAR6QutY9WQwzj3PXHyvn1wKEmGWtuAQ4K7Ti+y7Fk7bDktNNjTa0PVz+Hs&#10;DOyk/Hpsy7j/zMbtcAzvp6XkJ2Om9+P2BZTQKP/hW7u0Bhb5E1zPpCO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l1rxQAAANwAAAAPAAAAAAAAAAAAAAAAAJgCAABkcnMv&#10;ZG93bnJldi54bWxQSwUGAAAAAAQABAD1AAAAigMAAAAA&#10;" filled="f" strokecolor="black [3213]">
                        <v:stroke joinstyle="miter"/>
                        <v:textbox inset="0,0,0,0">
                          <w:txbxContent>
                            <w:p w:rsidR="00BF0438" w:rsidRDefault="00BF0438" w:rsidP="00955A15">
                              <w:pPr>
                                <w:pStyle w:val="NormalWeb"/>
                                <w:spacing w:before="0" w:beforeAutospacing="0" w:after="0" w:afterAutospacing="0"/>
                                <w:jc w:val="center"/>
                              </w:pPr>
                              <w:r>
                                <w:rPr>
                                  <w:rFonts w:eastAsia="Times New Roman"/>
                                  <w:color w:val="000000"/>
                                  <w:sz w:val="18"/>
                                  <w:szCs w:val="18"/>
                                </w:rPr>
                                <w:t>D5</w:t>
                              </w:r>
                            </w:p>
                          </w:txbxContent>
                        </v:textbox>
                      </v:oval>
                      <v:shape id="Straight Arrow Connector 286" o:spid="_x0000_s1234" type="#_x0000_t32" style="position:absolute;left:24587;top:3663;width:18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wvb8MAAADcAAAADwAAAGRycy9kb3ducmV2LnhtbESP0YrCMBRE3wX/IVzBF9FEH1zpGkVE&#10;RZEV1P2AS3O3Ldvc1CZq/XsjCD4OM3OGmc4bW4ob1b5wrGE4UCCIU2cKzjT8ntf9CQgfkA2WjknD&#10;gzzMZ+3WFBPj7nyk2ylkIkLYJ6ghD6FKpPRpThb9wFXE0ftztcUQZZ1JU+M9wm0pR0qNpcWC40KO&#10;FS1zSv9PV6vBrjbbr6b3+OnZ8nI2e692h6C07naaxTeIQE34hN/trdEwmozhdSYeAT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sL2/DAAAA3AAAAA8AAAAAAAAAAAAA&#10;AAAAoQIAAGRycy9kb3ducmV2LnhtbFBLBQYAAAAABAAEAPkAAACRAwAAAAA=&#10;" strokecolor="black [3213]" strokeweight=".5pt">
                        <v:stroke endarrow="block" joinstyle="miter"/>
                      </v:shape>
                      <v:shape id="Straight Arrow Connector 287" o:spid="_x0000_s1235" type="#_x0000_t32" style="position:absolute;left:20193;top:3708;width:1651;height:23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CK9MQAAADcAAAADwAAAGRycy9kb3ducmV2LnhtbESP3YrCMBSE7xd8h3CEvRFN9EJLNYqI&#10;isuygj8PcGiObbE5qU3U+vZmYWEvh5n5hpktWluJBzW+dKxhOFAgiDNnSs41nE+bfgLCB2SDlWPS&#10;8CIPi3nnY4apcU8+0OMYchEh7FPUUIRQp1L6rCCLfuBq4uhdXGMxRNnk0jT4jHBbyZFSY2mx5LhQ&#10;YE2rgrLr8W412PV2N2l7r5+erW4n8+3V1z4orT+77XIKIlAb/sN/7Z3RMEom8HsmHgE5f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IIr0xAAAANwAAAAPAAAAAAAAAAAA&#10;AAAAAKECAABkcnMvZG93bnJldi54bWxQSwUGAAAAAAQABAD5AAAAkgMAAAAA&#10;" strokecolor="black [3213]" strokeweight=".5pt">
                        <v:stroke endarrow="block" joinstyle="miter"/>
                      </v:shape>
                      <v:shape id="Straight Arrow Connector 288" o:spid="_x0000_s1236" type="#_x0000_t32" style="position:absolute;left:20193;top:1365;width:1651;height:2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oeq8MAAADcAAAADwAAAGRycy9kb3ducmV2LnhtbERPz2vCMBS+C/sfwhvspukUpuuaigii&#10;4mV2otvt0by1Yc1LaTLb/ffLQfD48f3OloNtxJU6bxwreJ4kIIhLpw1XCk4fm/EChA/IGhvHpOCP&#10;PCzzh1GGqXY9H+lahErEEPYpKqhDaFMpfVmTRT9xLXHkvl1nMUTYVVJ32Mdw28hpkrxIi4ZjQ40t&#10;rWsqf4pfq6A8fV5e6d2cdT8z8217+DrMir1ST4/D6g1EoCHcxTf3TiuYLuLaeCYeAZ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6HqvDAAAA3AAAAA8AAAAAAAAAAAAA&#10;AAAAoQIAAGRycy9kb3ducmV2LnhtbFBLBQYAAAAABAAEAPkAAACRAwAAAAA=&#10;" strokecolor="black [3213]" strokeweight=".5pt">
                        <v:stroke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289" o:spid="_x0000_s1237" type="#_x0000_t39" style="position:absolute;left:12966;top:6038;width:1372;height:1372;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TJa8UAAADcAAAADwAAAGRycy9kb3ducmV2LnhtbESPQWvCQBSE74L/YXlCb3VTKUWjqxRB&#10;lNYKxl56e2Sf2WD2bchuTPrvXUHwOMzMN8xi1dtKXKnxpWMFb+MEBHHudMmFgt/T5nUKwgdkjZVj&#10;UvBPHlbL4WCBqXYdH+mahUJECPsUFZgQ6lRKnxuy6MeuJo7e2TUWQ5RNIXWDXYTbSk6S5ENaLDku&#10;GKxpbSi/ZK1VkGVfbXte5z/+b3/cVO9m+90dWKmXUf85BxGoD8/wo73TCibTGdzPxCM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UTJa8UAAADcAAAADwAAAAAAAAAA&#10;AAAAAAChAgAAZHJzL2Rvd25yZXYueG1sUEsFBgAAAAAEAAQA+QAAAJMDAAAAAA==&#10;" adj="-36000,57600" strokecolor="black [3200]" strokeweight=".5pt">
                        <v:stroke endarrow="block" joinstyle="miter"/>
                      </v:shape>
                      <w10:anchorlock/>
                    </v:group>
                  </w:pict>
                </mc:Fallback>
              </mc:AlternateContent>
            </w:r>
          </w:p>
        </w:tc>
      </w:tr>
    </w:tbl>
    <w:p w:rsidR="00467FA9" w:rsidRDefault="00467FA9" w:rsidP="00467FA9">
      <w:pPr>
        <w:pStyle w:val="Caption"/>
        <w:jc w:val="center"/>
      </w:pPr>
      <w:bookmarkStart w:id="14" w:name="_Ref410636539"/>
      <w:r>
        <w:t xml:space="preserve">Figure </w:t>
      </w:r>
      <w:fldSimple w:instr=" SEQ Figure \* ARABIC ">
        <w:r w:rsidR="00361F53">
          <w:rPr>
            <w:noProof/>
          </w:rPr>
          <w:t>5</w:t>
        </w:r>
      </w:fldSimple>
      <w:bookmarkEnd w:id="14"/>
      <w:r>
        <w:t xml:space="preserve"> </w:t>
      </w:r>
      <w:r w:rsidRPr="00E21EDE">
        <w:t>Simple pipeline of steps</w:t>
      </w:r>
    </w:p>
    <w:p w:rsidR="00955A15" w:rsidRDefault="00955A15" w:rsidP="00955A15">
      <w:r>
        <w:t xml:space="preserve">D1 and P1 in </w:t>
      </w:r>
      <w:r w:rsidR="00467FA9">
        <w:fldChar w:fldCharType="begin"/>
      </w:r>
      <w:r w:rsidR="00467FA9">
        <w:instrText xml:space="preserve"> REF _Ref410636539 \h </w:instrText>
      </w:r>
      <w:r w:rsidR="00467FA9">
        <w:fldChar w:fldCharType="separate"/>
      </w:r>
      <w:r w:rsidR="00361F53">
        <w:t xml:space="preserve">Figure </w:t>
      </w:r>
      <w:r w:rsidR="00361F53">
        <w:rPr>
          <w:noProof/>
        </w:rPr>
        <w:t>5</w:t>
      </w:r>
      <w:r w:rsidR="00467FA9">
        <w:fldChar w:fldCharType="end"/>
      </w:r>
      <w:r w:rsidR="00467FA9">
        <w:t xml:space="preserve"> </w:t>
      </w:r>
      <w:r>
        <w:t xml:space="preserve">is a data and a process pair such that P1 can compute a pairwise distance matrix for items in D1 to produce D2. The process is general from D2 onwards, where MDS makes 3D projection of items in D2 while DAPWC (P3) finds clusters from D2. The 3D projection and cluster information are combined to form the final plot D5. </w:t>
      </w:r>
    </w:p>
    <w:p w:rsidR="00955A15" w:rsidRDefault="00955A15" w:rsidP="00955A15"/>
    <w:p w:rsidR="00955A15" w:rsidRDefault="00955A15" w:rsidP="00955A15">
      <w:r>
        <w:t xml:space="preserve">Our work on biology sequences uses sequence data, usually in FASTA </w:t>
      </w:r>
      <w:r>
        <w:fldChar w:fldCharType="begin"/>
      </w:r>
      <w:r w:rsidR="00D251CE">
        <w:instrText xml:space="preserve"> ADDIN EN.CITE &lt;EndNote&gt;&lt;Cite&gt;&lt;RecNum&gt;2985&lt;/RecNum&gt;&lt;DisplayText&gt;[40]&lt;/DisplayText&gt;&lt;record&gt;&lt;rec-number&gt;2985&lt;/rec-number&gt;&lt;foreign-keys&gt;&lt;key app="EN" db-id="5axaw559mfwdpuewrfppwdvasdfa2ep2ardp" timestamp="1422116921"&gt;2985&lt;/key&gt;&lt;/foreign-keys&gt;&lt;ref-type name="Web Page"&gt;12&lt;/ref-type&gt;&lt;contributors&gt;&lt;/contributors&gt;&lt;titles&gt;&lt;title&gt;FASTA format&lt;/title&gt;&lt;/titles&gt;&lt;number&gt;1/2/2015&lt;/number&gt;&lt;dates&gt;&lt;/dates&gt;&lt;publisher&gt;Wikipedia&lt;/publisher&gt;&lt;urls&gt;&lt;related-urls&gt;&lt;url&gt;http://en.wikipedia.org/wiki/FASTA_format&lt;/url&gt;&lt;/related-urls&gt;&lt;/urls&gt;&lt;/record&gt;&lt;/Cite&gt;&lt;/EndNote&gt;</w:instrText>
      </w:r>
      <w:r>
        <w:fldChar w:fldCharType="separate"/>
      </w:r>
      <w:r w:rsidR="00D251CE">
        <w:rPr>
          <w:noProof/>
        </w:rPr>
        <w:t>[40]</w:t>
      </w:r>
      <w:r>
        <w:fldChar w:fldCharType="end"/>
      </w:r>
      <w:r>
        <w:t xml:space="preserve"> format, and an aligner such as Smith-Waterman </w:t>
      </w:r>
      <w:r>
        <w:fldChar w:fldCharType="begin"/>
      </w:r>
      <w:r w:rsidR="003F3054">
        <w:instrText xml:space="preserve"> ADDIN EN.CITE &lt;EndNote&gt;&lt;Cite&gt;&lt;Author&gt;Smith&lt;/Author&gt;&lt;Year&gt;1981&lt;/Year&gt;&lt;RecNum&gt;725&lt;/RecNum&gt;&lt;DisplayText&gt;[41]&lt;/DisplayText&gt;&lt;record&gt;&lt;rec-number&gt;725&lt;/rec-number&gt;&lt;foreign-keys&gt;&lt;key app="EN" db-id="5axaw559mfwdpuewrfppwdvasdfa2ep2ardp" timestamp="1301281729"&gt;725&lt;/key&gt;&lt;key app="ENWeb" db-id="S3XF@wrtqgYAACB9Pr4"&gt;6785&lt;/key&gt;&lt;/foreign-keys&gt;&lt;ref-type name="Journal Article"&gt;17&lt;/ref-type&gt;&lt;contributors&gt;&lt;authors&gt;&lt;author&gt;Temple F. Smith&lt;/author&gt;&lt;author&gt;Michael Spencer Waterman&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related-urls&gt;&lt;url&gt;http://www.sciencedirect.com/science/article/pii/0022283681900875&lt;/url&gt;&lt;/related-urls&gt;&lt;/urls&gt;&lt;/record&gt;&lt;/Cite&gt;&lt;/EndNote&gt;</w:instrText>
      </w:r>
      <w:r>
        <w:fldChar w:fldCharType="separate"/>
      </w:r>
      <w:r w:rsidR="00D251CE">
        <w:rPr>
          <w:noProof/>
        </w:rPr>
        <w:t>[41]</w:t>
      </w:r>
      <w:r>
        <w:fldChar w:fldCharType="end"/>
      </w:r>
      <w:r>
        <w:t xml:space="preserve"> or Needleman-Wunsch </w:t>
      </w:r>
      <w:r>
        <w:fldChar w:fldCharType="begin"/>
      </w:r>
      <w:r w:rsidR="003F3054">
        <w:instrText xml:space="preserve"> ADDIN EN.CITE &lt;EndNote&gt;&lt;Cite&gt;&lt;Author&gt;Needleman&lt;/Author&gt;&lt;Year&gt;1970&lt;/Year&gt;&lt;RecNum&gt;2617&lt;/RecNum&gt;&lt;DisplayText&gt;[42]&lt;/DisplayText&gt;&lt;record&gt;&lt;rec-number&gt;2617&lt;/rec-number&gt;&lt;foreign-keys&gt;&lt;key app="EN" db-id="5axaw559mfwdpuewrfppwdvasdfa2ep2ardp" timestamp="1358443652"&gt;2617&lt;/key&gt;&lt;/foreign-keys&gt;&lt;ref-type name="Journal Article"&gt;17&lt;/ref-type&gt;&lt;contributors&gt;&lt;authors&gt;&lt;author&gt;Saul B. Needleman&lt;/author&gt;&lt;author&gt;Christian D. Wunsch&lt;/author&gt;&lt;/authors&gt;&lt;/contributors&gt;&lt;titles&gt;&lt;title&gt;A general method applicable to the search for similarities in the amino acid sequence of two proteins&lt;/title&gt;&lt;secondary-title&gt;J Mol Biol&lt;/secondary-title&gt;&lt;alt-title&gt;Journal of molecular biology&lt;/alt-title&gt;&lt;/titles&gt;&lt;periodical&gt;&lt;full-title&gt;J Mol Biol&lt;/full-title&gt;&lt;/periodical&gt;&lt;alt-periodical&gt;&lt;full-title&gt;Journal of Molecular Biology&lt;/full-title&gt;&lt;/alt-periodical&gt;&lt;pages&gt;443-53&lt;/pages&gt;&lt;volume&gt;48&lt;/volume&gt;&lt;number&gt;3&lt;/number&gt;&lt;keywords&gt;&lt;keyword&gt;*Amino Acid Sequence&lt;/keyword&gt;&lt;keyword&gt;Computers&lt;/keyword&gt;&lt;keyword&gt;Hemoglobins&lt;/keyword&gt;&lt;keyword&gt;Methods&lt;/keyword&gt;&lt;keyword&gt;Muramidase&lt;/keyword&gt;&lt;keyword&gt;Myoglobin&lt;/keyword&gt;&lt;keyword&gt;Probability&lt;/keyword&gt;&lt;keyword&gt;Ribonucleases&lt;/keyword&gt;&lt;/keywords&gt;&lt;dates&gt;&lt;year&gt;1970&lt;/year&gt;&lt;pub-dates&gt;&lt;date&gt;Mar&lt;/date&gt;&lt;/pub-dates&gt;&lt;/dates&gt;&lt;isbn&gt;0022-2836 (Print)&amp;#xD;0022-2836 (Linking)&lt;/isbn&gt;&lt;accession-num&gt;5420325&lt;/accession-num&gt;&lt;urls&gt;&lt;related-urls&gt;&lt;url&gt;http://www.ncbi.nlm.nih.gov/pubmed/5420325&lt;/url&gt;&lt;/related-urls&gt;&lt;/urls&gt;&lt;/record&gt;&lt;/Cite&gt;&lt;/EndNote&gt;</w:instrText>
      </w:r>
      <w:r>
        <w:fldChar w:fldCharType="separate"/>
      </w:r>
      <w:r w:rsidR="00D251CE">
        <w:rPr>
          <w:noProof/>
        </w:rPr>
        <w:t>[42]</w:t>
      </w:r>
      <w:r>
        <w:fldChar w:fldCharType="end"/>
      </w:r>
      <w:r>
        <w:t xml:space="preserve"> for D1 and P1. P1 is pleasingly parallel in problem architecture and we provide a Java implementation on Twister </w:t>
      </w:r>
      <w:r>
        <w:fldChar w:fldCharType="begin"/>
      </w:r>
      <w:r w:rsidR="00D251CE">
        <w:instrText xml:space="preserve"> ADDIN EN.CITE &lt;EndNote&gt;&lt;Cite&gt;&lt;Author&gt;Ekanayake&lt;/Author&gt;&lt;Year&gt;2010&lt;/Year&gt;&lt;RecNum&gt;438&lt;/RecNum&gt;&lt;DisplayText&gt;[30]&lt;/DisplayText&gt;&lt;record&gt;&lt;rec-number&gt;438&lt;/rec-number&gt;&lt;foreign-keys&gt;&lt;key app="EN" db-id="5axaw559mfwdpuewrfppwdvasdfa2ep2ardp" timestamp="1301281718"&gt;438&lt;/key&gt;&lt;key app="ENWeb" db-id="S3XF@wrtqgYAACB9Pr4"&gt;6510&lt;/key&gt;&lt;/foreign-keys&gt;&lt;ref-type name="Conference Paper"&gt;47&lt;/ref-type&gt;&lt;contributors&gt;&lt;authors&gt;&lt;author&gt;Jaliya Ekanayake&lt;/author&gt;&lt;author&gt;Hui Li&lt;/author&gt;&lt;author&gt;Bingjing Zhang&lt;/author&gt;&lt;author&gt;Thilina Gunarathne&lt;/author&gt;&lt;author&gt;Seung-Hee Bae&lt;/author&gt;&lt;author&gt;Judy Qiu&lt;/author&gt;&lt;author&gt;Geoffrey 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D251CE">
        <w:rPr>
          <w:noProof/>
        </w:rPr>
        <w:t>[30]</w:t>
      </w:r>
      <w:r>
        <w:fldChar w:fldCharType="end"/>
      </w:r>
      <w:r>
        <w:t xml:space="preserve"> and a C# flavor </w:t>
      </w:r>
      <w:r>
        <w:lastRenderedPageBreak/>
        <w:t xml:space="preserve">with MPI.NET </w:t>
      </w:r>
      <w:r>
        <w:fldChar w:fldCharType="begin"/>
      </w:r>
      <w:r w:rsidR="00D251CE">
        <w:instrText xml:space="preserve"> ADDIN EN.CITE &lt;EndNote&gt;&lt;Cite&gt;&lt;Author&gt;Open Sysem Lab&lt;/Author&gt;&lt;Year&gt;2008&lt;/Year&gt;&lt;RecNum&gt;615&lt;/RecNum&gt;&lt;DisplayText&gt;[29]&lt;/DisplayText&gt;&lt;record&gt;&lt;rec-number&gt;615&lt;/rec-number&gt;&lt;foreign-keys&gt;&lt;key app="EN" db-id="5axaw559mfwdpuewrfppwdvasdfa2ep2ardp" timestamp="1301281726"&gt;615&lt;/key&gt;&lt;key app="ENWeb" db-id="S3XF@wrtqgYAACB9Pr4"&gt;6676&lt;/key&gt;&lt;/foreign-keys&gt;&lt;ref-type name="Web Page"&gt;12&lt;/ref-type&gt;&lt;contributors&gt;&lt;authors&gt;&lt;author&gt;Open Sysem Lab, Indiana University Bloomington&lt;/author&gt;&lt;/authors&gt;&lt;/contributors&gt;&lt;titles&gt;&lt;title&gt;MPI.NET&lt;/title&gt;&lt;/titles&gt;&lt;number&gt;1/2/2015&lt;/number&gt;&lt;dates&gt;&lt;year&gt;2008&lt;/year&gt;&lt;/dates&gt;&lt;urls&gt;&lt;related-urls&gt;&lt;url&gt;http://osl.iu.edu/research/mpi.net/&lt;/url&gt;&lt;/related-urls&gt;&lt;/urls&gt;&lt;/record&gt;&lt;/Cite&gt;&lt;/EndNote&gt;</w:instrText>
      </w:r>
      <w:r>
        <w:fldChar w:fldCharType="separate"/>
      </w:r>
      <w:r w:rsidR="00D251CE">
        <w:rPr>
          <w:noProof/>
        </w:rPr>
        <w:t>[29]</w:t>
      </w:r>
      <w:r>
        <w:fldChar w:fldCharType="end"/>
      </w:r>
      <w:r>
        <w:t xml:space="preserve">. We have similar distance computation implementations for vector data, where we have experimented with a couple of similarity measures based on Euclidean distance and Pearson correlation. </w:t>
      </w:r>
    </w:p>
    <w:p w:rsidR="00955A15" w:rsidRDefault="00955A15" w:rsidP="00955A15"/>
    <w:p w:rsidR="00955A15" w:rsidRDefault="00955A15" w:rsidP="00955A15">
      <w:r>
        <w:t xml:space="preserve">MDS run over D2 is fairly straightforward compared to clustering, which usually requires multiple sub runs to get the final clustering results. The reason for this is that the number of clusters required is not known in advance and hence we run it in a hierarchical fashion. For example, we start with finding a smaller number of clusters and re-cluster them further as necessary. The decision to further breakdown a cluster is guided with the aid of the 3D plot created with current clustering results and MDS mapping. We discuss this process and verification of results in </w:t>
      </w:r>
      <w:r>
        <w:fldChar w:fldCharType="begin"/>
      </w:r>
      <w:r w:rsidR="00D251CE">
        <w:instrText xml:space="preserve"> ADDIN EN.CITE &lt;EndNote&gt;&lt;Cite&gt;&lt;Author&gt;Ekanayake&lt;/Author&gt;&lt;Year&gt;2013&lt;/Year&gt;&lt;RecNum&gt;2894&lt;/RecNum&gt;&lt;DisplayText&gt;[16, 43]&lt;/DisplayText&gt;&lt;record&gt;&lt;rec-number&gt;2894&lt;/rec-number&gt;&lt;foreign-keys&gt;&lt;key app="EN" db-id="5axaw559mfwdpuewrfppwdvasdfa2ep2ardp" timestamp="1369057964"&gt;2894&lt;/key&gt;&lt;/foreign-keys&gt;&lt;ref-type name="Report"&gt;27&lt;/ref-type&gt;&lt;contributors&gt;&lt;authors&gt;&lt;author&gt;Saliya Ekanayake&lt;/author&gt;&lt;/authors&gt;&lt;/contributors&gt;&lt;titles&gt;&lt;title&gt;Study of Biological Sequence Clustering&lt;/title&gt;&lt;/titles&gt;&lt;keywords&gt;&lt;keyword&gt;Sequence alignment, multi-dimensional scaling&lt;/keyword&gt;&lt;/keywords&gt;&lt;dates&gt;&lt;year&gt;2013&lt;/year&gt;&lt;/dates&gt;&lt;publisher&gt;Pervasive Technology Institute, Indiana University, Bloomington&lt;/publisher&gt;&lt;urls&gt;&lt;related-urls&gt;&lt;url&gt;http://grids.ucs.indiana.edu/ptliupages/publications/study_of_sequence_clustering_formatted_v2.pdf&lt;/url&gt;&lt;/related-urls&gt;&lt;/urls&gt;&lt;/record&gt;&lt;/Cite&gt;&lt;Cite&gt;&lt;Author&gt;Ekanayake&lt;/Author&gt;&lt;RecNum&gt;2981&lt;/RecNum&gt;&lt;record&gt;&lt;rec-number&gt;2981&lt;/rec-number&gt;&lt;foreign-keys&gt;&lt;key app="EN" db-id="5axaw559mfwdpuewrfppwdvasdfa2ep2ardp" timestamp="1421901357"&gt;298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number&gt;1/2/2015&lt;/number&gt;&lt;dates&gt;&lt;/dates&gt;&lt;urls&gt;&lt;related-urls&gt;&lt;url&gt;http://salsahpc.indiana.edu/millionseq/&lt;/url&gt;&lt;/related-urls&gt;&lt;/urls&gt;&lt;/record&gt;&lt;/Cite&gt;&lt;/EndNote&gt;</w:instrText>
      </w:r>
      <w:r>
        <w:fldChar w:fldCharType="separate"/>
      </w:r>
      <w:r w:rsidR="00D251CE">
        <w:rPr>
          <w:noProof/>
        </w:rPr>
        <w:t>[16, 43]</w:t>
      </w:r>
      <w:r>
        <w:fldChar w:fldCharType="end"/>
      </w:r>
      <w:r>
        <w:t xml:space="preserve">. </w:t>
      </w:r>
    </w:p>
    <w:p w:rsidR="00955A15" w:rsidRDefault="00955A15" w:rsidP="00955A15"/>
    <w:p w:rsidR="00955A15" w:rsidRDefault="00955A15" w:rsidP="00955A15">
      <w:r>
        <w:t xml:space="preserve">We perform other tasks such as cluster center finding and 3D phylogenetic tree creation </w:t>
      </w:r>
      <w:r>
        <w:fldChar w:fldCharType="begin"/>
      </w:r>
      <w:r w:rsidR="00460F74">
        <w:instrText xml:space="preserve"> ADDIN EN.CITE &lt;EndNote&gt;&lt;Cite&gt;&lt;Author&gt;Yang Ruan&lt;/Author&gt;&lt;Year&gt;2014&lt;/Year&gt;&lt;RecNum&gt;2931&lt;/RecNum&gt;&lt;DisplayText&gt;[13]&lt;/DisplayText&gt;&lt;record&gt;&lt;rec-number&gt;2931&lt;/rec-number&gt;&lt;foreign-keys&gt;&lt;key app="EN" db-id="5axaw559mfwdpuewrfppwdvasdfa2ep2ardp" timestamp="1396327721"&gt;2931&lt;/key&gt;&lt;/foreign-keys&gt;&lt;ref-type name="Conference Paper"&gt;47&lt;/ref-type&gt;&lt;contributors&gt;&lt;authors&gt;&lt;author&gt;Yang Ruan, Geoffrey L. House, Saliya Ekanayake, Ursel Schütte, James D. Bever, Haixu Tang, Geoffrey Fox&lt;/author&gt;&lt;/authors&gt;&lt;/contributors&gt;&lt;titles&gt;&lt;title&gt;Integration of Clustering and Multidimensional Scaling to Determine Phylogenetic Trees as Spherical Phylograms Visualized in 3 Dimensions&lt;/title&gt;&lt;secondary-title&gt; C4Bio 2014 of IEEE/ACM CCGrid 2014&lt;/secondary-title&gt;&lt;/titles&gt;&lt;keywords&gt;&lt;keyword&gt;Phylogenetic Tree, Multidimensional Scaling, Microbial Communities, Environmental Genomics&lt;/keyword&gt;&lt;/keywords&gt;&lt;dates&gt;&lt;year&gt;2014&lt;/year&gt;&lt;pub-dates&gt;&lt;date&gt;May 26-29, 2014&lt;/date&gt;&lt;/pub-dates&gt;&lt;/dates&gt;&lt;pub-location&gt;Chicago, USA&lt;/pub-location&gt;&lt;urls&gt;&lt;related-urls&gt;&lt;url&gt;http://salsahpc.indiana.edu/millionseq/fungi2_phylo/reference/Integration%20of%20Clustering%20and%20Multidimensional%20Scaling%20to%20Determine%20Phylogenetic%20Trees%20as%20Spherical%20Phylograms%20Visualized%20in%203%20Dimensions.pdf&lt;/url&gt;&lt;/related-urls&gt;&lt;/urls&gt;&lt;/record&gt;&lt;/Cite&gt;&lt;/EndNote&gt;</w:instrText>
      </w:r>
      <w:r>
        <w:fldChar w:fldCharType="separate"/>
      </w:r>
      <w:r w:rsidR="00460F74">
        <w:rPr>
          <w:noProof/>
        </w:rPr>
        <w:t>[13]</w:t>
      </w:r>
      <w:r>
        <w:fldChar w:fldCharType="end"/>
      </w:r>
      <w:r>
        <w:t xml:space="preserve"> beyond what is shown in</w:t>
      </w:r>
      <w:r w:rsidR="00467FA9">
        <w:t xml:space="preserve"> </w:t>
      </w:r>
      <w:r w:rsidR="00467FA9">
        <w:fldChar w:fldCharType="begin"/>
      </w:r>
      <w:r w:rsidR="00467FA9">
        <w:instrText xml:space="preserve"> REF _Ref410636539 \h </w:instrText>
      </w:r>
      <w:r w:rsidR="00467FA9">
        <w:fldChar w:fldCharType="separate"/>
      </w:r>
      <w:r w:rsidR="00361F53">
        <w:t xml:space="preserve">Figure </w:t>
      </w:r>
      <w:r w:rsidR="00361F53">
        <w:rPr>
          <w:noProof/>
        </w:rPr>
        <w:t>5</w:t>
      </w:r>
      <w:r w:rsidR="00467FA9">
        <w:fldChar w:fldCharType="end"/>
      </w:r>
      <w:r w:rsidR="001D4B7C">
        <w:t>.</w:t>
      </w:r>
      <w:r>
        <w:t xml:space="preserve">  The largest dataset we have analyzed contains a half a million unique sequences </w:t>
      </w:r>
      <w:r>
        <w:fldChar w:fldCharType="begin"/>
      </w:r>
      <w:r w:rsidR="009700AF">
        <w:instrText xml:space="preserve"> ADDIN EN.CITE &lt;EndNote&gt;&lt;Cite&gt;&lt;Author&gt;Ekanayake&lt;/Author&gt;&lt;RecNum&gt;2981&lt;/RecNum&gt;&lt;DisplayText&gt;[16]&lt;/DisplayText&gt;&lt;record&gt;&lt;rec-number&gt;2981&lt;/rec-number&gt;&lt;foreign-keys&gt;&lt;key app="EN" db-id="5axaw559mfwdpuewrfppwdvasdfa2ep2ardp" timestamp="1421901357"&gt;298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number&gt;1/2/2015&lt;/number&gt;&lt;dates&gt;&lt;/dates&gt;&lt;urls&gt;&lt;related-urls&gt;&lt;url&gt;http://salsahpc.indiana.edu/millionseq/&lt;/url&gt;&lt;/related-urls&gt;&lt;/urls&gt;&lt;/record&gt;&lt;/Cite&gt;&lt;/EndNote&gt;</w:instrText>
      </w:r>
      <w:r>
        <w:fldChar w:fldCharType="separate"/>
      </w:r>
      <w:r w:rsidR="00460F74">
        <w:rPr>
          <w:noProof/>
        </w:rPr>
        <w:t>[16]</w:t>
      </w:r>
      <w:r>
        <w:fldChar w:fldCharType="end"/>
      </w:r>
      <w:r>
        <w:t xml:space="preserve"> and we end this discussion with a few snapshots of 3D plots in</w:t>
      </w:r>
      <w:r w:rsidR="00467FA9">
        <w:t xml:space="preserve"> </w:t>
      </w:r>
      <w:r w:rsidR="00467FA9">
        <w:fldChar w:fldCharType="begin"/>
      </w:r>
      <w:r w:rsidR="00467FA9">
        <w:instrText xml:space="preserve"> REF _Ref410636585 \h </w:instrText>
      </w:r>
      <w:r w:rsidR="00467FA9">
        <w:fldChar w:fldCharType="separate"/>
      </w:r>
      <w:r w:rsidR="00361F53">
        <w:t xml:space="preserve">Figure </w:t>
      </w:r>
      <w:r w:rsidR="00361F53">
        <w:rPr>
          <w:noProof/>
        </w:rPr>
        <w:t>6</w:t>
      </w:r>
      <w:r w:rsidR="00467FA9">
        <w:fldChar w:fldCharType="end"/>
      </w:r>
      <w:r>
        <w:t>.</w:t>
      </w:r>
    </w:p>
    <w:p w:rsidR="00955A15" w:rsidRDefault="00955A15" w:rsidP="00955A15"/>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703"/>
        <w:gridCol w:w="2856"/>
        <w:gridCol w:w="236"/>
      </w:tblGrid>
      <w:tr w:rsidR="00955A15" w:rsidTr="00254DEF">
        <w:tc>
          <w:tcPr>
            <w:tcW w:w="2794" w:type="dxa"/>
            <w:vAlign w:val="center"/>
          </w:tcPr>
          <w:p w:rsidR="00955A15" w:rsidRDefault="00955A15" w:rsidP="00254DEF">
            <w:pPr>
              <w:jc w:val="center"/>
            </w:pPr>
            <w:r>
              <w:rPr>
                <w:noProof/>
                <w:lang w:bidi="si-LK"/>
              </w:rPr>
              <w:drawing>
                <wp:inline distT="0" distB="0" distL="0" distR="0" wp14:anchorId="500D0AAC" wp14:editId="1F5F4A1E">
                  <wp:extent cx="1501642" cy="1504950"/>
                  <wp:effectExtent l="0" t="0" r="381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g-100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05520" cy="1508837"/>
                          </a:xfrm>
                          <a:prstGeom prst="rect">
                            <a:avLst/>
                          </a:prstGeom>
                        </pic:spPr>
                      </pic:pic>
                    </a:graphicData>
                  </a:graphic>
                </wp:inline>
              </w:drawing>
            </w:r>
          </w:p>
        </w:tc>
        <w:tc>
          <w:tcPr>
            <w:tcW w:w="2703" w:type="dxa"/>
            <w:vAlign w:val="center"/>
          </w:tcPr>
          <w:p w:rsidR="00955A15" w:rsidRDefault="00955A15" w:rsidP="00254DEF">
            <w:pPr>
              <w:jc w:val="center"/>
            </w:pPr>
            <w:r>
              <w:rPr>
                <w:noProof/>
                <w:lang w:bidi="si-LK"/>
              </w:rPr>
              <w:drawing>
                <wp:inline distT="0" distB="0" distL="0" distR="0" wp14:anchorId="25AB2E60" wp14:editId="331EEBAC">
                  <wp:extent cx="1441172" cy="1545873"/>
                  <wp:effectExtent l="0" t="0" r="698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ot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52164" cy="1557663"/>
                          </a:xfrm>
                          <a:prstGeom prst="rect">
                            <a:avLst/>
                          </a:prstGeom>
                        </pic:spPr>
                      </pic:pic>
                    </a:graphicData>
                  </a:graphic>
                </wp:inline>
              </w:drawing>
            </w:r>
          </w:p>
        </w:tc>
        <w:tc>
          <w:tcPr>
            <w:tcW w:w="2856" w:type="dxa"/>
            <w:vAlign w:val="center"/>
          </w:tcPr>
          <w:p w:rsidR="00955A15" w:rsidRDefault="00955A15" w:rsidP="00254DEF">
            <w:pPr>
              <w:jc w:val="center"/>
              <w:rPr>
                <w:noProof/>
                <w:lang w:bidi="si-LK"/>
              </w:rPr>
            </w:pPr>
            <w:r>
              <w:rPr>
                <w:noProof/>
                <w:lang w:bidi="si-LK"/>
              </w:rPr>
              <w:drawing>
                <wp:inline distT="0" distB="0" distL="0" distR="0" wp14:anchorId="4443F44F" wp14:editId="7E0057D5">
                  <wp:extent cx="1669388" cy="1544320"/>
                  <wp:effectExtent l="0" t="0" r="762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09124" cy="1581079"/>
                          </a:xfrm>
                          <a:prstGeom prst="rect">
                            <a:avLst/>
                          </a:prstGeom>
                        </pic:spPr>
                      </pic:pic>
                    </a:graphicData>
                  </a:graphic>
                </wp:inline>
              </w:drawing>
            </w:r>
          </w:p>
        </w:tc>
        <w:tc>
          <w:tcPr>
            <w:tcW w:w="236" w:type="dxa"/>
          </w:tcPr>
          <w:p w:rsidR="00955A15" w:rsidRDefault="00955A15" w:rsidP="00254DEF">
            <w:pPr>
              <w:jc w:val="center"/>
              <w:rPr>
                <w:noProof/>
                <w:lang w:bidi="si-LK"/>
              </w:rPr>
            </w:pPr>
          </w:p>
        </w:tc>
      </w:tr>
      <w:tr w:rsidR="00955A15" w:rsidTr="00254DEF">
        <w:tc>
          <w:tcPr>
            <w:tcW w:w="2794" w:type="dxa"/>
            <w:vAlign w:val="center"/>
          </w:tcPr>
          <w:p w:rsidR="00955A15" w:rsidRPr="009671D5" w:rsidRDefault="00955A15" w:rsidP="00254DEF">
            <w:pPr>
              <w:pStyle w:val="ListParagraph"/>
              <w:numPr>
                <w:ilvl w:val="0"/>
                <w:numId w:val="3"/>
              </w:numPr>
              <w:ind w:left="342"/>
              <w:jc w:val="center"/>
              <w:rPr>
                <w:rFonts w:ascii="Times New Roman" w:hAnsi="Times New Roman" w:cs="Times New Roman"/>
                <w:noProof/>
                <w:lang w:bidi="si-LK"/>
              </w:rPr>
            </w:pPr>
            <w:r>
              <w:rPr>
                <w:rFonts w:ascii="Times New Roman" w:hAnsi="Times New Roman" w:cs="Times New Roman"/>
                <w:noProof/>
                <w:lang w:bidi="si-LK"/>
              </w:rPr>
              <w:t>100,000 f</w:t>
            </w:r>
            <w:r w:rsidRPr="009671D5">
              <w:rPr>
                <w:rFonts w:ascii="Times New Roman" w:hAnsi="Times New Roman" w:cs="Times New Roman"/>
                <w:noProof/>
                <w:lang w:bidi="si-LK"/>
              </w:rPr>
              <w:t>ungi sequences</w:t>
            </w:r>
          </w:p>
        </w:tc>
        <w:tc>
          <w:tcPr>
            <w:tcW w:w="2703" w:type="dxa"/>
            <w:vAlign w:val="center"/>
          </w:tcPr>
          <w:p w:rsidR="00955A15" w:rsidRPr="009671D5" w:rsidRDefault="00955A15" w:rsidP="00254DEF">
            <w:pPr>
              <w:pStyle w:val="ListParagraph"/>
              <w:numPr>
                <w:ilvl w:val="0"/>
                <w:numId w:val="3"/>
              </w:numPr>
              <w:ind w:left="338"/>
              <w:jc w:val="center"/>
              <w:rPr>
                <w:rFonts w:ascii="Times New Roman" w:hAnsi="Times New Roman" w:cs="Times New Roman"/>
                <w:noProof/>
                <w:lang w:bidi="si-LK"/>
              </w:rPr>
            </w:pPr>
            <w:r w:rsidRPr="009671D5">
              <w:rPr>
                <w:rFonts w:ascii="Times New Roman" w:hAnsi="Times New Roman" w:cs="Times New Roman"/>
                <w:noProof/>
                <w:lang w:bidi="si-LK"/>
              </w:rPr>
              <w:t>3D phylogenetic tree</w:t>
            </w:r>
          </w:p>
        </w:tc>
        <w:tc>
          <w:tcPr>
            <w:tcW w:w="2856" w:type="dxa"/>
            <w:vAlign w:val="center"/>
          </w:tcPr>
          <w:p w:rsidR="00955A15" w:rsidRPr="009671D5" w:rsidRDefault="00955A15" w:rsidP="00254DEF">
            <w:pPr>
              <w:pStyle w:val="ListParagraph"/>
              <w:numPr>
                <w:ilvl w:val="0"/>
                <w:numId w:val="3"/>
              </w:numPr>
              <w:ind w:left="335"/>
              <w:jc w:val="center"/>
              <w:rPr>
                <w:rFonts w:ascii="Times New Roman" w:hAnsi="Times New Roman" w:cs="Times New Roman"/>
                <w:noProof/>
                <w:lang w:bidi="si-LK"/>
              </w:rPr>
            </w:pPr>
            <w:r>
              <w:rPr>
                <w:rFonts w:ascii="Times New Roman" w:hAnsi="Times New Roman" w:cs="Times New Roman"/>
                <w:noProof/>
                <w:lang w:bidi="si-LK"/>
              </w:rPr>
              <w:t>3D plot</w:t>
            </w:r>
            <w:r w:rsidRPr="009671D5">
              <w:rPr>
                <w:rFonts w:ascii="Times New Roman" w:hAnsi="Times New Roman" w:cs="Times New Roman"/>
                <w:noProof/>
                <w:lang w:bidi="si-LK"/>
              </w:rPr>
              <w:t xml:space="preserve"> of vector data</w:t>
            </w:r>
          </w:p>
        </w:tc>
        <w:tc>
          <w:tcPr>
            <w:tcW w:w="236" w:type="dxa"/>
          </w:tcPr>
          <w:p w:rsidR="00955A15" w:rsidRPr="009671D5" w:rsidRDefault="00955A15" w:rsidP="00467FA9">
            <w:pPr>
              <w:pStyle w:val="ListParagraph"/>
              <w:keepNext/>
              <w:numPr>
                <w:ilvl w:val="0"/>
                <w:numId w:val="3"/>
              </w:numPr>
              <w:rPr>
                <w:rFonts w:ascii="Times New Roman" w:hAnsi="Times New Roman" w:cs="Times New Roman"/>
                <w:noProof/>
                <w:lang w:bidi="si-LK"/>
              </w:rPr>
            </w:pPr>
          </w:p>
        </w:tc>
      </w:tr>
    </w:tbl>
    <w:p w:rsidR="00467FA9" w:rsidRDefault="00467FA9" w:rsidP="00467FA9">
      <w:pPr>
        <w:pStyle w:val="Caption"/>
        <w:jc w:val="center"/>
      </w:pPr>
      <w:bookmarkStart w:id="15" w:name="_Ref410636585"/>
      <w:bookmarkStart w:id="16" w:name="_Ref410256744"/>
      <w:bookmarkStart w:id="17" w:name="_Ref410178843"/>
      <w:r>
        <w:t xml:space="preserve">Figure </w:t>
      </w:r>
      <w:fldSimple w:instr=" SEQ Figure \* ARABIC ">
        <w:r w:rsidR="00361F53">
          <w:rPr>
            <w:noProof/>
          </w:rPr>
          <w:t>6</w:t>
        </w:r>
      </w:fldSimple>
      <w:bookmarkEnd w:id="15"/>
      <w:r>
        <w:t xml:space="preserve"> </w:t>
      </w:r>
      <w:r w:rsidRPr="002217B4">
        <w:t>Sample 3D plots</w:t>
      </w:r>
    </w:p>
    <w:p w:rsidR="00472279" w:rsidRDefault="00472279" w:rsidP="00A7548F">
      <w:pPr>
        <w:pStyle w:val="Heading1"/>
        <w:spacing w:before="240"/>
      </w:pPr>
      <w:bookmarkStart w:id="18" w:name="_Ref410695031"/>
      <w:r>
        <w:t>Performance Results</w:t>
      </w:r>
      <w:bookmarkEnd w:id="16"/>
      <w:bookmarkEnd w:id="18"/>
    </w:p>
    <w:p w:rsidR="001B5C1A" w:rsidRDefault="001B5C1A" w:rsidP="001B5C1A">
      <w:r>
        <w:t>MDS and clustering Ogres were originally written in C# based on MPI.NET and targeting Windows HPC systems; however, in the attempts to make SPIDAL, we decided to move with J</w:t>
      </w:r>
      <w:r w:rsidR="00C94B5A">
        <w:t xml:space="preserve">ava for reasons 1) </w:t>
      </w:r>
      <w:r>
        <w:t xml:space="preserve">Java </w:t>
      </w:r>
      <w:r w:rsidR="00C94B5A">
        <w:t xml:space="preserve">is dominant in the Big Data applications, frameworks, and libraries, so we could use or integrate SPIDAL with existing Big Data technologies 2) productivity offered by Java and its ecosystem, and 3) emerging success of Java in HPC </w:t>
      </w:r>
      <w:r w:rsidR="00C94B5A">
        <w:fldChar w:fldCharType="begin"/>
      </w:r>
      <w:r w:rsidR="00D251CE">
        <w:instrText xml:space="preserve"> ADDIN EN.CITE &lt;EndNote&gt;&lt;Cite&gt;&lt;Author&gt;Taboada&lt;/Author&gt;&lt;Year&gt;2009&lt;/Year&gt;&lt;RecNum&gt;2912&lt;/RecNum&gt;&lt;DisplayText&gt;[44]&lt;/DisplayText&gt;&lt;record&gt;&lt;rec-number&gt;2912&lt;/rec-number&gt;&lt;foreign-keys&gt;&lt;key app="EN" db-id="5axaw559mfwdpuewrfppwdvasdfa2ep2ardp" timestamp="1392163014"&gt;2912&lt;/key&gt;&lt;/foreign-keys&gt;&lt;ref-type name="Conference Paper"&gt;47&lt;/ref-type&gt;&lt;contributors&gt;&lt;authors&gt;&lt;author&gt;Guillermo L. Taboada&lt;/author&gt;&lt;author&gt;Juan Touriño&lt;/author&gt;&lt;author&gt;Ramó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related-urls&gt;&lt;url&gt;http://gac.udc.es/~gltaboada/papers/taboada_pppj09.pdf&lt;/url&gt;&lt;/related-urls&gt;&lt;/urls&gt;&lt;custom1&gt;1596661&lt;/custom1&gt;&lt;electronic-resource-num&gt;10.1145/1596655.1596661&lt;/electronic-resource-num&gt;&lt;/record&gt;&lt;/Cite&gt;&lt;/EndNote&gt;</w:instrText>
      </w:r>
      <w:r w:rsidR="00C94B5A">
        <w:fldChar w:fldCharType="separate"/>
      </w:r>
      <w:r w:rsidR="00D251CE">
        <w:rPr>
          <w:noProof/>
        </w:rPr>
        <w:t>[44]</w:t>
      </w:r>
      <w:r w:rsidR="00C94B5A">
        <w:fldChar w:fldCharType="end"/>
      </w:r>
      <w:r w:rsidR="00C94B5A">
        <w:t xml:space="preserve">. </w:t>
      </w:r>
      <w:r w:rsidR="00E3318D">
        <w:t>We have done initial evaluations on SPIDAL for micro-benchmarks and full application benchmarks as described below.</w:t>
      </w:r>
    </w:p>
    <w:p w:rsidR="00E3318D" w:rsidRDefault="00E3318D" w:rsidP="00E3318D">
      <w:pPr>
        <w:pStyle w:val="Heading2"/>
        <w:spacing w:before="240"/>
      </w:pPr>
      <w:r>
        <w:t>Systems and Software Information</w:t>
      </w:r>
    </w:p>
    <w:p w:rsidR="00E3318D" w:rsidRDefault="00E3318D" w:rsidP="00E3318D">
      <w:pPr>
        <w:pStyle w:val="Heading3"/>
        <w:spacing w:before="240"/>
      </w:pPr>
      <w:r>
        <w:t>Computer Systems</w:t>
      </w:r>
    </w:p>
    <w:p w:rsidR="00E3318D" w:rsidRDefault="00E3318D" w:rsidP="00E3318D">
      <w:r>
        <w:t xml:space="preserve">We used two Indiana University clusters, Madrid and Tempest, and one FutureGrid </w:t>
      </w:r>
      <w:r>
        <w:fldChar w:fldCharType="begin"/>
      </w:r>
      <w:r w:rsidR="003F3054">
        <w:instrText xml:space="preserve"> ADDIN EN.CITE &lt;EndNote&gt;&lt;Cite&gt;&lt;Author&gt;von Laszewski&lt;/Author&gt;&lt;Year&gt;2010&lt;/Year&gt;&lt;RecNum&gt;2919&lt;/RecNum&gt;&lt;DisplayText&gt;[45]&lt;/DisplayText&gt;&lt;record&gt;&lt;rec-number&gt;2919&lt;/rec-number&gt;&lt;foreign-keys&gt;&lt;key app="EN" db-id="5axaw559mfwdpuewrfppwdvasdfa2ep2ardp" timestamp="1392282056"&gt;2919&lt;/key&gt;&lt;/foreign-keys&gt;&lt;ref-type name="Conference Proceedings"&gt;10&lt;/ref-type&gt;&lt;contributors&gt;&lt;authors&gt;&lt;author&gt;Gregor von Laszewski&lt;/author&gt;&lt;author&gt;Geoffrey C. Fox&lt;/author&gt;&lt;author&gt;Fugang Wang&lt;/author&gt;&lt;author&gt;Andrew Younge&lt;/author&gt;&lt;author&gt;Archit Kulshrestha&lt;/author&gt;&lt;author&gt;Warren Smith&lt;/author&gt;&lt;author&gt;Jens Vöckler&lt;/author&gt;&lt;author&gt;Renato J. Figueiredo&lt;/author&gt;&lt;author&gt;Jose Fortes&lt;/author&gt;&lt;author&gt;Kate Keahey&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related-urls&gt;&lt;url&gt;http://grids.ucs.indiana.edu/ptliupages/publications/vonLaszewski-10-FG-exp-GCE10.pdf&lt;/url&gt;&lt;/related-urls&gt;&lt;/urls&gt;&lt;electronic-resource-num&gt;10.1109/GCE.2010.5676126&lt;/electronic-resource-num&gt;&lt;/record&gt;&lt;/Cite&gt;&lt;/EndNote&gt;</w:instrText>
      </w:r>
      <w:r>
        <w:fldChar w:fldCharType="separate"/>
      </w:r>
      <w:r w:rsidR="00D251CE">
        <w:rPr>
          <w:noProof/>
        </w:rPr>
        <w:t>[45]</w:t>
      </w:r>
      <w:r>
        <w:fldChar w:fldCharType="end"/>
      </w:r>
      <w:r>
        <w:t xml:space="preserve"> cluster – India, as described below.</w:t>
      </w:r>
    </w:p>
    <w:p w:rsidR="00E3318D" w:rsidRPr="00E3318D" w:rsidRDefault="00E3318D" w:rsidP="00A6761C">
      <w:pPr>
        <w:pStyle w:val="ListParagraph"/>
        <w:numPr>
          <w:ilvl w:val="0"/>
          <w:numId w:val="11"/>
        </w:numPr>
        <w:spacing w:after="0" w:line="240" w:lineRule="auto"/>
        <w:ind w:left="360"/>
        <w:contextualSpacing w:val="0"/>
        <w:jc w:val="both"/>
        <w:rPr>
          <w:rFonts w:ascii="Times New Roman" w:hAnsi="Times New Roman" w:cs="Times New Roman"/>
          <w:sz w:val="24"/>
          <w:szCs w:val="24"/>
        </w:rPr>
      </w:pPr>
      <w:r w:rsidRPr="00E3318D">
        <w:rPr>
          <w:rFonts w:ascii="Times New Roman" w:hAnsi="Times New Roman" w:cs="Times New Roman"/>
          <w:b/>
          <w:bCs/>
          <w:sz w:val="24"/>
          <w:szCs w:val="24"/>
        </w:rPr>
        <w:t>Tempest:</w:t>
      </w:r>
      <w:r w:rsidRPr="00E3318D">
        <w:rPr>
          <w:rFonts w:ascii="Times New Roman" w:hAnsi="Times New Roman" w:cs="Times New Roman"/>
          <w:sz w:val="24"/>
          <w:szCs w:val="24"/>
        </w:rPr>
        <w:t xml:space="preserve"> 32 nodes, each has 4 Intel Xeon E7450 CPUs at 2.40GHz with 6 cores, totaling 24 cores per node; 48 GB node memory and 20Gbps Infiniband (IB) network connection. It runs Windows Server 2008 R2 HPC Edition – version 6.1 (Build 7601: Service Pack 1).</w:t>
      </w:r>
    </w:p>
    <w:p w:rsidR="00E3318D" w:rsidRPr="00E3318D" w:rsidRDefault="00E3318D" w:rsidP="00A6761C">
      <w:pPr>
        <w:pStyle w:val="ListParagraph"/>
        <w:numPr>
          <w:ilvl w:val="0"/>
          <w:numId w:val="11"/>
        </w:numPr>
        <w:spacing w:before="240" w:after="0" w:line="240" w:lineRule="auto"/>
        <w:ind w:left="360"/>
        <w:contextualSpacing w:val="0"/>
        <w:jc w:val="both"/>
        <w:rPr>
          <w:rFonts w:ascii="Times New Roman" w:hAnsi="Times New Roman" w:cs="Times New Roman"/>
          <w:sz w:val="24"/>
          <w:szCs w:val="24"/>
        </w:rPr>
      </w:pPr>
      <w:r w:rsidRPr="00E3318D">
        <w:rPr>
          <w:rFonts w:ascii="Times New Roman" w:hAnsi="Times New Roman" w:cs="Times New Roman"/>
          <w:b/>
          <w:bCs/>
          <w:sz w:val="24"/>
          <w:szCs w:val="24"/>
        </w:rPr>
        <w:lastRenderedPageBreak/>
        <w:t xml:space="preserve">Madrid: </w:t>
      </w:r>
      <w:r w:rsidRPr="00E3318D">
        <w:rPr>
          <w:rFonts w:ascii="Times New Roman" w:hAnsi="Times New Roman" w:cs="Times New Roman"/>
          <w:sz w:val="24"/>
          <w:szCs w:val="24"/>
        </w:rPr>
        <w:t>8 nodes, each has 4 AMD Opteron 8356 at 2.30GHz with 4 cores, totaling 16 cores per node; 16GB node memory and 1Gbps Ethernet network connection. It runs Red Hat Enterprise Linux Server release 6.5</w:t>
      </w:r>
    </w:p>
    <w:p w:rsidR="00E3318D" w:rsidRDefault="00FD02B2" w:rsidP="00A6761C">
      <w:pPr>
        <w:pStyle w:val="ListParagraph"/>
        <w:numPr>
          <w:ilvl w:val="0"/>
          <w:numId w:val="11"/>
        </w:numPr>
        <w:spacing w:before="240" w:after="0" w:line="240" w:lineRule="auto"/>
        <w:ind w:left="360"/>
        <w:contextualSpacing w:val="0"/>
        <w:jc w:val="both"/>
        <w:rPr>
          <w:rFonts w:ascii="Times New Roman" w:hAnsi="Times New Roman" w:cs="Times New Roman"/>
          <w:sz w:val="24"/>
          <w:szCs w:val="24"/>
        </w:rPr>
      </w:pPr>
      <w:r>
        <w:rPr>
          <w:rFonts w:ascii="Times New Roman" w:hAnsi="Times New Roman" w:cs="Times New Roman"/>
          <w:b/>
          <w:bCs/>
          <w:sz w:val="24"/>
          <w:szCs w:val="24"/>
        </w:rPr>
        <w:t>India cluster on FutureGrid (FG)</w:t>
      </w:r>
      <w:r w:rsidR="00E3318D" w:rsidRPr="00E3318D">
        <w:rPr>
          <w:rFonts w:ascii="Times New Roman" w:hAnsi="Times New Roman" w:cs="Times New Roman"/>
          <w:b/>
          <w:bCs/>
          <w:sz w:val="24"/>
          <w:szCs w:val="24"/>
        </w:rPr>
        <w:t xml:space="preserve">: </w:t>
      </w:r>
      <w:r w:rsidR="00E3318D" w:rsidRPr="00E3318D">
        <w:rPr>
          <w:rFonts w:ascii="Times New Roman" w:hAnsi="Times New Roman" w:cs="Times New Roman"/>
          <w:sz w:val="24"/>
          <w:szCs w:val="24"/>
        </w:rPr>
        <w:t>128 nodes, each has 2 Intel Xeon X5550 CPUs at 2.66GHz with 4 cores, totaling 8 cores per node; 24GB node memory and 20Gbps IB network connection. It runs Red Hat Enterprise Linux Server release 5.10.</w:t>
      </w:r>
    </w:p>
    <w:p w:rsidR="00C64D4A" w:rsidRDefault="00C64D4A" w:rsidP="00C64D4A">
      <w:pPr>
        <w:pStyle w:val="Heading3"/>
        <w:spacing w:before="240"/>
      </w:pPr>
      <w:r>
        <w:t>Software Packages</w:t>
      </w:r>
    </w:p>
    <w:p w:rsidR="000C64F0" w:rsidRDefault="000C64F0" w:rsidP="000C64F0">
      <w:r>
        <w:t>We used .NET 4.0 runtime and MPI.NET 1.0.0 for C# based tests. DA</w:t>
      </w:r>
      <w:r w:rsidR="0032096B">
        <w:t>-</w:t>
      </w:r>
      <w:r>
        <w:t xml:space="preserve">VS </w:t>
      </w:r>
      <w:r w:rsidR="0032096B">
        <w:t xml:space="preserve">and DA-PWC </w:t>
      </w:r>
      <w:r>
        <w:t>Java version</w:t>
      </w:r>
      <w:r w:rsidR="0032096B">
        <w:t>s use</w:t>
      </w:r>
      <w:r>
        <w:t xml:space="preserve"> a novel parallel tasks library called Habanero Java (HJ) library from Rice University </w:t>
      </w:r>
      <w:r>
        <w:fldChar w:fldCharType="begin"/>
      </w:r>
      <w:r w:rsidR="00D251CE">
        <w:instrText xml:space="preserve"> ADDIN EN.CITE &lt;EndNote&gt;&lt;Cite&gt;&lt;Author&gt;Cav&lt;/Author&gt;&lt;Year&gt;2011&lt;/Year&gt;&lt;RecNum&gt;2924&lt;/RecNum&gt;&lt;DisplayText&gt;[46, 47]&lt;/DisplayText&gt;&lt;record&gt;&lt;rec-number&gt;2924&lt;/rec-number&gt;&lt;foreign-keys&gt;&lt;key app="EN" db-id="5axaw559mfwdpuewrfppwdvasdfa2ep2ardp" timestamp="1392366961"&gt;2924&lt;/key&gt;&lt;/foreign-keys&gt;&lt;ref-type name="Conference Paper"&gt;47&lt;/ref-type&gt;&lt;contributors&gt;&lt;authors&gt;&lt;author&gt;Vincent Cavé&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related-urls&gt;&lt;url&gt;http://www.cs.rice.edu/~vs3/PDF/hj-pppj11.pdf&lt;/url&gt;&lt;/related-urls&gt;&lt;/urls&gt;&lt;custom1&gt;2093165&lt;/custom1&gt;&lt;electronic-resource-num&gt;10.1145/2093157.2093165&lt;/electronic-resource-num&gt;&lt;/record&gt;&lt;/Cite&gt;&lt;Cite&gt;&lt;Author&gt;Sarkar&lt;/Author&gt;&lt;RecNum&gt;2925&lt;/RecNum&gt;&lt;record&gt;&lt;rec-number&gt;2925&lt;/rec-number&gt;&lt;foreign-keys&gt;&lt;key app="EN" db-id="5axaw559mfwdpuewrfppwdvasdfa2ep2ardp" timestamp="1392367046"&gt;2925&lt;/key&gt;&lt;/foreign-keys&gt;&lt;ref-type name="Web Page"&gt;12&lt;/ref-type&gt;&lt;contributors&gt;&lt;authors&gt;&lt;author&gt;Vivek Sarkar&lt;/author&gt;&lt;author&gt;Shams Mahmood Imam &lt;/author&gt;&lt;/authors&gt;&lt;/contributors&gt;&lt;titles&gt;&lt;title&gt;HJ Library&lt;/title&gt;&lt;/titles&gt;&lt;number&gt;12/3/2014&lt;/number&gt;&lt;dates&gt;&lt;/dates&gt;&lt;urls&gt;&lt;related-urls&gt;&lt;url&gt;https://wiki.rice.edu/confluence/display/PARPROG/HJ+Library&lt;/url&gt;&lt;/related-urls&gt;&lt;/urls&gt;&lt;/record&gt;&lt;/Cite&gt;&lt;/EndNote&gt;</w:instrText>
      </w:r>
      <w:r>
        <w:fldChar w:fldCharType="separate"/>
      </w:r>
      <w:r w:rsidR="00D251CE">
        <w:rPr>
          <w:noProof/>
        </w:rPr>
        <w:t>[46, 47]</w:t>
      </w:r>
      <w:r>
        <w:fldChar w:fldCharType="end"/>
      </w:r>
      <w:r>
        <w:t xml:space="preserve">, which requires Java 8.  </w:t>
      </w:r>
    </w:p>
    <w:p w:rsidR="000C64F0" w:rsidRDefault="000C64F0" w:rsidP="00A51CDA">
      <w:pPr>
        <w:spacing w:after="0"/>
      </w:pPr>
    </w:p>
    <w:p w:rsidR="00E3318D" w:rsidRDefault="000C64F0" w:rsidP="00DC2D6F">
      <w:r>
        <w:t xml:space="preserve">There have been several message passing frameworks for Java </w:t>
      </w:r>
      <w:r>
        <w:fldChar w:fldCharType="begin"/>
      </w:r>
      <w:r w:rsidR="00D251CE">
        <w:instrText xml:space="preserve"> ADDIN EN.CITE &lt;EndNote&gt;&lt;Cite&gt;&lt;Author&gt;Taboada&lt;/Author&gt;&lt;Year&gt;2013&lt;/Year&gt;&lt;RecNum&gt;2920&lt;/RecNum&gt;&lt;DisplayText&gt;[48]&lt;/DisplayText&gt;&lt;record&gt;&lt;rec-number&gt;2920&lt;/rec-number&gt;&lt;foreign-keys&gt;&lt;key app="EN" db-id="5axaw559mfwdpuewrfppwdvasdfa2ep2ardp" timestamp="1392347713"&gt;2920&lt;/key&gt;&lt;/foreign-keys&gt;&lt;ref-type name="Journal Article"&gt;17&lt;/ref-type&gt;&lt;contributors&gt;&lt;authors&gt;&lt;author&gt;Guillermo L. Taboada&lt;/author&gt;&lt;author&gt;Sabela Ramos&lt;/author&gt;&lt;author&gt;Roberto R. Expósito&lt;/author&gt;&lt;author&gt;Juan Touriño&lt;/author&gt;&lt;author&gt;Ramó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fldChar w:fldCharType="separate"/>
      </w:r>
      <w:r w:rsidR="00D251CE">
        <w:rPr>
          <w:noProof/>
        </w:rPr>
        <w:t>[48]</w:t>
      </w:r>
      <w:r>
        <w:fldChar w:fldCharType="end"/>
      </w:r>
      <w:r>
        <w:t xml:space="preserve">, but due to the lack of support for </w:t>
      </w:r>
      <w:r w:rsidR="001A4978">
        <w:t>Infiniband (</w:t>
      </w:r>
      <w:r>
        <w:t>IB</w:t>
      </w:r>
      <w:r w:rsidR="001A4978">
        <w:t>)</w:t>
      </w:r>
      <w:r>
        <w:t xml:space="preserve"> network and to other drawbacks discussed in </w:t>
      </w:r>
      <w:r>
        <w:fldChar w:fldCharType="begin"/>
      </w:r>
      <w:r w:rsidR="00D251CE">
        <w:instrText xml:space="preserve"> ADDIN EN.CITE &lt;EndNote&gt;&lt;Cite&gt;&lt;Author&gt;Expósito&lt;/Author&gt;&lt;Year&gt;2014&lt;/Year&gt;&lt;RecNum&gt;2917&lt;/RecNum&gt;&lt;DisplayText&gt;[49]&lt;/DisplayText&gt;&lt;record&gt;&lt;rec-number&gt;2917&lt;/rec-number&gt;&lt;foreign-keys&gt;&lt;key app="EN" db-id="5axaw559mfwdpuewrfppwdvasdfa2ep2ardp" timestamp="1392165944"&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ing&lt;/alt-title&gt;&lt;/titles&gt;&lt;periodical&gt;&lt;full-title&gt;Cluster Computing&lt;/full-title&gt;&lt;/periodical&gt;&lt;alt-periodical&gt;&lt;full-title&gt;Cluster Computing&lt;/full-title&gt;&lt;/a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fldChar w:fldCharType="separate"/>
      </w:r>
      <w:r w:rsidR="00D251CE">
        <w:rPr>
          <w:noProof/>
        </w:rPr>
        <w:t>[49]</w:t>
      </w:r>
      <w:r>
        <w:fldChar w:fldCharType="end"/>
      </w:r>
      <w:r>
        <w:t xml:space="preserve">, we decided to evaluate OpenMPI with its Java binding and FastMPJ, which is a pure Java implementation of mpiJava 1.2 </w:t>
      </w:r>
      <w:r>
        <w:fldChar w:fldCharType="begin"/>
      </w:r>
      <w:r w:rsidR="00D251CE">
        <w:instrText xml:space="preserve"> ADDIN EN.CITE &lt;EndNote&gt;&lt;Cite&gt;&lt;Author&gt;Bryan Carpenter&lt;/Author&gt;&lt;Year&gt;1999&lt;/Year&gt;&lt;RecNum&gt;2921&lt;/RecNum&gt;&lt;DisplayText&gt;[50]&lt;/DisplayText&gt;&lt;record&gt;&lt;rec-number&gt;2921&lt;/rec-number&gt;&lt;foreign-keys&gt;&lt;key app="EN" db-id="5axaw559mfwdpuewrfppwdvasdfa2ep2ardp" timestamp="1392349116"&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fldChar w:fldCharType="separate"/>
      </w:r>
      <w:r w:rsidR="00D251CE">
        <w:rPr>
          <w:noProof/>
        </w:rPr>
        <w:t>[50]</w:t>
      </w:r>
      <w:r>
        <w:fldChar w:fldCharType="end"/>
      </w:r>
      <w:r>
        <w:t xml:space="preserve"> specification. OpenMPI’s Java binding </w:t>
      </w:r>
      <w:r>
        <w:fldChar w:fldCharType="begin"/>
      </w:r>
      <w:r w:rsidR="00D251CE">
        <w:instrText xml:space="preserve"> ADDIN EN.CITE &lt;EndNote&gt;&lt;Cite&gt;&lt;Author&gt;Oscar Vega-Gisbert&lt;/Author&gt;&lt;Year&gt;2014&lt;/Year&gt;&lt;RecNum&gt;2935&lt;/RecNum&gt;&lt;DisplayText&gt;[51]&lt;/DisplayText&gt;&lt;record&gt;&lt;rec-number&gt;2935&lt;/rec-number&gt;&lt;foreign-keys&gt;&lt;key app="EN" db-id="5axaw559mfwdpuewrfppwdvasdfa2ep2ardp" timestamp="1409666059"&gt;2935&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fldChar w:fldCharType="separate"/>
      </w:r>
      <w:r w:rsidR="00D251CE">
        <w:rPr>
          <w:noProof/>
        </w:rPr>
        <w:t>[51]</w:t>
      </w:r>
      <w:r>
        <w:fldChar w:fldCharType="end"/>
      </w:r>
      <w:r>
        <w:t xml:space="preserve"> is an adaptation from the original mpiJava library </w:t>
      </w:r>
      <w:r>
        <w:fldChar w:fldCharType="begin"/>
      </w:r>
      <w:r w:rsidR="00D251CE">
        <w:instrText xml:space="preserve"> ADDIN EN.CITE &lt;EndNote&gt;&lt;Cite&gt;&lt;Author&gt;Baker&lt;/Author&gt;&lt;Year&gt;1999&lt;/Year&gt;&lt;RecNum&gt;2922&lt;/RecNum&gt;&lt;DisplayText&gt;[52]&lt;/DisplayText&gt;&lt;record&gt;&lt;rec-number&gt;2922&lt;/rec-number&gt;&lt;foreign-keys&gt;&lt;key app="EN" db-id="5axaw559mfwdpuewrfppwdvasdfa2ep2ardp" timestamp="1392349246"&gt;2922&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fldChar w:fldCharType="separate"/>
      </w:r>
      <w:r w:rsidR="00D251CE">
        <w:rPr>
          <w:noProof/>
        </w:rPr>
        <w:t>[52]</w:t>
      </w:r>
      <w:r>
        <w:fldChar w:fldCharType="end"/>
      </w:r>
      <w:r>
        <w:t xml:space="preserve">.  However, OpenMPI community has recently introduced major changes to its API, and internals, especially removing MPI.OBJECT type and adding support for direct buffers in Java. These changes happened while </w:t>
      </w:r>
      <w:r w:rsidR="002859E2">
        <w:t>evaluating</w:t>
      </w:r>
      <w:r>
        <w:t xml:space="preserve"> DA</w:t>
      </w:r>
      <w:r w:rsidR="002859E2">
        <w:t>-</w:t>
      </w:r>
      <w:r>
        <w:t>VS</w:t>
      </w:r>
      <w:r w:rsidR="002859E2">
        <w:t xml:space="preserve"> and DA-PWC</w:t>
      </w:r>
      <w:r>
        <w:t xml:space="preserve">, thus </w:t>
      </w:r>
      <w:r w:rsidR="002859E2">
        <w:t xml:space="preserve">they were </w:t>
      </w:r>
      <w:r>
        <w:t xml:space="preserve">tested </w:t>
      </w:r>
      <w:r w:rsidR="002859E2">
        <w:t xml:space="preserve">with </w:t>
      </w:r>
      <w:r>
        <w:t xml:space="preserve">OpenMPI Java binding in one of its original (nightly snapshot version </w:t>
      </w:r>
      <w:r w:rsidRPr="00436FE1">
        <w:t>1.9a1r2888</w:t>
      </w:r>
      <w:r>
        <w:t>1) and updated forms (source tree revisi</w:t>
      </w:r>
      <w:r w:rsidR="001A4978">
        <w:t xml:space="preserve">on 30301). </w:t>
      </w:r>
      <w:r w:rsidR="00D00FAC">
        <w:t>Some</w:t>
      </w:r>
      <w:r w:rsidR="001A4978">
        <w:t xml:space="preserve"> </w:t>
      </w:r>
      <w:r w:rsidR="00D00FAC">
        <w:t>tests were carried out with</w:t>
      </w:r>
      <w:r w:rsidR="001A4978">
        <w:t xml:space="preserve"> </w:t>
      </w:r>
      <w:r>
        <w:t>even newer version</w:t>
      </w:r>
      <w:r w:rsidR="00D00FAC">
        <w:t>s – 1.7.5, 1.8, and 1.8.1.</w:t>
      </w:r>
      <w:r w:rsidR="001A4978">
        <w:t xml:space="preserve"> </w:t>
      </w:r>
      <w:r w:rsidR="002859E2">
        <w:t>These are referred hereafter</w:t>
      </w:r>
      <w:r>
        <w:t xml:space="preserve"> a</w:t>
      </w:r>
      <w:r w:rsidR="001A4978">
        <w:t xml:space="preserve">s OMPI-nightly, OMPI-trunk, </w:t>
      </w:r>
      <w:r>
        <w:t>OMPI-175</w:t>
      </w:r>
      <w:r w:rsidR="00D00FAC">
        <w:t>,</w:t>
      </w:r>
      <w:r w:rsidR="001A4978">
        <w:t xml:space="preserve"> OMPI-18</w:t>
      </w:r>
      <w:r w:rsidR="00D00FAC">
        <w:t>, and OMPI-181</w:t>
      </w:r>
      <w:r>
        <w:t xml:space="preserve"> for simplicity. </w:t>
      </w:r>
      <w:r w:rsidR="00055FB8">
        <w:t xml:space="preserve"> </w:t>
      </w:r>
    </w:p>
    <w:p w:rsidR="00102DFF" w:rsidRPr="00E3318D" w:rsidRDefault="00102DFF" w:rsidP="00102DFF">
      <w:pPr>
        <w:pStyle w:val="Heading2"/>
        <w:spacing w:before="240"/>
      </w:pPr>
      <w:r>
        <w:t>Micro-benchmarks</w:t>
      </w:r>
    </w:p>
    <w:p w:rsidR="00102DFF" w:rsidRDefault="00102DFF" w:rsidP="00102DFF">
      <w:r>
        <w:t>DA-VS and DA-PWC code rely heavily on a few MPI operations – allreduce, send and receive, broadcast, and allgather. We studied their Java performance against native implementations with micro-benchmarks adapted from OSU micro-benchmarks suite</w:t>
      </w:r>
      <w:r w:rsidR="00056906">
        <w:t xml:space="preserve"> </w:t>
      </w:r>
      <w:r w:rsidR="00056906">
        <w:fldChar w:fldCharType="begin"/>
      </w:r>
      <w:r w:rsidR="00D251CE">
        <w:instrText xml:space="preserve"> ADDIN EN.CITE &lt;EndNote&gt;&lt;Cite&gt;&lt;Author&gt;Laboratory&lt;/Author&gt;&lt;RecNum&gt;2926&lt;/RecNum&gt;&lt;DisplayText&gt;[24]&lt;/DisplayText&gt;&lt;record&gt;&lt;rec-number&gt;2926&lt;/rec-number&gt;&lt;foreign-keys&gt;&lt;key app="EN" db-id="5axaw559mfwdpuewrfppwdvasdfa2ep2ardp" timestamp="1392368567"&gt;2926&lt;/key&gt;&lt;/foreign-keys&gt;&lt;ref-type name="Web Page"&gt;12&lt;/ref-type&gt;&lt;contributors&gt;&lt;authors&gt;&lt;author&gt;The Ohio State University&amp;apos;s Network-Based Computing Laboratory (NBCL),&lt;/author&gt;&lt;/authors&gt;&lt;/contributors&gt;&lt;titles&gt;&lt;title&gt;OSU Micro-Benchmarks&lt;/title&gt;&lt;/titles&gt;&lt;dates&gt;&lt;/dates&gt;&lt;urls&gt;&lt;related-urls&gt;&lt;url&gt;http://mvapich.cse.ohio-state.edu/benchmarks/&lt;/url&gt;&lt;/related-urls&gt;&lt;/urls&gt;&lt;/record&gt;&lt;/Cite&gt;&lt;/EndNote&gt;</w:instrText>
      </w:r>
      <w:r w:rsidR="00056906">
        <w:fldChar w:fldCharType="separate"/>
      </w:r>
      <w:r w:rsidR="00D251CE">
        <w:rPr>
          <w:noProof/>
        </w:rPr>
        <w:t>[24]</w:t>
      </w:r>
      <w:r w:rsidR="00056906">
        <w:fldChar w:fldCharType="end"/>
      </w:r>
      <w:r>
        <w:t>.</w:t>
      </w:r>
    </w:p>
    <w:tbl>
      <w:tblPr>
        <w:tblStyle w:val="TableGrid"/>
        <w:tblW w:w="10224"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112"/>
      </w:tblGrid>
      <w:tr w:rsidR="00F256D4" w:rsidTr="00547170">
        <w:tc>
          <w:tcPr>
            <w:tcW w:w="5112" w:type="dxa"/>
          </w:tcPr>
          <w:p w:rsidR="006E71AB" w:rsidRDefault="006E71AB" w:rsidP="001B5C1A">
            <w:r>
              <w:rPr>
                <w:noProof/>
                <w:lang w:bidi="si-LK"/>
              </w:rPr>
              <w:drawing>
                <wp:inline distT="0" distB="0" distL="0" distR="0" wp14:anchorId="6E367E1D" wp14:editId="3B910291">
                  <wp:extent cx="30670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5112" w:type="dxa"/>
            <w:vAlign w:val="center"/>
          </w:tcPr>
          <w:p w:rsidR="006E71AB" w:rsidRDefault="006E71AB" w:rsidP="008A0FC2">
            <w:pPr>
              <w:jc w:val="left"/>
            </w:pPr>
            <w:r>
              <w:rPr>
                <w:noProof/>
                <w:lang w:bidi="si-LK"/>
              </w:rPr>
              <w:drawing>
                <wp:inline distT="0" distB="0" distL="0" distR="0" wp14:anchorId="451C3B09" wp14:editId="6711913F">
                  <wp:extent cx="3063240" cy="2743200"/>
                  <wp:effectExtent l="0" t="0" r="38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F256D4" w:rsidTr="00547170">
        <w:trPr>
          <w:trHeight w:val="440"/>
        </w:trPr>
        <w:tc>
          <w:tcPr>
            <w:tcW w:w="5112" w:type="dxa"/>
          </w:tcPr>
          <w:p w:rsidR="006E71AB" w:rsidRPr="006E71AB" w:rsidRDefault="006E71AB" w:rsidP="0029656A">
            <w:pPr>
              <w:pStyle w:val="ListParagraph"/>
              <w:numPr>
                <w:ilvl w:val="0"/>
                <w:numId w:val="13"/>
              </w:numPr>
              <w:spacing w:after="0"/>
              <w:ind w:left="702"/>
              <w:jc w:val="center"/>
              <w:rPr>
                <w:rFonts w:ascii="Times New Roman" w:hAnsi="Times New Roman" w:cs="Times New Roman"/>
              </w:rPr>
            </w:pPr>
            <w:r w:rsidRPr="006E71AB">
              <w:rPr>
                <w:rFonts w:ascii="Times New Roman" w:hAnsi="Times New Roman" w:cs="Times New Roman"/>
              </w:rPr>
              <w:t>Performance of allreduce operation</w:t>
            </w:r>
          </w:p>
        </w:tc>
        <w:tc>
          <w:tcPr>
            <w:tcW w:w="5112" w:type="dxa"/>
          </w:tcPr>
          <w:p w:rsidR="006E71AB" w:rsidRPr="00EC7FD3" w:rsidRDefault="00B73E41" w:rsidP="0029656A">
            <w:pPr>
              <w:pStyle w:val="ListParagraph"/>
              <w:numPr>
                <w:ilvl w:val="0"/>
                <w:numId w:val="13"/>
              </w:numPr>
              <w:spacing w:after="0"/>
              <w:jc w:val="center"/>
              <w:rPr>
                <w:rFonts w:ascii="Times New Roman" w:hAnsi="Times New Roman" w:cs="Times New Roman"/>
              </w:rPr>
            </w:pPr>
            <w:r>
              <w:rPr>
                <w:rFonts w:ascii="Times New Roman" w:hAnsi="Times New Roman" w:cs="Times New Roman"/>
              </w:rPr>
              <w:t>Performance of send/</w:t>
            </w:r>
            <w:r w:rsidR="00EC7FD3" w:rsidRPr="00EC7FD3">
              <w:rPr>
                <w:rFonts w:ascii="Times New Roman" w:hAnsi="Times New Roman" w:cs="Times New Roman"/>
              </w:rPr>
              <w:t xml:space="preserve">receive </w:t>
            </w:r>
            <w:r w:rsidR="00EC7FD3">
              <w:rPr>
                <w:rFonts w:ascii="Times New Roman" w:hAnsi="Times New Roman" w:cs="Times New Roman"/>
              </w:rPr>
              <w:t>o</w:t>
            </w:r>
            <w:r w:rsidR="00EC7FD3" w:rsidRPr="00EC7FD3">
              <w:rPr>
                <w:rFonts w:ascii="Times New Roman" w:hAnsi="Times New Roman" w:cs="Times New Roman"/>
              </w:rPr>
              <w:t>perations</w:t>
            </w:r>
          </w:p>
        </w:tc>
      </w:tr>
      <w:tr w:rsidR="00B03DD6" w:rsidTr="00547170">
        <w:trPr>
          <w:trHeight w:val="602"/>
        </w:trPr>
        <w:tc>
          <w:tcPr>
            <w:tcW w:w="5112" w:type="dxa"/>
          </w:tcPr>
          <w:p w:rsidR="00B03DD6" w:rsidRPr="006E71AB" w:rsidRDefault="00B03DD6" w:rsidP="00B03DD6">
            <w:pPr>
              <w:pStyle w:val="ListParagraph"/>
              <w:ind w:left="0"/>
              <w:rPr>
                <w:rFonts w:ascii="Times New Roman" w:hAnsi="Times New Roman" w:cs="Times New Roman"/>
              </w:rPr>
            </w:pPr>
            <w:r>
              <w:rPr>
                <w:noProof/>
                <w:lang w:bidi="si-LK"/>
              </w:rPr>
              <w:lastRenderedPageBreak/>
              <w:drawing>
                <wp:inline distT="0" distB="0" distL="0" distR="0" wp14:anchorId="27FE1AF2" wp14:editId="5A5C6F75">
                  <wp:extent cx="310896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5112" w:type="dxa"/>
          </w:tcPr>
          <w:p w:rsidR="00B03DD6" w:rsidRDefault="00F256D4" w:rsidP="00B03DD6">
            <w:pPr>
              <w:pStyle w:val="ListParagraph"/>
              <w:ind w:left="0"/>
              <w:rPr>
                <w:rFonts w:ascii="Times New Roman" w:hAnsi="Times New Roman" w:cs="Times New Roman"/>
              </w:rPr>
            </w:pPr>
            <w:r>
              <w:rPr>
                <w:noProof/>
                <w:lang w:bidi="si-LK"/>
              </w:rPr>
              <w:drawing>
                <wp:inline distT="0" distB="0" distL="0" distR="0" wp14:anchorId="272CC887" wp14:editId="7C15A188">
                  <wp:extent cx="310896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B03DD6" w:rsidTr="00547170">
        <w:trPr>
          <w:trHeight w:val="602"/>
        </w:trPr>
        <w:tc>
          <w:tcPr>
            <w:tcW w:w="5112" w:type="dxa"/>
          </w:tcPr>
          <w:p w:rsidR="00B03DD6" w:rsidRPr="006E71AB" w:rsidRDefault="00B03DD6" w:rsidP="00574300">
            <w:pPr>
              <w:pStyle w:val="ListParagraph"/>
              <w:numPr>
                <w:ilvl w:val="0"/>
                <w:numId w:val="13"/>
              </w:numPr>
              <w:ind w:left="342"/>
              <w:jc w:val="center"/>
              <w:rPr>
                <w:rFonts w:ascii="Times New Roman" w:hAnsi="Times New Roman" w:cs="Times New Roman"/>
              </w:rPr>
            </w:pPr>
            <w:r>
              <w:rPr>
                <w:rFonts w:ascii="Times New Roman" w:hAnsi="Times New Roman" w:cs="Times New Roman"/>
              </w:rPr>
              <w:t>Performance of broadcast operation</w:t>
            </w:r>
          </w:p>
        </w:tc>
        <w:tc>
          <w:tcPr>
            <w:tcW w:w="5112" w:type="dxa"/>
          </w:tcPr>
          <w:p w:rsidR="00B03DD6" w:rsidRDefault="00F256D4" w:rsidP="00574300">
            <w:pPr>
              <w:pStyle w:val="ListParagraph"/>
              <w:numPr>
                <w:ilvl w:val="0"/>
                <w:numId w:val="13"/>
              </w:numPr>
              <w:ind w:left="336"/>
              <w:jc w:val="center"/>
              <w:rPr>
                <w:rFonts w:ascii="Times New Roman" w:hAnsi="Times New Roman" w:cs="Times New Roman"/>
              </w:rPr>
            </w:pPr>
            <w:r>
              <w:rPr>
                <w:rFonts w:ascii="Times New Roman" w:hAnsi="Times New Roman" w:cs="Times New Roman"/>
              </w:rPr>
              <w:t>Performance of allgather operation</w:t>
            </w:r>
          </w:p>
        </w:tc>
      </w:tr>
      <w:tr w:rsidR="00E12C5B" w:rsidTr="00547170">
        <w:tc>
          <w:tcPr>
            <w:tcW w:w="5112" w:type="dxa"/>
          </w:tcPr>
          <w:p w:rsidR="006E71AB" w:rsidRDefault="00EC7FD3" w:rsidP="001B5C1A">
            <w:r>
              <w:rPr>
                <w:noProof/>
                <w:lang w:bidi="si-LK"/>
              </w:rPr>
              <w:drawing>
                <wp:inline distT="0" distB="0" distL="0" distR="0" wp14:anchorId="64E2CAFA" wp14:editId="6B91BA4D">
                  <wp:extent cx="3108960" cy="219456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5112" w:type="dxa"/>
          </w:tcPr>
          <w:p w:rsidR="006E71AB" w:rsidRDefault="00EC7FD3" w:rsidP="001B5C1A">
            <w:r>
              <w:rPr>
                <w:noProof/>
                <w:lang w:bidi="si-LK"/>
              </w:rPr>
              <w:drawing>
                <wp:inline distT="0" distB="0" distL="0" distR="0" wp14:anchorId="50A501E0" wp14:editId="6545C969">
                  <wp:extent cx="3108960" cy="219456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F256D4" w:rsidTr="00547170">
        <w:tc>
          <w:tcPr>
            <w:tcW w:w="5112" w:type="dxa"/>
          </w:tcPr>
          <w:p w:rsidR="006E71AB" w:rsidRPr="00B73E41" w:rsidRDefault="00B73E41" w:rsidP="00574300">
            <w:pPr>
              <w:pStyle w:val="ListParagraph"/>
              <w:numPr>
                <w:ilvl w:val="0"/>
                <w:numId w:val="13"/>
              </w:numPr>
              <w:ind w:left="342"/>
              <w:jc w:val="center"/>
              <w:rPr>
                <w:rFonts w:ascii="Times New Roman" w:hAnsi="Times New Roman" w:cs="Times New Roman"/>
              </w:rPr>
            </w:pPr>
            <w:r w:rsidRPr="00B73E41">
              <w:rPr>
                <w:rFonts w:ascii="Times New Roman" w:hAnsi="Times New Roman" w:cs="Times New Roman"/>
              </w:rPr>
              <w:t xml:space="preserve">Performance of allreduce on </w:t>
            </w:r>
            <w:r>
              <w:rPr>
                <w:rFonts w:ascii="Times New Roman" w:hAnsi="Times New Roman" w:cs="Times New Roman"/>
              </w:rPr>
              <w:t>IB</w:t>
            </w:r>
            <w:r w:rsidRPr="00B73E41">
              <w:rPr>
                <w:rFonts w:ascii="Times New Roman" w:hAnsi="Times New Roman" w:cs="Times New Roman"/>
              </w:rPr>
              <w:t xml:space="preserve"> and Ethernet</w:t>
            </w:r>
          </w:p>
        </w:tc>
        <w:tc>
          <w:tcPr>
            <w:tcW w:w="5112" w:type="dxa"/>
          </w:tcPr>
          <w:p w:rsidR="006E71AB" w:rsidRPr="00B73E41" w:rsidRDefault="00B73E41" w:rsidP="00E76B26">
            <w:pPr>
              <w:pStyle w:val="ListParagraph"/>
              <w:keepNext/>
              <w:numPr>
                <w:ilvl w:val="0"/>
                <w:numId w:val="13"/>
              </w:numPr>
              <w:ind w:left="351"/>
              <w:jc w:val="center"/>
              <w:rPr>
                <w:rFonts w:ascii="Times New Roman" w:hAnsi="Times New Roman" w:cs="Times New Roman"/>
              </w:rPr>
            </w:pPr>
            <w:r>
              <w:rPr>
                <w:rFonts w:ascii="Times New Roman" w:hAnsi="Times New Roman" w:cs="Times New Roman"/>
              </w:rPr>
              <w:t>Performance of send/</w:t>
            </w:r>
            <w:r w:rsidRPr="00B73E41">
              <w:rPr>
                <w:rFonts w:ascii="Times New Roman" w:hAnsi="Times New Roman" w:cs="Times New Roman"/>
              </w:rPr>
              <w:t xml:space="preserve">receive on </w:t>
            </w:r>
            <w:r>
              <w:rPr>
                <w:rFonts w:ascii="Times New Roman" w:hAnsi="Times New Roman" w:cs="Times New Roman"/>
              </w:rPr>
              <w:t>IB</w:t>
            </w:r>
            <w:r w:rsidRPr="00B73E41">
              <w:rPr>
                <w:rFonts w:ascii="Times New Roman" w:hAnsi="Times New Roman" w:cs="Times New Roman"/>
              </w:rPr>
              <w:t xml:space="preserve"> and Ethernet</w:t>
            </w:r>
          </w:p>
        </w:tc>
      </w:tr>
    </w:tbl>
    <w:p w:rsidR="00E76B26" w:rsidRDefault="00E76B26" w:rsidP="00E76B26">
      <w:pPr>
        <w:pStyle w:val="Caption"/>
        <w:jc w:val="center"/>
      </w:pPr>
      <w:bookmarkStart w:id="19" w:name="_Ref410636640"/>
      <w:r>
        <w:t xml:space="preserve">Figure </w:t>
      </w:r>
      <w:fldSimple w:instr=" SEQ Figure \* ARABIC ">
        <w:r w:rsidR="00361F53">
          <w:rPr>
            <w:noProof/>
          </w:rPr>
          <w:t>7</w:t>
        </w:r>
      </w:fldSimple>
      <w:bookmarkEnd w:id="19"/>
      <w:r>
        <w:t xml:space="preserve"> </w:t>
      </w:r>
      <w:r w:rsidRPr="006F5C72">
        <w:t>MPI micro-benchmark performance</w:t>
      </w:r>
    </w:p>
    <w:p w:rsidR="00CB144B" w:rsidRDefault="00501608" w:rsidP="001B5C1A">
      <w:r>
        <w:rPr>
          <w:szCs w:val="24"/>
        </w:rPr>
        <w:fldChar w:fldCharType="begin"/>
      </w:r>
      <w:r>
        <w:rPr>
          <w:szCs w:val="24"/>
        </w:rPr>
        <w:instrText xml:space="preserve"> REF _Ref410636640 \h </w:instrText>
      </w:r>
      <w:r>
        <w:rPr>
          <w:szCs w:val="24"/>
        </w:rPr>
      </w:r>
      <w:r>
        <w:rPr>
          <w:szCs w:val="24"/>
        </w:rPr>
        <w:fldChar w:fldCharType="separate"/>
      </w:r>
      <w:r w:rsidR="00361F53">
        <w:t xml:space="preserve">Figure </w:t>
      </w:r>
      <w:r w:rsidR="00361F53">
        <w:rPr>
          <w:noProof/>
        </w:rPr>
        <w:t>7</w:t>
      </w:r>
      <w:r>
        <w:rPr>
          <w:szCs w:val="24"/>
        </w:rPr>
        <w:fldChar w:fldCharType="end"/>
      </w:r>
      <w:r>
        <w:rPr>
          <w:szCs w:val="24"/>
        </w:rPr>
        <w:t xml:space="preserve"> </w:t>
      </w:r>
      <w:r w:rsidR="00CB144B" w:rsidRPr="00102DFF">
        <w:rPr>
          <w:szCs w:val="24"/>
        </w:rPr>
        <w:t xml:space="preserve">(a) </w:t>
      </w:r>
      <w:r w:rsidR="00CB144B" w:rsidRPr="007F55B7">
        <w:t>shows the results of allreduce benchmark for different MPI implementations</w:t>
      </w:r>
      <w:r w:rsidR="00CB144B">
        <w:t xml:space="preserve"> with message size ranging from 4 bytes (B) to 8 megabytes (MB)</w:t>
      </w:r>
      <w:r w:rsidR="00CB144B" w:rsidRPr="007F55B7">
        <w:t>. These are averaged values over patterns 1x1x8, 1x2x8, and 1x4x8 where pattern format is</w:t>
      </w:r>
      <w:r w:rsidR="00CB144B">
        <w:t xml:space="preserve"> </w:t>
      </w:r>
      <w:r w:rsidR="00CB144B" w:rsidRPr="007F55B7">
        <w:t xml:space="preserve">number of </w:t>
      </w:r>
      <w:r w:rsidR="00CB144B">
        <w:t>concurrent tasks</w:t>
      </w:r>
      <w:r w:rsidR="00CB144B" w:rsidRPr="007F55B7">
        <w:t xml:space="preserve"> </w:t>
      </w:r>
      <w:r w:rsidR="00CB144B">
        <w:t xml:space="preserve">(CT) </w:t>
      </w:r>
      <w:r w:rsidR="00CB144B" w:rsidRPr="007F55B7">
        <w:t>per process x number of processes per node x  number of nodes (i.e. TxPxN).</w:t>
      </w:r>
    </w:p>
    <w:p w:rsidR="00CB144B" w:rsidRDefault="00CB144B" w:rsidP="001B5C1A"/>
    <w:p w:rsidR="006C3638" w:rsidRDefault="003172AB" w:rsidP="001B5C1A">
      <w:r w:rsidRPr="007F55B7">
        <w:t>The best performance came with C versions of OpenMPI, but interestingly OMPI-trunk Java performance overlaps on these indicating its near zero overhead. The older, OMPI-nightly Java performance is near as well, but shows more overhead than its successor</w:t>
      </w:r>
      <w:r>
        <w:t>. Improvement of performance for latest OpenMPI versions is due to the use of direct buffers in Java, which are allocated outside of the garbage collected memory in Java virtual machine (JVM) and can be passed on to native operations as</w:t>
      </w:r>
      <w:r w:rsidR="006C3638">
        <w:t xml:space="preserve"> a reference without requiring an explicit copy. MPI send and </w:t>
      </w:r>
      <w:r w:rsidR="006C3638">
        <w:lastRenderedPageBreak/>
        <w:t>receive</w:t>
      </w:r>
      <w:r w:rsidR="00E12C5B">
        <w:t>, broadcast, and allgather</w:t>
      </w:r>
      <w:r w:rsidR="006C3638">
        <w:t xml:space="preserve"> performance</w:t>
      </w:r>
      <w:r w:rsidR="00E12C5B">
        <w:t>s</w:t>
      </w:r>
      <w:r w:rsidR="006C3638">
        <w:t xml:space="preserve"> followed a similar pattern as seen in </w:t>
      </w:r>
      <w:r w:rsidR="00501608">
        <w:fldChar w:fldCharType="begin"/>
      </w:r>
      <w:r w:rsidR="00501608">
        <w:instrText xml:space="preserve"> REF _Ref410636640 \h </w:instrText>
      </w:r>
      <w:r w:rsidR="00501608">
        <w:fldChar w:fldCharType="separate"/>
      </w:r>
      <w:r w:rsidR="00361F53">
        <w:t xml:space="preserve">Figure </w:t>
      </w:r>
      <w:r w:rsidR="00361F53">
        <w:rPr>
          <w:noProof/>
        </w:rPr>
        <w:t>7</w:t>
      </w:r>
      <w:r w:rsidR="00501608">
        <w:fldChar w:fldCharType="end"/>
      </w:r>
      <w:r w:rsidR="00501608">
        <w:t xml:space="preserve"> </w:t>
      </w:r>
      <w:r w:rsidR="006C3638" w:rsidRPr="006C3638">
        <w:t>(b</w:t>
      </w:r>
      <w:r w:rsidR="00E12C5B">
        <w:t xml:space="preserve">), (c), and (d). Also note that FastMPJ though being a pure Java implementation came close to native performance in </w:t>
      </w:r>
      <w:r w:rsidR="00501608">
        <w:fldChar w:fldCharType="begin"/>
      </w:r>
      <w:r w:rsidR="00501608">
        <w:instrText xml:space="preserve"> REF _Ref410636640 \h </w:instrText>
      </w:r>
      <w:r w:rsidR="00501608">
        <w:fldChar w:fldCharType="separate"/>
      </w:r>
      <w:r w:rsidR="00361F53">
        <w:t xml:space="preserve">Figure </w:t>
      </w:r>
      <w:r w:rsidR="00361F53">
        <w:rPr>
          <w:noProof/>
        </w:rPr>
        <w:t>7</w:t>
      </w:r>
      <w:r w:rsidR="00501608">
        <w:fldChar w:fldCharType="end"/>
      </w:r>
      <w:r w:rsidR="00501608">
        <w:t xml:space="preserve"> </w:t>
      </w:r>
      <w:r w:rsidR="00E12C5B">
        <w:t>(b), (c), and (d); however, it did not perform well in the allreduce benchmark.</w:t>
      </w:r>
    </w:p>
    <w:p w:rsidR="00E12C5B" w:rsidRDefault="00E12C5B" w:rsidP="001B5C1A"/>
    <w:p w:rsidR="006C3638" w:rsidRDefault="00501608" w:rsidP="001B5C1A">
      <w:r>
        <w:fldChar w:fldCharType="begin"/>
      </w:r>
      <w:r>
        <w:instrText xml:space="preserve"> REF _Ref410636640 \h </w:instrText>
      </w:r>
      <w:r>
        <w:fldChar w:fldCharType="separate"/>
      </w:r>
      <w:r w:rsidR="00361F53">
        <w:t xml:space="preserve">Figure </w:t>
      </w:r>
      <w:r w:rsidR="00361F53">
        <w:rPr>
          <w:noProof/>
        </w:rPr>
        <w:t>7</w:t>
      </w:r>
      <w:r>
        <w:fldChar w:fldCharType="end"/>
      </w:r>
      <w:r>
        <w:t xml:space="preserve"> </w:t>
      </w:r>
      <w:r w:rsidR="004379AB">
        <w:t>(</w:t>
      </w:r>
      <w:r w:rsidR="005D4CF8">
        <w:t>e) and (f</w:t>
      </w:r>
      <w:r w:rsidR="004379AB">
        <w:t xml:space="preserve">) show </w:t>
      </w:r>
      <w:r w:rsidR="00C06239">
        <w:t>MPI allreduce, and send and receive performance with and without IB. While the decrease in communication times with IB is as expected, the near identical performance of Java with native benchmark in both IB and Ethernet cases is promising for our purpose.</w:t>
      </w:r>
    </w:p>
    <w:p w:rsidR="00C06239" w:rsidRDefault="00C06239" w:rsidP="00C06239">
      <w:pPr>
        <w:pStyle w:val="Heading2"/>
        <w:spacing w:before="240"/>
      </w:pPr>
      <w:r>
        <w:t>DA-PWC Benchmarks</w:t>
      </w:r>
    </w:p>
    <w:p w:rsidR="00C06239" w:rsidRDefault="00F62D18" w:rsidP="00BD3214">
      <w:r>
        <w:t>DA-PWC is a full application benchmark done with real data with 10k, 12k, 20k, and 40k points. Performance of DA-PWC changes with factors such as data size, number of clusters to find, number of iterations</w:t>
      </w:r>
      <w:r w:rsidR="009F4B7B">
        <w:t xml:space="preserve">, and cooling parameters, thus all of these were fixed except data size throughout tests. </w:t>
      </w:r>
      <w:r w:rsidR="00BD3214">
        <w:t xml:space="preserve">The OpenMPI framework used </w:t>
      </w:r>
      <w:r w:rsidR="0079326C">
        <w:t xml:space="preserve">was </w:t>
      </w:r>
      <w:r w:rsidR="00BD3214">
        <w:t>OMPI-181</w:t>
      </w:r>
      <w:r w:rsidR="0079326C">
        <w:t xml:space="preserve"> and all testing were done in FG with IB</w:t>
      </w:r>
      <w:r w:rsidR="00BD3214">
        <w:t xml:space="preserve">. </w:t>
      </w:r>
      <w:r w:rsidR="009F4B7B">
        <w:t xml:space="preserve">While the intention is to show how the Java based implementations in SPIDAL performs, results for C# version of DA-PWC are also included where available since most of the tests were carried out in parallel </w:t>
      </w:r>
      <w:r w:rsidR="000604B8">
        <w:t>for comparison purposes.</w:t>
      </w:r>
      <w:r w:rsidR="00BD3214">
        <w:t xml:space="preserve"> Note, SPIDAL does not offer a FastMPJ based DA-PWC implementation due to frequent runtime errors encountered in the initial tests. </w:t>
      </w:r>
    </w:p>
    <w:p w:rsidR="00E0596B" w:rsidRDefault="00E0596B" w:rsidP="00E0596B">
      <w:pPr>
        <w:pStyle w:val="Heading3"/>
      </w:pPr>
      <w:r>
        <w:t>Load Test</w:t>
      </w:r>
    </w:p>
    <w:p w:rsidR="00E0596B" w:rsidRDefault="00E0596B" w:rsidP="00473C4D">
      <w:r w:rsidRPr="00E0596B">
        <w:t xml:space="preserve">This </w:t>
      </w:r>
      <w:r w:rsidR="00BA4CEC">
        <w:t>evaluates</w:t>
      </w:r>
      <w:r w:rsidRPr="00E0596B">
        <w:t xml:space="preserve"> DA-PWC for varying load against a fixed parallelism.</w:t>
      </w:r>
      <w:r w:rsidR="00473C4D">
        <w:t xml:space="preserve"> We used 32 nodes each running with 8 way parallelism totaling 256 way parallelism.</w:t>
      </w:r>
    </w:p>
    <w:tbl>
      <w:tblPr>
        <w:tblStyle w:val="TableGrid"/>
        <w:tblW w:w="9936"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636860" w:rsidTr="00890A82">
        <w:tc>
          <w:tcPr>
            <w:tcW w:w="4968" w:type="dxa"/>
          </w:tcPr>
          <w:p w:rsidR="00636860" w:rsidRDefault="00636860" w:rsidP="00E0596B">
            <w:r>
              <w:rPr>
                <w:noProof/>
                <w:lang w:bidi="si-LK"/>
              </w:rPr>
              <w:drawing>
                <wp:inline distT="0" distB="0" distL="0" distR="0" wp14:anchorId="414CB595" wp14:editId="36DEF94F">
                  <wp:extent cx="301752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968" w:type="dxa"/>
            <w:vAlign w:val="center"/>
          </w:tcPr>
          <w:p w:rsidR="00636860" w:rsidRDefault="00BD1113" w:rsidP="00473C4D">
            <w:pPr>
              <w:tabs>
                <w:tab w:val="left" w:pos="2389"/>
              </w:tabs>
              <w:jc w:val="left"/>
            </w:pPr>
            <w:r>
              <w:rPr>
                <w:noProof/>
                <w:lang w:bidi="si-LK"/>
              </w:rPr>
              <w:drawing>
                <wp:inline distT="0" distB="0" distL="0" distR="0" wp14:anchorId="58C4AFEE" wp14:editId="282A340F">
                  <wp:extent cx="3017520"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0C7B98" w:rsidTr="00890A82">
        <w:tc>
          <w:tcPr>
            <w:tcW w:w="4968" w:type="dxa"/>
          </w:tcPr>
          <w:p w:rsidR="000C7B98" w:rsidRPr="000C7B98" w:rsidRDefault="000C7B98" w:rsidP="000C7B98">
            <w:pPr>
              <w:pStyle w:val="ListParagraph"/>
              <w:numPr>
                <w:ilvl w:val="0"/>
                <w:numId w:val="14"/>
              </w:numPr>
              <w:ind w:left="342"/>
              <w:jc w:val="center"/>
              <w:rPr>
                <w:rFonts w:ascii="Times New Roman" w:hAnsi="Times New Roman" w:cs="Times New Roman"/>
                <w:noProof/>
                <w:lang w:bidi="si-LK"/>
              </w:rPr>
            </w:pPr>
            <w:r w:rsidRPr="000C7B98">
              <w:rPr>
                <w:rFonts w:ascii="Times New Roman" w:hAnsi="Times New Roman" w:cs="Times New Roman"/>
                <w:noProof/>
                <w:lang w:bidi="si-LK"/>
              </w:rPr>
              <w:t>Load test performance</w:t>
            </w:r>
          </w:p>
        </w:tc>
        <w:tc>
          <w:tcPr>
            <w:tcW w:w="4968" w:type="dxa"/>
            <w:vAlign w:val="center"/>
          </w:tcPr>
          <w:p w:rsidR="000C7B98" w:rsidRPr="000C7B98" w:rsidRDefault="000C7B98" w:rsidP="00AD5125">
            <w:pPr>
              <w:pStyle w:val="ListParagraph"/>
              <w:keepNext/>
              <w:numPr>
                <w:ilvl w:val="0"/>
                <w:numId w:val="14"/>
              </w:numPr>
              <w:tabs>
                <w:tab w:val="left" w:pos="2389"/>
              </w:tabs>
              <w:ind w:left="414"/>
              <w:jc w:val="center"/>
              <w:rPr>
                <w:rFonts w:ascii="Times New Roman" w:hAnsi="Times New Roman" w:cs="Times New Roman"/>
                <w:noProof/>
                <w:lang w:bidi="si-LK"/>
              </w:rPr>
            </w:pPr>
            <w:r w:rsidRPr="000C7B98">
              <w:rPr>
                <w:rFonts w:ascii="Times New Roman" w:hAnsi="Times New Roman" w:cs="Times New Roman"/>
                <w:noProof/>
                <w:lang w:bidi="si-LK"/>
              </w:rPr>
              <w:t>Load test performance as a ratio to 10k sample</w:t>
            </w:r>
          </w:p>
        </w:tc>
      </w:tr>
    </w:tbl>
    <w:p w:rsidR="00AD5125" w:rsidRDefault="00AD5125" w:rsidP="00AD5125">
      <w:pPr>
        <w:pStyle w:val="Caption"/>
        <w:jc w:val="center"/>
      </w:pPr>
      <w:bookmarkStart w:id="20" w:name="_Ref410636777"/>
      <w:r>
        <w:t xml:space="preserve">Figure </w:t>
      </w:r>
      <w:fldSimple w:instr=" SEQ Figure \* ARABIC ">
        <w:r w:rsidR="00361F53">
          <w:rPr>
            <w:noProof/>
          </w:rPr>
          <w:t>8</w:t>
        </w:r>
      </w:fldSimple>
      <w:bookmarkEnd w:id="20"/>
      <w:r>
        <w:t xml:space="preserve"> </w:t>
      </w:r>
      <w:r w:rsidRPr="006D46EA">
        <w:t>DA-PWC load test</w:t>
      </w:r>
    </w:p>
    <w:p w:rsidR="00636860" w:rsidRDefault="0079326C" w:rsidP="00BA4CEC">
      <w:r>
        <w:t xml:space="preserve">DA-PWC </w:t>
      </w:r>
      <w:r w:rsidR="00BA4CEC">
        <w:t xml:space="preserve">is an </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oMath>
      <w:r w:rsidR="00BA4CEC">
        <w:t xml:space="preserve"> algorithm, thus it is usually expected for the runtime to follow a square relationship – or better, not to exceed that – with the number of points. We see from </w:t>
      </w:r>
      <w:r w:rsidR="00DF7E84">
        <w:fldChar w:fldCharType="begin"/>
      </w:r>
      <w:r w:rsidR="00DF7E84">
        <w:instrText xml:space="preserve"> REF _Ref410636777 \h </w:instrText>
      </w:r>
      <w:r w:rsidR="00DF7E84">
        <w:fldChar w:fldCharType="separate"/>
      </w:r>
      <w:r w:rsidR="00361F53">
        <w:t xml:space="preserve">Figure </w:t>
      </w:r>
      <w:r w:rsidR="00361F53">
        <w:rPr>
          <w:noProof/>
        </w:rPr>
        <w:t>8</w:t>
      </w:r>
      <w:r w:rsidR="00DF7E84">
        <w:fldChar w:fldCharType="end"/>
      </w:r>
      <w:r w:rsidR="00DF7E84">
        <w:t xml:space="preserve"> </w:t>
      </w:r>
      <w:r w:rsidR="00BA4CEC">
        <w:t xml:space="preserve">that while Java implementation handles the load </w:t>
      </w:r>
      <w:r w:rsidR="00742D16">
        <w:t>increase gracefully</w:t>
      </w:r>
      <w:r w:rsidR="00BA4CEC">
        <w:t xml:space="preserve">, the C# fails to do so and </w:t>
      </w:r>
      <w:r w:rsidR="00742D16">
        <w:t>deviates to</w:t>
      </w:r>
      <w:r w:rsidR="00BA4CEC">
        <w:t xml:space="preserve"> a sudden increase in running time from 20k onwards.</w:t>
      </w:r>
    </w:p>
    <w:p w:rsidR="003B4EFE" w:rsidRDefault="003B4EFE" w:rsidP="003B4EFE">
      <w:pPr>
        <w:pStyle w:val="Heading3"/>
        <w:spacing w:before="240"/>
      </w:pPr>
      <w:r>
        <w:lastRenderedPageBreak/>
        <w:t>Strong Scaling Tests</w:t>
      </w:r>
    </w:p>
    <w:p w:rsidR="003D215C" w:rsidRDefault="00FF44EB" w:rsidP="007D7B48">
      <w:r>
        <w:t xml:space="preserve">Strong scaling tests are a series of runs evaluating the performance of DA-PWC for varying number of nodes against fixed loads. The graphs in </w:t>
      </w:r>
      <w:r>
        <w:fldChar w:fldCharType="begin"/>
      </w:r>
      <w:r>
        <w:instrText xml:space="preserve"> REF _Ref410636845 \h </w:instrText>
      </w:r>
      <w:r>
        <w:fldChar w:fldCharType="separate"/>
      </w:r>
      <w:r w:rsidR="00361F53">
        <w:t xml:space="preserve">Figure </w:t>
      </w:r>
      <w:r w:rsidR="00361F53">
        <w:rPr>
          <w:noProof/>
        </w:rPr>
        <w:t>9</w:t>
      </w:r>
      <w:r>
        <w:fldChar w:fldCharType="end"/>
      </w:r>
      <w:r>
        <w:t xml:space="preserve"> (a) to (i) present performance, speedup, and parallel efficiency for 40k, 20k, and 12k data. We define speedup and parallel efficiency against a base case that is not serial as shown in </w:t>
      </w:r>
      <w:r w:rsidRPr="00A77840">
        <w:fldChar w:fldCharType="begin"/>
      </w:r>
      <w:r w:rsidRPr="00A77840">
        <w:instrText xml:space="preserve"> REF _Ref410515982 \h  \* MERGEFORMAT </w:instrText>
      </w:r>
      <w:r w:rsidRPr="00A77840">
        <w:fldChar w:fldCharType="separate"/>
      </w:r>
      <w:r w:rsidR="00361F53" w:rsidRPr="00361F53">
        <w:rPr>
          <w:sz w:val="22"/>
          <w:szCs w:val="22"/>
        </w:rPr>
        <w:t xml:space="preserve">Equation </w:t>
      </w:r>
      <w:r w:rsidR="00361F53" w:rsidRPr="00361F53">
        <w:rPr>
          <w:noProof/>
          <w:sz w:val="22"/>
          <w:szCs w:val="22"/>
        </w:rPr>
        <w:t>2</w:t>
      </w:r>
      <w:r w:rsidRPr="00A77840">
        <w:fldChar w:fldCharType="end"/>
      </w:r>
      <w:r>
        <w:t xml:space="preserve"> and </w:t>
      </w:r>
      <w:r w:rsidRPr="00A77840">
        <w:fldChar w:fldCharType="begin"/>
      </w:r>
      <w:r w:rsidRPr="00A77840">
        <w:instrText xml:space="preserve"> REF _Ref410515984 \h  \* MERGEFORMAT </w:instrText>
      </w:r>
      <w:r w:rsidRPr="00A77840">
        <w:fldChar w:fldCharType="separate"/>
      </w:r>
      <w:r w:rsidR="00361F53" w:rsidRPr="00361F53">
        <w:rPr>
          <w:sz w:val="22"/>
          <w:szCs w:val="22"/>
        </w:rPr>
        <w:t xml:space="preserve">Equation </w:t>
      </w:r>
      <w:r w:rsidR="00361F53" w:rsidRPr="00361F53">
        <w:rPr>
          <w:noProof/>
          <w:sz w:val="22"/>
          <w:szCs w:val="22"/>
        </w:rPr>
        <w:t>3</w:t>
      </w:r>
      <w:r w:rsidRPr="00A77840">
        <w:fldChar w:fldCharType="end"/>
      </w:r>
      <w:r>
        <w:t xml:space="preserve">, where </w:t>
      </w:r>
      <m:oMath>
        <m:r>
          <w:rPr>
            <w:rFonts w:ascii="Cambria Math" w:hAnsi="Cambria Math"/>
          </w:rPr>
          <m:t>p</m:t>
        </m:r>
      </m:oMath>
      <w:r>
        <w:t xml:space="preserve"> is the tested parallelism, </w:t>
      </w:r>
      <m:oMath>
        <m:r>
          <w:rPr>
            <w:rFonts w:ascii="Cambria Math" w:hAnsi="Cambria Math"/>
          </w:rPr>
          <m:t>b</m:t>
        </m:r>
      </m:oMath>
      <w:r>
        <w:t xml:space="preserve"> is the base parallelism,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t xml:space="preserve"> is the time taken with </w:t>
      </w:r>
      <m:oMath>
        <m:r>
          <w:rPr>
            <w:rFonts w:ascii="Cambria Math" w:hAnsi="Cambria Math"/>
          </w:rPr>
          <m:t>p</m:t>
        </m:r>
      </m:oMath>
      <w:r>
        <w:t xml:space="preserve"> parallelism, and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is the time taken for the base case. This is necessary as larger data sets such as 20k and 40k could not be run serially to finish in a meaningful time. Also, these equations reduce to the usual ones when the base case parallelism is </w:t>
      </w:r>
      <m:oMath>
        <m:r>
          <w:rPr>
            <w:rFonts w:ascii="Cambria Math" w:hAnsi="Cambria Math"/>
          </w:rPr>
          <m:t>1</m:t>
        </m:r>
      </m:oMath>
      <w:r>
        <w:t xml:space="preserve"> instead of </w:t>
      </w:r>
      <m:oMath>
        <m:r>
          <w:rPr>
            <w:rFonts w:ascii="Cambria Math" w:hAnsi="Cambria Math"/>
          </w:rPr>
          <m:t>b</m:t>
        </m:r>
      </m:oMath>
      <w:r>
        <w:t>.</w:t>
      </w:r>
    </w:p>
    <w:p w:rsidR="00FF44EB" w:rsidRPr="007D7B48" w:rsidRDefault="00FF44EB" w:rsidP="007D7B48"/>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77"/>
        <w:gridCol w:w="4678"/>
      </w:tblGrid>
      <w:tr w:rsidR="00A866C1" w:rsidTr="00C94145">
        <w:trPr>
          <w:trHeight w:val="3680"/>
        </w:trPr>
        <w:tc>
          <w:tcPr>
            <w:tcW w:w="4677" w:type="dxa"/>
          </w:tcPr>
          <w:p w:rsidR="00A866C1" w:rsidRDefault="00A66FF0"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70C4E26C" wp14:editId="4C2F4816">
                  <wp:extent cx="2834640" cy="2286000"/>
                  <wp:effectExtent l="0" t="0" r="381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678" w:type="dxa"/>
          </w:tcPr>
          <w:p w:rsidR="00A866C1" w:rsidRDefault="00A66FF0"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4CED61C3" wp14:editId="49CC53A6">
                  <wp:extent cx="2834640" cy="2286000"/>
                  <wp:effectExtent l="0" t="0" r="381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A866C1" w:rsidTr="00C94145">
        <w:tc>
          <w:tcPr>
            <w:tcW w:w="4677" w:type="dxa"/>
          </w:tcPr>
          <w:p w:rsidR="00A866C1" w:rsidRPr="007D7B48" w:rsidRDefault="00714470"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40k p</w:t>
            </w:r>
            <w:r w:rsidR="007D7B48" w:rsidRPr="007D7B48">
              <w:rPr>
                <w:rFonts w:ascii="Times New Roman" w:hAnsi="Times New Roman" w:cs="Times New Roman"/>
                <w:sz w:val="24"/>
                <w:szCs w:val="24"/>
              </w:rPr>
              <w:t>erformance</w:t>
            </w:r>
          </w:p>
        </w:tc>
        <w:tc>
          <w:tcPr>
            <w:tcW w:w="4678" w:type="dxa"/>
          </w:tcPr>
          <w:p w:rsidR="00A866C1" w:rsidRPr="007D7B48" w:rsidRDefault="00714470"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40k s</w:t>
            </w:r>
            <w:r w:rsidR="007D7B48">
              <w:rPr>
                <w:rFonts w:ascii="Times New Roman" w:hAnsi="Times New Roman" w:cs="Times New Roman"/>
                <w:sz w:val="24"/>
                <w:szCs w:val="24"/>
              </w:rPr>
              <w:t>peedup</w:t>
            </w:r>
          </w:p>
        </w:tc>
      </w:tr>
      <w:tr w:rsidR="00A866C1" w:rsidTr="00C94145">
        <w:tc>
          <w:tcPr>
            <w:tcW w:w="4677" w:type="dxa"/>
          </w:tcPr>
          <w:p w:rsidR="00A866C1" w:rsidRDefault="00A66FF0"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3EB1F107" wp14:editId="4B787EB2">
                  <wp:extent cx="2834640" cy="2286000"/>
                  <wp:effectExtent l="0" t="0" r="381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c>
          <w:tcPr>
            <w:tcW w:w="4678" w:type="dxa"/>
          </w:tcPr>
          <w:p w:rsidR="00A866C1" w:rsidRDefault="00B86834"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68A154BE" wp14:editId="103CF450">
                  <wp:extent cx="2834640" cy="2286000"/>
                  <wp:effectExtent l="0" t="0" r="381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r w:rsidR="00A866C1" w:rsidTr="00C94145">
        <w:tc>
          <w:tcPr>
            <w:tcW w:w="4677" w:type="dxa"/>
          </w:tcPr>
          <w:p w:rsidR="00A866C1" w:rsidRPr="007D7B48" w:rsidRDefault="00714470"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40k p</w:t>
            </w:r>
            <w:r w:rsidR="007D7B48">
              <w:rPr>
                <w:rFonts w:ascii="Times New Roman" w:hAnsi="Times New Roman" w:cs="Times New Roman"/>
                <w:sz w:val="24"/>
                <w:szCs w:val="24"/>
              </w:rPr>
              <w:t>arallel efficiency</w:t>
            </w:r>
          </w:p>
        </w:tc>
        <w:tc>
          <w:tcPr>
            <w:tcW w:w="4678" w:type="dxa"/>
          </w:tcPr>
          <w:p w:rsidR="00A866C1" w:rsidRPr="00B86834" w:rsidRDefault="00B86834"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20k performance</w:t>
            </w:r>
          </w:p>
        </w:tc>
      </w:tr>
      <w:tr w:rsidR="00B86834" w:rsidTr="00C94145">
        <w:trPr>
          <w:trHeight w:val="3563"/>
        </w:trPr>
        <w:tc>
          <w:tcPr>
            <w:tcW w:w="4677" w:type="dxa"/>
          </w:tcPr>
          <w:p w:rsidR="00B86834" w:rsidRPr="002E359F" w:rsidRDefault="00B86834" w:rsidP="002E359F">
            <w:pPr>
              <w:pStyle w:val="ListParagraph"/>
              <w:spacing w:after="0"/>
              <w:ind w:left="-18"/>
              <w:rPr>
                <w:rFonts w:ascii="Times New Roman" w:hAnsi="Times New Roman" w:cs="Times New Roman"/>
                <w:sz w:val="18"/>
                <w:szCs w:val="18"/>
              </w:rPr>
            </w:pPr>
            <w:r>
              <w:rPr>
                <w:noProof/>
                <w:lang w:bidi="si-LK"/>
              </w:rPr>
              <w:lastRenderedPageBreak/>
              <w:drawing>
                <wp:inline distT="0" distB="0" distL="0" distR="0" wp14:anchorId="0D755B23" wp14:editId="6A35F86C">
                  <wp:extent cx="2834640" cy="2286000"/>
                  <wp:effectExtent l="0" t="0" r="381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678" w:type="dxa"/>
          </w:tcPr>
          <w:p w:rsidR="00B86834" w:rsidRPr="002E359F" w:rsidRDefault="00B86834" w:rsidP="002E359F">
            <w:pPr>
              <w:pStyle w:val="ListParagraph"/>
              <w:spacing w:after="0"/>
              <w:ind w:left="-15"/>
              <w:rPr>
                <w:rFonts w:ascii="Times New Roman" w:hAnsi="Times New Roman" w:cs="Times New Roman"/>
                <w:sz w:val="18"/>
                <w:szCs w:val="18"/>
              </w:rPr>
            </w:pPr>
            <w:r>
              <w:rPr>
                <w:noProof/>
                <w:lang w:bidi="si-LK"/>
              </w:rPr>
              <w:drawing>
                <wp:inline distT="0" distB="0" distL="0" distR="0" wp14:anchorId="3388359B" wp14:editId="0B7D4424">
                  <wp:extent cx="2834640" cy="2286000"/>
                  <wp:effectExtent l="0" t="0" r="381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B86834" w:rsidTr="00C94145">
        <w:trPr>
          <w:trHeight w:val="350"/>
        </w:trPr>
        <w:tc>
          <w:tcPr>
            <w:tcW w:w="4677" w:type="dxa"/>
          </w:tcPr>
          <w:p w:rsidR="00B86834" w:rsidRDefault="00B86834"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20k speedup</w:t>
            </w:r>
          </w:p>
        </w:tc>
        <w:tc>
          <w:tcPr>
            <w:tcW w:w="4678" w:type="dxa"/>
          </w:tcPr>
          <w:p w:rsidR="00B86834" w:rsidRDefault="00B86834"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20k parallel efficiency</w:t>
            </w:r>
          </w:p>
        </w:tc>
      </w:tr>
      <w:tr w:rsidR="00B86834" w:rsidTr="00C94145">
        <w:tc>
          <w:tcPr>
            <w:tcW w:w="4677" w:type="dxa"/>
          </w:tcPr>
          <w:p w:rsidR="00B86834" w:rsidRPr="00B86834" w:rsidRDefault="0047688E" w:rsidP="002E359F">
            <w:pPr>
              <w:spacing w:after="0"/>
              <w:rPr>
                <w:szCs w:val="24"/>
              </w:rPr>
            </w:pPr>
            <w:r>
              <w:rPr>
                <w:noProof/>
                <w:lang w:bidi="si-LK"/>
              </w:rPr>
              <w:drawing>
                <wp:inline distT="0" distB="0" distL="0" distR="0" wp14:anchorId="5FABE1D5" wp14:editId="60039087">
                  <wp:extent cx="2834640" cy="2286000"/>
                  <wp:effectExtent l="0" t="0" r="381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4678" w:type="dxa"/>
          </w:tcPr>
          <w:p w:rsidR="00B86834" w:rsidRPr="00B86834" w:rsidRDefault="0047688E" w:rsidP="002E359F">
            <w:pPr>
              <w:spacing w:after="0"/>
              <w:rPr>
                <w:szCs w:val="24"/>
              </w:rPr>
            </w:pPr>
            <w:r>
              <w:rPr>
                <w:noProof/>
                <w:lang w:bidi="si-LK"/>
              </w:rPr>
              <w:drawing>
                <wp:inline distT="0" distB="0" distL="0" distR="0" wp14:anchorId="03CC7751" wp14:editId="560A23F5">
                  <wp:extent cx="2834640" cy="2286000"/>
                  <wp:effectExtent l="0" t="0" r="381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B86834" w:rsidTr="00C94145">
        <w:tc>
          <w:tcPr>
            <w:tcW w:w="4677" w:type="dxa"/>
          </w:tcPr>
          <w:p w:rsidR="00B86834" w:rsidRDefault="00144E14"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12k performance</w:t>
            </w:r>
          </w:p>
        </w:tc>
        <w:tc>
          <w:tcPr>
            <w:tcW w:w="4678" w:type="dxa"/>
          </w:tcPr>
          <w:p w:rsidR="00B86834" w:rsidRDefault="00144E14"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12k speedup</w:t>
            </w:r>
          </w:p>
        </w:tc>
      </w:tr>
      <w:tr w:rsidR="00AB13DB" w:rsidTr="00C94145">
        <w:tc>
          <w:tcPr>
            <w:tcW w:w="4677" w:type="dxa"/>
          </w:tcPr>
          <w:p w:rsidR="00AB13DB" w:rsidRPr="00AB13DB" w:rsidRDefault="00AB13DB" w:rsidP="002E359F">
            <w:pPr>
              <w:spacing w:after="0"/>
              <w:rPr>
                <w:szCs w:val="24"/>
              </w:rPr>
            </w:pPr>
            <w:r>
              <w:rPr>
                <w:noProof/>
                <w:lang w:bidi="si-LK"/>
              </w:rPr>
              <w:drawing>
                <wp:inline distT="0" distB="0" distL="0" distR="0" wp14:anchorId="5E125D6C" wp14:editId="0196D5E6">
                  <wp:extent cx="2834640" cy="2286000"/>
                  <wp:effectExtent l="0" t="0" r="381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678" w:type="dxa"/>
            <w:vAlign w:val="center"/>
          </w:tcPr>
          <w:tbl>
            <w:tblPr>
              <w:tblStyle w:val="TableGrid"/>
              <w:tblW w:w="0" w:type="auto"/>
              <w:tblInd w:w="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260"/>
            </w:tblGrid>
            <w:tr w:rsidR="00C94145" w:rsidTr="00C94145">
              <w:trPr>
                <w:trHeight w:val="783"/>
              </w:trPr>
              <w:tc>
                <w:tcPr>
                  <w:tcW w:w="2970" w:type="dxa"/>
                  <w:vAlign w:val="center"/>
                </w:tcPr>
                <w:p w:rsidR="00C94145" w:rsidRDefault="00C94145" w:rsidP="00C94145">
                  <w:pPr>
                    <w:jc w:val="left"/>
                  </w:pPr>
                  <m:oMathPara>
                    <m:oMath>
                      <m:r>
                        <w:rPr>
                          <w:rFonts w:ascii="Cambria Math" w:hAnsi="Cambria Math"/>
                        </w:rPr>
                        <m:t xml:space="preserve">Speedup </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p</m:t>
                              </m:r>
                            </m:sub>
                          </m:sSub>
                        </m:num>
                        <m:den>
                          <m:sSub>
                            <m:sSubPr>
                              <m:ctrlPr>
                                <w:rPr>
                                  <w:rFonts w:ascii="Cambria Math" w:hAnsi="Cambria Math"/>
                                  <w:i/>
                                </w:rPr>
                              </m:ctrlPr>
                            </m:sSubPr>
                            <m:e>
                              <m:r>
                                <w:rPr>
                                  <w:rFonts w:ascii="Cambria Math" w:hAnsi="Cambria Math"/>
                                </w:rPr>
                                <m:t>T</m:t>
                              </m:r>
                            </m:e>
                            <m:sub>
                              <m:r>
                                <w:rPr>
                                  <w:rFonts w:ascii="Cambria Math" w:hAnsi="Cambria Math"/>
                                </w:rPr>
                                <m:t>b</m:t>
                              </m:r>
                            </m:sub>
                          </m:sSub>
                        </m:den>
                      </m:f>
                    </m:oMath>
                  </m:oMathPara>
                </w:p>
              </w:tc>
              <w:tc>
                <w:tcPr>
                  <w:tcW w:w="126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C94145" w:rsidTr="00044A19">
                    <w:trPr>
                      <w:trHeight w:val="215"/>
                    </w:trPr>
                    <w:tc>
                      <w:tcPr>
                        <w:tcW w:w="4449" w:type="dxa"/>
                      </w:tcPr>
                      <w:p w:rsidR="00C94145" w:rsidRPr="00CC6D3B" w:rsidRDefault="00C94145" w:rsidP="00C94145">
                        <w:pPr>
                          <w:keepNext/>
                          <w:jc w:val="left"/>
                          <w:rPr>
                            <w:sz w:val="4"/>
                            <w:szCs w:val="4"/>
                          </w:rPr>
                        </w:pPr>
                      </w:p>
                    </w:tc>
                  </w:tr>
                </w:tbl>
                <w:p w:rsidR="00C94145" w:rsidRPr="00CC6D3B" w:rsidRDefault="00C94145" w:rsidP="00DE6C6C">
                  <w:pPr>
                    <w:pStyle w:val="Caption"/>
                    <w:rPr>
                      <w:i/>
                      <w:iCs/>
                    </w:rPr>
                  </w:pPr>
                  <w:bookmarkStart w:id="21" w:name="_Ref410515982"/>
                  <w:r w:rsidRPr="00CC6D3B">
                    <w:t xml:space="preserve">Equation </w:t>
                  </w:r>
                  <w:fldSimple w:instr=" SEQ Equation \* ARABIC ">
                    <w:r w:rsidR="00361F53">
                      <w:rPr>
                        <w:noProof/>
                      </w:rPr>
                      <w:t>2</w:t>
                    </w:r>
                  </w:fldSimple>
                  <w:bookmarkEnd w:id="21"/>
                </w:p>
              </w:tc>
            </w:tr>
            <w:tr w:rsidR="00C94145" w:rsidTr="00C94145">
              <w:tc>
                <w:tcPr>
                  <w:tcW w:w="2970" w:type="dxa"/>
                </w:tcPr>
                <w:p w:rsidR="00C94145" w:rsidRDefault="00C94145" w:rsidP="00C94145">
                  <w:pPr>
                    <w:jc w:val="left"/>
                  </w:pPr>
                  <m:oMathPara>
                    <m:oMath>
                      <m:r>
                        <w:rPr>
                          <w:rFonts w:ascii="Cambria Math" w:hAnsi="Cambria Math"/>
                        </w:rPr>
                        <m:t xml:space="preserve"> Efficiency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p</m:t>
                              </m:r>
                            </m:sub>
                          </m:sSub>
                        </m:e>
                      </m:d>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p</m:t>
                          </m:r>
                        </m:den>
                      </m:f>
                    </m:oMath>
                  </m:oMathPara>
                </w:p>
              </w:tc>
              <w:tc>
                <w:tcPr>
                  <w:tcW w:w="126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C94145" w:rsidTr="00044A19">
                    <w:tc>
                      <w:tcPr>
                        <w:tcW w:w="4449" w:type="dxa"/>
                      </w:tcPr>
                      <w:p w:rsidR="00C94145" w:rsidRPr="00CC6D3B" w:rsidRDefault="00C94145" w:rsidP="00C94145">
                        <w:pPr>
                          <w:keepNext/>
                          <w:jc w:val="left"/>
                          <w:rPr>
                            <w:sz w:val="4"/>
                            <w:szCs w:val="4"/>
                          </w:rPr>
                        </w:pPr>
                      </w:p>
                    </w:tc>
                  </w:tr>
                </w:tbl>
                <w:p w:rsidR="00C94145" w:rsidRPr="00CC6D3B" w:rsidRDefault="00C94145" w:rsidP="00DE6C6C">
                  <w:pPr>
                    <w:pStyle w:val="Caption"/>
                    <w:rPr>
                      <w:i/>
                      <w:iCs/>
                    </w:rPr>
                  </w:pPr>
                  <w:bookmarkStart w:id="22" w:name="_Ref410515984"/>
                  <w:r w:rsidRPr="00CC6D3B">
                    <w:t xml:space="preserve">Equation </w:t>
                  </w:r>
                  <w:fldSimple w:instr=" SEQ Equation \* ARABIC ">
                    <w:r w:rsidR="00361F53">
                      <w:rPr>
                        <w:noProof/>
                      </w:rPr>
                      <w:t>3</w:t>
                    </w:r>
                  </w:fldSimple>
                  <w:bookmarkEnd w:id="22"/>
                </w:p>
              </w:tc>
            </w:tr>
          </w:tbl>
          <w:p w:rsidR="00AB13DB" w:rsidRPr="00AB13DB" w:rsidRDefault="00AB13DB" w:rsidP="00C94145">
            <w:pPr>
              <w:jc w:val="left"/>
              <w:rPr>
                <w:szCs w:val="24"/>
              </w:rPr>
            </w:pPr>
          </w:p>
        </w:tc>
      </w:tr>
      <w:tr w:rsidR="00AB13DB" w:rsidTr="00C94145">
        <w:tc>
          <w:tcPr>
            <w:tcW w:w="4677" w:type="dxa"/>
          </w:tcPr>
          <w:p w:rsidR="00AB13DB" w:rsidRDefault="002E359F"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12k parallel efficiency</w:t>
            </w:r>
          </w:p>
        </w:tc>
        <w:tc>
          <w:tcPr>
            <w:tcW w:w="4678" w:type="dxa"/>
          </w:tcPr>
          <w:p w:rsidR="00AB13DB" w:rsidRPr="00AB13DB" w:rsidRDefault="00AB13DB" w:rsidP="00DF7E84">
            <w:pPr>
              <w:keepNext/>
              <w:rPr>
                <w:szCs w:val="24"/>
              </w:rPr>
            </w:pPr>
          </w:p>
        </w:tc>
      </w:tr>
    </w:tbl>
    <w:p w:rsidR="00DF7E84" w:rsidRDefault="00DF7E84" w:rsidP="00DF7E84">
      <w:pPr>
        <w:pStyle w:val="Caption"/>
        <w:jc w:val="center"/>
      </w:pPr>
      <w:bookmarkStart w:id="23" w:name="_Ref410636845"/>
      <w:bookmarkStart w:id="24" w:name="_Ref410257005"/>
      <w:r>
        <w:t xml:space="preserve">Figure </w:t>
      </w:r>
      <w:fldSimple w:instr=" SEQ Figure \* ARABIC ">
        <w:r w:rsidR="00361F53">
          <w:rPr>
            <w:noProof/>
          </w:rPr>
          <w:t>9</w:t>
        </w:r>
      </w:fldSimple>
      <w:bookmarkEnd w:id="23"/>
      <w:r>
        <w:t xml:space="preserve"> </w:t>
      </w:r>
      <w:r w:rsidRPr="00CE019A">
        <w:t>DA-PWC strong scaling</w:t>
      </w:r>
    </w:p>
    <w:p w:rsidR="00AC0E57" w:rsidRDefault="00AC0E57" w:rsidP="00AC0E57">
      <w:r>
        <w:lastRenderedPageBreak/>
        <w:t xml:space="preserve">A scalable solution is expected to show linear speedup ideally in a strong scaling test and </w:t>
      </w:r>
      <w:r w:rsidR="008A6F57">
        <w:fldChar w:fldCharType="begin"/>
      </w:r>
      <w:r w:rsidR="008A6F57">
        <w:instrText xml:space="preserve"> REF _Ref410636845 \h </w:instrText>
      </w:r>
      <w:r w:rsidR="008A6F57">
        <w:fldChar w:fldCharType="separate"/>
      </w:r>
      <w:r w:rsidR="00361F53">
        <w:t xml:space="preserve">Figure </w:t>
      </w:r>
      <w:r w:rsidR="00361F53">
        <w:rPr>
          <w:noProof/>
        </w:rPr>
        <w:t>9</w:t>
      </w:r>
      <w:r w:rsidR="008A6F57">
        <w:fldChar w:fldCharType="end"/>
      </w:r>
      <w:r w:rsidR="008A6F57">
        <w:t xml:space="preserve"> </w:t>
      </w:r>
      <w:r>
        <w:t xml:space="preserve">(b), (e), and (h) verify DA-PWC Java version is scalable with near linear speedups. The C# version shows scalability for the smaller 12k sample, but does not scale well in the large 40k case. Another desirable property is to have parallel efficiencies around 1.0, which too is satisfied by the Java DA-PWC as seen in </w:t>
      </w:r>
      <w:r w:rsidR="00964353">
        <w:fldChar w:fldCharType="begin"/>
      </w:r>
      <w:r w:rsidR="00964353">
        <w:instrText xml:space="preserve"> REF _Ref410636845 \h </w:instrText>
      </w:r>
      <w:r w:rsidR="00964353">
        <w:fldChar w:fldCharType="separate"/>
      </w:r>
      <w:r w:rsidR="00361F53">
        <w:t xml:space="preserve">Figure </w:t>
      </w:r>
      <w:r w:rsidR="00361F53">
        <w:rPr>
          <w:noProof/>
        </w:rPr>
        <w:t>9</w:t>
      </w:r>
      <w:r w:rsidR="00964353">
        <w:fldChar w:fldCharType="end"/>
      </w:r>
      <w:r w:rsidR="00964353">
        <w:t xml:space="preserve"> </w:t>
      </w:r>
      <w:r>
        <w:t>(c), (f), and (i). Again, C# version did well for the smaller case, but not for the 40k data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203F0" w:rsidTr="00AC0E57">
        <w:trPr>
          <w:trHeight w:val="3878"/>
        </w:trPr>
        <w:tc>
          <w:tcPr>
            <w:tcW w:w="4680" w:type="dxa"/>
            <w:vAlign w:val="bottom"/>
          </w:tcPr>
          <w:p w:rsidR="006203F0" w:rsidRDefault="006203F0" w:rsidP="00C61638">
            <w:pPr>
              <w:jc w:val="center"/>
            </w:pPr>
            <w:r>
              <w:rPr>
                <w:noProof/>
                <w:lang w:bidi="si-LK"/>
              </w:rPr>
              <w:drawing>
                <wp:inline distT="0" distB="0" distL="0" distR="0" wp14:anchorId="12988DFB" wp14:editId="018B9D39">
                  <wp:extent cx="2834640" cy="2286000"/>
                  <wp:effectExtent l="0" t="0" r="381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4680" w:type="dxa"/>
            <w:vAlign w:val="bottom"/>
          </w:tcPr>
          <w:p w:rsidR="006203F0" w:rsidRDefault="00C61638" w:rsidP="00C61638">
            <w:pPr>
              <w:jc w:val="center"/>
            </w:pPr>
            <w:r>
              <w:rPr>
                <w:noProof/>
                <w:lang w:bidi="si-LK"/>
              </w:rPr>
              <w:drawing>
                <wp:inline distT="0" distB="0" distL="0" distR="0" wp14:anchorId="641B33D0" wp14:editId="029F992F">
                  <wp:extent cx="2834640" cy="2286000"/>
                  <wp:effectExtent l="0" t="0" r="381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r>
      <w:tr w:rsidR="006203F0" w:rsidTr="00AC0E57">
        <w:tc>
          <w:tcPr>
            <w:tcW w:w="4680" w:type="dxa"/>
          </w:tcPr>
          <w:p w:rsidR="006203F0" w:rsidRPr="00C61638" w:rsidRDefault="00C61638" w:rsidP="00C61638">
            <w:pPr>
              <w:pStyle w:val="ListParagraph"/>
              <w:numPr>
                <w:ilvl w:val="0"/>
                <w:numId w:val="17"/>
              </w:numPr>
              <w:ind w:left="337"/>
              <w:jc w:val="center"/>
              <w:rPr>
                <w:rFonts w:ascii="Times New Roman" w:hAnsi="Times New Roman" w:cs="Times New Roman"/>
              </w:rPr>
            </w:pPr>
            <w:r w:rsidRPr="00C61638">
              <w:rPr>
                <w:rFonts w:ascii="Times New Roman" w:hAnsi="Times New Roman" w:cs="Times New Roman"/>
              </w:rPr>
              <w:t>Strong scaling speedup for all data</w:t>
            </w:r>
          </w:p>
        </w:tc>
        <w:tc>
          <w:tcPr>
            <w:tcW w:w="4680" w:type="dxa"/>
          </w:tcPr>
          <w:p w:rsidR="006203F0" w:rsidRPr="00C61638" w:rsidRDefault="00C61638" w:rsidP="00A8489E">
            <w:pPr>
              <w:pStyle w:val="ListParagraph"/>
              <w:keepNext/>
              <w:numPr>
                <w:ilvl w:val="0"/>
                <w:numId w:val="17"/>
              </w:numPr>
              <w:ind w:left="342"/>
              <w:jc w:val="center"/>
              <w:rPr>
                <w:rFonts w:ascii="Times New Roman" w:hAnsi="Times New Roman" w:cs="Times New Roman"/>
              </w:rPr>
            </w:pPr>
            <w:r w:rsidRPr="00C61638">
              <w:rPr>
                <w:rFonts w:ascii="Times New Roman" w:hAnsi="Times New Roman" w:cs="Times New Roman"/>
              </w:rPr>
              <w:t>Strong scaling parallel efficiency for all data</w:t>
            </w:r>
          </w:p>
        </w:tc>
      </w:tr>
    </w:tbl>
    <w:p w:rsidR="00A8489E" w:rsidRDefault="00A8489E" w:rsidP="00A8489E">
      <w:pPr>
        <w:pStyle w:val="Caption"/>
        <w:jc w:val="center"/>
      </w:pPr>
      <w:bookmarkStart w:id="25" w:name="_Ref410636912"/>
      <w:r>
        <w:t xml:space="preserve">Figure </w:t>
      </w:r>
      <w:fldSimple w:instr=" SEQ Figure \* ARABIC ">
        <w:r w:rsidR="00361F53">
          <w:rPr>
            <w:noProof/>
          </w:rPr>
          <w:t>10</w:t>
        </w:r>
      </w:fldSimple>
      <w:bookmarkEnd w:id="25"/>
      <w:r>
        <w:t xml:space="preserve"> </w:t>
      </w:r>
      <w:r w:rsidRPr="00982E83">
        <w:t>DA-PWC strong scaling results for all data sets</w:t>
      </w:r>
    </w:p>
    <w:p w:rsidR="00320726" w:rsidRDefault="00A8489E" w:rsidP="00AC0E57">
      <w:pPr>
        <w:tabs>
          <w:tab w:val="left" w:pos="2670"/>
        </w:tabs>
      </w:pPr>
      <w:r>
        <w:fldChar w:fldCharType="begin"/>
      </w:r>
      <w:r>
        <w:instrText xml:space="preserve"> REF _Ref410636912 \h </w:instrText>
      </w:r>
      <w:r>
        <w:fldChar w:fldCharType="separate"/>
      </w:r>
      <w:r w:rsidR="00361F53">
        <w:t xml:space="preserve">Figure </w:t>
      </w:r>
      <w:r w:rsidR="00361F53">
        <w:rPr>
          <w:noProof/>
        </w:rPr>
        <w:t>10</w:t>
      </w:r>
      <w:r>
        <w:fldChar w:fldCharType="end"/>
      </w:r>
      <w:r>
        <w:t xml:space="preserve"> </w:t>
      </w:r>
      <w:r w:rsidR="00320726">
        <w:t xml:space="preserve">summarizes speedups and parallel efficiencies for all datasets across parallelisms from 1 to 256. These graphs are based on a serial base case that we obtained through extrapolating running times for large data on smaller parallelisms. The intention of this is to illustrate the behavior with increasing parallelism for different data sizes. </w:t>
      </w:r>
      <w:r w:rsidR="00B57162">
        <w:t xml:space="preserve">It shows that DA-PWC scales well with the increase in parallelism within the shown limits for 20k and 40k data sets. The 12k data set shows reasonable scaling within 8 and 64 way parallelisms, but not outside this range. </w:t>
      </w:r>
      <w:r w:rsidR="00974362">
        <w:t xml:space="preserve">One reason for this behavior could be due to not having enough computation workload when 12k is split across 128 or 256 processes. This could lead to spending more time in communications causing a performance degrade. </w:t>
      </w:r>
    </w:p>
    <w:p w:rsidR="00A7548F" w:rsidRDefault="00A7548F" w:rsidP="00A7548F">
      <w:pPr>
        <w:pStyle w:val="Heading1"/>
        <w:spacing w:before="240"/>
      </w:pPr>
      <w:bookmarkStart w:id="26" w:name="_Ref410695008"/>
      <w:r>
        <w:t>Landscape of Benchmarks</w:t>
      </w:r>
      <w:bookmarkEnd w:id="2"/>
      <w:bookmarkEnd w:id="17"/>
      <w:bookmarkEnd w:id="24"/>
      <w:bookmarkEnd w:id="26"/>
    </w:p>
    <w:p w:rsidR="00A7548F" w:rsidRDefault="00A7548F" w:rsidP="00A7548F">
      <w:pPr>
        <w:pStyle w:val="ListParagraph"/>
        <w:spacing w:after="0" w:line="240" w:lineRule="auto"/>
        <w:ind w:left="0"/>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rPr>
        <w:t>The intent of this section is to present an overview of the existing benchmarks, especially those related with Big Data applications, as a guide and to emphasize the need of yet another benchmark to cover the problems in question. We will start the discussion with HPC benchmarks.</w:t>
      </w:r>
    </w:p>
    <w:p w:rsidR="00A7548F" w:rsidRDefault="00A7548F" w:rsidP="00A7548F">
      <w:pPr>
        <w:pStyle w:val="Heading2"/>
        <w:spacing w:before="240"/>
      </w:pPr>
      <w:r>
        <w:t>HPC Benchmarks</w:t>
      </w:r>
    </w:p>
    <w:p w:rsidR="00A7548F" w:rsidRDefault="00A7548F" w:rsidP="00A7548F">
      <w:pPr>
        <w:pStyle w:val="Heading3"/>
        <w:spacing w:before="240"/>
      </w:pPr>
      <w:r>
        <w:t>LINPACK and Its Variants</w:t>
      </w:r>
    </w:p>
    <w:p w:rsidR="00A7548F" w:rsidRDefault="00A7548F" w:rsidP="00A7548F">
      <w:pPr>
        <w:rPr>
          <w:szCs w:val="24"/>
        </w:rPr>
      </w:pPr>
      <w:r>
        <w:rPr>
          <w:szCs w:val="24"/>
        </w:rPr>
        <w:t xml:space="preserve">The bloodline of LINPACK </w:t>
      </w:r>
      <w:r>
        <w:rPr>
          <w:szCs w:val="24"/>
        </w:rPr>
        <w:fldChar w:fldCharType="begin"/>
      </w:r>
      <w:r w:rsidR="001B7152">
        <w:rPr>
          <w:szCs w:val="24"/>
        </w:rPr>
        <w:instrText xml:space="preserve"> ADDIN EN.CITE &lt;EndNote&gt;&lt;Cite&gt;&lt;Author&gt;Dongarra&lt;/Author&gt;&lt;Year&gt;1988&lt;/Year&gt;&lt;RecNum&gt;2956&lt;/RecNum&gt;&lt;DisplayText&gt;[1]&lt;/DisplayText&gt;&lt;record&gt;&lt;rec-number&gt;2956&lt;/rec-number&gt;&lt;foreign-keys&gt;&lt;key app="EN" db-id="5axaw559mfwdpuewrfppwdvasdfa2ep2ardp" timestamp="1419308833"&gt;2956&lt;/key&gt;&lt;/foreign-keys&gt;&lt;ref-type name="Conference Paper"&gt;47&lt;/ref-type&gt;&lt;contributors&gt;&lt;authors&gt;&lt;author&gt;Jack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isher&gt;Springer-Verlag&lt;/publisher&gt;&lt;urls&gt;&lt;related-urls&gt;&lt;url&gt;http://link.springer.com/chapter/10.1007/3-540-18991-2_27&lt;/url&gt;&lt;/related-urls&gt;&lt;/urls&gt;&lt;custom1&gt;742568&lt;/custom1&gt;&lt;/record&gt;&lt;/Cite&gt;&lt;/EndNote&gt;</w:instrText>
      </w:r>
      <w:r>
        <w:rPr>
          <w:szCs w:val="24"/>
        </w:rPr>
        <w:fldChar w:fldCharType="separate"/>
      </w:r>
      <w:r>
        <w:rPr>
          <w:noProof/>
          <w:szCs w:val="24"/>
        </w:rPr>
        <w:t>[1]</w:t>
      </w:r>
      <w:r>
        <w:rPr>
          <w:szCs w:val="24"/>
        </w:rPr>
        <w:fldChar w:fldCharType="end"/>
      </w:r>
      <w:r>
        <w:rPr>
          <w:szCs w:val="24"/>
        </w:rPr>
        <w:t xml:space="preserve"> includes its shared memory version – LAPACK </w:t>
      </w:r>
      <w:r>
        <w:rPr>
          <w:szCs w:val="24"/>
        </w:rPr>
        <w:fldChar w:fldCharType="begin"/>
      </w:r>
      <w:r w:rsidR="00D251CE">
        <w:rPr>
          <w:szCs w:val="24"/>
        </w:rPr>
        <w:instrText xml:space="preserve"> ADDIN EN.CITE &lt;EndNote&gt;&lt;Cite&gt;&lt;Author&gt;Anderson&lt;/Author&gt;&lt;Year&gt;1990&lt;/Year&gt;&lt;RecNum&gt;2965&lt;/RecNum&gt;&lt;DisplayText&gt;[53]&lt;/DisplayText&gt;&lt;record&gt;&lt;rec-number&gt;2965&lt;/rec-number&gt;&lt;foreign-keys&gt;&lt;key app="EN" db-id="5axaw559mfwdpuewrfppwdvasdfa2ep2ardp" timestamp="1420178367"&gt;2965&lt;/key&gt;&lt;/foreign-keys&gt;&lt;ref-type name="Conference Paper"&gt;47&lt;/ref-type&gt;&lt;contributors&gt;&lt;authors&gt;&lt;author&gt;E. Anderson&lt;/author&gt;&lt;author&gt;Z. Bai&lt;/author&gt;&lt;author&gt;J. Dongarra&lt;/author&gt;&lt;author&gt;A. Greenbaum&lt;/author&gt;&lt;author&gt;A. McKenney&lt;/author&gt;&lt;author&gt;J. Du Croz&lt;/author&gt;&lt;author&gt;S. Hammerling&lt;/author&gt;&lt;author&gt;J. Demmel&lt;/author&gt;&lt;author&gt;C. Bischof&lt;/author&gt;&lt;author&gt;D. Sorensen&lt;/author&gt;&lt;/authors&gt;&lt;/contributors&gt;&lt;titles&gt;&lt;title&gt;LAPACK: a portable linear algebra library for high-performance computers&lt;/title&gt;&lt;secondary-title&gt;Proceedings of the 1990 ACM/IEEE conference on Supercomputing&lt;/secondary-title&gt;&lt;/titles&gt;&lt;pages&gt;2-11&lt;/pages&gt;&lt;dates&gt;&lt;year&gt;1990&lt;/year&gt;&lt;/dates&gt;&lt;pub-location&gt;New York, New York, USA&lt;/pub-location&gt;&lt;publisher&gt;IEEE Computer Society Press&lt;/publisher&gt;&lt;urls&gt;&lt;related-urls&gt;&lt;url&gt;http://dl.acm.org/citation.cfm?id=110382.110385&lt;/url&gt;&lt;/related-urls&gt;&lt;/urls&gt;&lt;custom1&gt;110385&lt;/custom1&gt;&lt;/record&gt;&lt;/Cite&gt;&lt;/EndNote&gt;</w:instrText>
      </w:r>
      <w:r>
        <w:rPr>
          <w:szCs w:val="24"/>
        </w:rPr>
        <w:fldChar w:fldCharType="separate"/>
      </w:r>
      <w:r w:rsidR="00D251CE">
        <w:rPr>
          <w:noProof/>
          <w:szCs w:val="24"/>
        </w:rPr>
        <w:t>[53]</w:t>
      </w:r>
      <w:r>
        <w:rPr>
          <w:szCs w:val="24"/>
        </w:rPr>
        <w:fldChar w:fldCharType="end"/>
      </w:r>
      <w:r>
        <w:rPr>
          <w:szCs w:val="24"/>
        </w:rPr>
        <w:t xml:space="preserve">, the parallel distributed memory implementation – ScaLAPACK </w:t>
      </w:r>
      <w:r>
        <w:rPr>
          <w:szCs w:val="24"/>
        </w:rPr>
        <w:fldChar w:fldCharType="begin"/>
      </w:r>
      <w:r w:rsidR="00D251CE">
        <w:rPr>
          <w:szCs w:val="24"/>
        </w:rPr>
        <w:instrText xml:space="preserve"> ADDIN EN.CITE &lt;EndNote&gt;&lt;Cite&gt;&lt;Author&gt;Blackford&lt;/Author&gt;&lt;Year&gt;1996&lt;/Year&gt;&lt;RecNum&gt;2966&lt;/RecNum&gt;&lt;DisplayText&gt;[54]&lt;/DisplayText&gt;&lt;record&gt;&lt;rec-number&gt;2966&lt;/rec-number&gt;&lt;foreign-keys&gt;&lt;key app="EN" db-id="5axaw559mfwdpuewrfppwdvasdfa2ep2ardp" timestamp="1420178829"&gt;2966&lt;/key&gt;&lt;/foreign-keys&gt;&lt;ref-type name="Conference Paper"&gt;47&lt;/ref-type&gt;&lt;contributors&gt;&lt;authors&gt;&lt;author&gt;Laura Susan Blackford&lt;/author&gt;&lt;author&gt;J. Choi&lt;/author&gt;&lt;author&gt;A. Cleary&lt;/author&gt;&lt;author&gt;A. Petitet&lt;/author&gt;&lt;author&gt;R. C. Whaley&lt;/author&gt;&lt;author&gt;J. Demmel&lt;/author&gt;&lt;author&gt;I. Dhillon&lt;/author&gt;&lt;author&gt;K. Stanley&lt;/author&gt;&lt;author&gt;J. Dongarra&lt;/author&gt;&lt;author&gt;S. Hammarling&lt;/author&gt;&lt;author&gt;G. Henry&lt;/author&gt;&lt;author&gt;D. Walker&lt;/author&gt;&lt;/authors&gt;&lt;/contributors&gt;&lt;titles&gt;&lt;title&gt;ScaLAPACK: a portable linear algebra library for distributed memory computers - design issues and performance&lt;/title&gt;&lt;secondary-title&gt;Proceedings of the 1996 ACM/IEEE conference on Supercomputing&lt;/secondary-title&gt;&lt;/titles&gt;&lt;pages&gt;5&lt;/pages&gt;&lt;dates&gt;&lt;year&gt;1996&lt;/year&gt;&lt;/dates&gt;&lt;pub-location&gt;Pittsburgh, Pennsylvania, USA&lt;/pub-location&gt;&lt;publisher&gt;IEEE Computer Society&lt;/publisher&gt;&lt;urls&gt;&lt;related-urls&gt;&lt;url&gt;http://www.netlib.org/utk/people/JackDongarra/PAPERS/077_1996_scalapack-a-portable-linear-algebra-library-for-distributed-memory.pdf&lt;/url&gt;&lt;/related-urls&gt;&lt;/urls&gt;&lt;custom1&gt;369038&lt;/custom1&gt;&lt;electronic-resource-num&gt;10.1145/369028.369038&lt;/electronic-resource-num&gt;&lt;/record&gt;&lt;/Cite&gt;&lt;/EndNote&gt;</w:instrText>
      </w:r>
      <w:r>
        <w:rPr>
          <w:szCs w:val="24"/>
        </w:rPr>
        <w:fldChar w:fldCharType="separate"/>
      </w:r>
      <w:r w:rsidR="00D251CE">
        <w:rPr>
          <w:noProof/>
          <w:szCs w:val="24"/>
        </w:rPr>
        <w:t>[54]</w:t>
      </w:r>
      <w:r>
        <w:rPr>
          <w:szCs w:val="24"/>
        </w:rPr>
        <w:fldChar w:fldCharType="end"/>
      </w:r>
      <w:r>
        <w:rPr>
          <w:szCs w:val="24"/>
        </w:rPr>
        <w:t xml:space="preserve">, and the Top500’s </w:t>
      </w:r>
      <w:r>
        <w:rPr>
          <w:szCs w:val="24"/>
        </w:rPr>
        <w:fldChar w:fldCharType="begin"/>
      </w:r>
      <w:r w:rsidR="00D251CE">
        <w:rPr>
          <w:szCs w:val="24"/>
        </w:rPr>
        <w:instrText xml:space="preserve"> ADDIN EN.CITE &lt;EndNote&gt;&lt;Cite&gt;&lt;Author&gt;Dongarra&lt;/Author&gt;&lt;RecNum&gt;2967&lt;/RecNum&gt;&lt;DisplayText&gt;[55]&lt;/DisplayText&gt;&lt;record&gt;&lt;rec-number&gt;2967&lt;/rec-number&gt;&lt;foreign-keys&gt;&lt;key app="EN" db-id="5axaw559mfwdpuewrfppwdvasdfa2ep2ardp" timestamp="1420181026"&gt;2967&lt;/key&gt;&lt;/foreign-keys&gt;&lt;ref-type name="Web Page"&gt;12&lt;/ref-type&gt;&lt;contributors&gt;&lt;authors&gt;&lt;author&gt;Jack Dongarra&lt;/author&gt;&lt;author&gt;Erich Strohmaier&lt;/author&gt;&lt;author&gt;and Michael Resch&lt;/author&gt;&lt;/authors&gt;&lt;/contributors&gt;&lt;titles&gt;&lt;title&gt;Top 500 Supercomputing Sites&lt;/title&gt;&lt;/titles&gt;&lt;number&gt;1/2/2015&lt;/number&gt;&lt;dates&gt;&lt;/dates&gt;&lt;urls&gt;&lt;related-urls&gt;&lt;url&gt;http://www.top500.org/&lt;/url&gt;&lt;/related-urls&gt;&lt;/urls&gt;&lt;/record&gt;&lt;/Cite&gt;&lt;/EndNote&gt;</w:instrText>
      </w:r>
      <w:r>
        <w:rPr>
          <w:szCs w:val="24"/>
        </w:rPr>
        <w:fldChar w:fldCharType="separate"/>
      </w:r>
      <w:r w:rsidR="00D251CE">
        <w:rPr>
          <w:noProof/>
          <w:szCs w:val="24"/>
        </w:rPr>
        <w:t>[55]</w:t>
      </w:r>
      <w:r>
        <w:rPr>
          <w:szCs w:val="24"/>
        </w:rPr>
        <w:fldChar w:fldCharType="end"/>
      </w:r>
      <w:r>
        <w:rPr>
          <w:szCs w:val="24"/>
        </w:rPr>
        <w:t xml:space="preserve"> yardstick – HPL </w:t>
      </w:r>
      <w:r>
        <w:rPr>
          <w:szCs w:val="24"/>
        </w:rPr>
        <w:fldChar w:fldCharType="begin"/>
      </w:r>
      <w:r w:rsidR="00D251CE">
        <w:rPr>
          <w:szCs w:val="24"/>
        </w:rPr>
        <w:instrText xml:space="preserve"> ADDIN EN.CITE &lt;EndNote&gt;&lt;Cite&gt;&lt;Author&gt;Petitet&lt;/Author&gt;&lt;Year&gt;2008&lt;/Year&gt;&lt;RecNum&gt;2968&lt;/RecNum&gt;&lt;DisplayText&gt;[56, 57]&lt;/DisplayText&gt;&lt;record&gt;&lt;rec-number&gt;2968&lt;/rec-number&gt;&lt;foreign-keys&gt;&lt;key app="EN" db-id="5axaw559mfwdpuewrfppwdvasdfa2ep2ardp" timestamp="1420181258"&gt;2968&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number&gt;1/2/2015&lt;/number&gt;&lt;dates&gt;&lt;year&gt;2008&lt;/year&gt;&lt;pub-dates&gt;&lt;date&gt;9/18/2008&lt;/date&gt;&lt;/pub-dates&gt;&lt;/dates&gt;&lt;urls&gt;&lt;related-urls&gt;&lt;url&gt;http://www.netlib.org/benchmark/hpl/&lt;/url&gt;&lt;/related-urls&gt;&lt;/urls&gt;&lt;/record&gt;&lt;/Cite&gt;&lt;Cite&gt;&lt;Author&gt;D&amp;apos;Azevedo&lt;/Author&gt;&lt;RecNum&gt;2969&lt;/RecNum&gt;&lt;record&gt;&lt;rec-number&gt;2969&lt;/rec-number&gt;&lt;foreign-keys&gt;&lt;key app="EN" db-id="5axaw559mfwdpuewrfppwdvasdfa2ep2ardp" timestamp="1420181740"&gt;2969&lt;/key&gt;&lt;/foreign-keys&gt;&lt;ref-type name="Web Page"&gt;12&lt;/ref-type&gt;&lt;contributors&gt;&lt;authors&gt;&lt;author&gt;Ed D&amp;apos;Azevedo&lt;/author&gt;&lt;author&gt;Kwai Wong&lt;/author&gt;&lt;author&gt;Pak Hou Che&lt;/author&gt;&lt;author&gt;Chak Shing Lee&lt;/author&gt;&lt;author&gt;Tony Chan&lt;/author&gt;&lt;author&gt;Raymond Wong&lt;/author&gt;&lt;author&gt;Richard Barrett&lt;/author&gt;&lt;/authors&gt;&lt;/contributors&gt;&lt;titles&gt;&lt;title&gt;Performance Results&lt;/title&gt;&lt;secondary-title&gt;mHPL: Modified HPL Project&lt;/secondary-title&gt;&lt;/titles&gt;&lt;number&gt;1/2/2015&lt;/number&gt;&lt;dates&gt;&lt;/dates&gt;&lt;urls&gt;&lt;related-urls&gt;&lt;url&gt;http://www.nics.tennessee.edu/sites/default/files/HPL-site/performance.html&lt;/url&gt;&lt;/related-urls&gt;&lt;/urls&gt;&lt;/record&gt;&lt;/Cite&gt;&lt;/EndNote&gt;</w:instrText>
      </w:r>
      <w:r>
        <w:rPr>
          <w:szCs w:val="24"/>
        </w:rPr>
        <w:fldChar w:fldCharType="separate"/>
      </w:r>
      <w:r w:rsidR="00D251CE">
        <w:rPr>
          <w:noProof/>
          <w:szCs w:val="24"/>
        </w:rPr>
        <w:t>[56, 57]</w:t>
      </w:r>
      <w:r>
        <w:rPr>
          <w:szCs w:val="24"/>
        </w:rPr>
        <w:fldChar w:fldCharType="end"/>
      </w:r>
      <w:r>
        <w:rPr>
          <w:szCs w:val="24"/>
        </w:rPr>
        <w:t xml:space="preserve">. These are kernel solvers for dense linear systems of the form </w:t>
      </w:r>
      <m:oMath>
        <m:r>
          <w:rPr>
            <w:rFonts w:ascii="Cambria Math" w:hAnsi="Cambria Math"/>
            <w:szCs w:val="24"/>
          </w:rPr>
          <m:t>Ax=b</m:t>
        </m:r>
      </m:oMath>
      <w:r>
        <w:rPr>
          <w:szCs w:val="24"/>
        </w:rPr>
        <w:t xml:space="preserve">. The strategy is to use lower upper (LU) factorization followed by a solver that totals </w:t>
      </w:r>
      <m:oMath>
        <m:r>
          <w:rPr>
            <w:rFonts w:ascii="Cambria Math" w:hAnsi="Cambria Math"/>
            <w:szCs w:val="24"/>
          </w:rPr>
          <m:t>2</m:t>
        </m:r>
        <m:sSup>
          <m:sSupPr>
            <m:ctrlPr>
              <w:rPr>
                <w:rFonts w:ascii="Cambria Math" w:hAnsi="Cambria Math"/>
                <w:i/>
                <w:szCs w:val="24"/>
              </w:rPr>
            </m:ctrlPr>
          </m:sSupPr>
          <m:e>
            <m:r>
              <w:rPr>
                <w:rFonts w:ascii="Cambria Math" w:hAnsi="Cambria Math"/>
                <w:szCs w:val="24"/>
              </w:rPr>
              <m:t>n</m:t>
            </m:r>
          </m:e>
          <m:sup>
            <m:r>
              <w:rPr>
                <w:rFonts w:ascii="Cambria Math" w:hAnsi="Cambria Math"/>
                <w:szCs w:val="24"/>
              </w:rPr>
              <m:t>3</m:t>
            </m:r>
          </m:sup>
        </m:sSup>
        <m:r>
          <w:rPr>
            <w:rFonts w:ascii="Cambria Math" w:hAnsi="Cambria Math"/>
            <w:szCs w:val="24"/>
          </w:rPr>
          <m:t>/3+2</m:t>
        </m:r>
        <m:sSup>
          <m:sSupPr>
            <m:ctrlPr>
              <w:rPr>
                <w:rFonts w:ascii="Cambria Math" w:hAnsi="Cambria Math"/>
                <w:i/>
                <w:szCs w:val="24"/>
              </w:rPr>
            </m:ctrlPr>
          </m:sSupPr>
          <m:e>
            <m:r>
              <w:rPr>
                <w:rFonts w:ascii="Cambria Math" w:hAnsi="Cambria Math"/>
                <w:szCs w:val="24"/>
              </w:rPr>
              <m:t>n</m:t>
            </m:r>
          </m:e>
          <m:sup>
            <m:r>
              <w:rPr>
                <w:rFonts w:ascii="Cambria Math" w:hAnsi="Cambria Math"/>
                <w:szCs w:val="24"/>
              </w:rPr>
              <m:t>2</m:t>
            </m:r>
          </m:sup>
        </m:sSup>
      </m:oMath>
      <w:r>
        <w:rPr>
          <w:szCs w:val="24"/>
        </w:rPr>
        <w:t xml:space="preserve"> floating point </w:t>
      </w:r>
      <w:r>
        <w:rPr>
          <w:szCs w:val="24"/>
        </w:rPr>
        <w:lastRenderedPageBreak/>
        <w:t>operations (</w:t>
      </w:r>
      <w:r w:rsidRPr="00FB3A08">
        <w:rPr>
          <w:i/>
          <w:szCs w:val="24"/>
        </w:rPr>
        <w:t>flop</w:t>
      </w:r>
      <w:r>
        <w:rPr>
          <w:szCs w:val="24"/>
        </w:rPr>
        <w:t xml:space="preserve">). The performance metric is </w:t>
      </w:r>
      <w:r>
        <w:rPr>
          <w:i/>
          <w:szCs w:val="24"/>
        </w:rPr>
        <w:t>flop</w:t>
      </w:r>
      <w:r>
        <w:rPr>
          <w:szCs w:val="24"/>
        </w:rPr>
        <w:t xml:space="preserve"> per second – generally mega or giga </w:t>
      </w:r>
      <w:r w:rsidRPr="008D7D02">
        <w:rPr>
          <w:i/>
          <w:iCs/>
          <w:szCs w:val="24"/>
        </w:rPr>
        <w:t>flop</w:t>
      </w:r>
      <w:r>
        <w:rPr>
          <w:szCs w:val="24"/>
        </w:rPr>
        <w:t>s per second (Mflop/s of Gflop/s).</w:t>
      </w:r>
    </w:p>
    <w:p w:rsidR="00A7548F" w:rsidRDefault="00A7548F" w:rsidP="00A7548F">
      <w:pPr>
        <w:rPr>
          <w:szCs w:val="24"/>
        </w:rPr>
      </w:pPr>
      <w:r>
        <w:rPr>
          <w:szCs w:val="24"/>
        </w:rPr>
        <w:t xml:space="preserve">The LINPACK benchmark report </w:t>
      </w:r>
      <w:r>
        <w:rPr>
          <w:szCs w:val="24"/>
        </w:rPr>
        <w:fldChar w:fldCharType="begin"/>
      </w:r>
      <w:r w:rsidR="00D251CE">
        <w:rPr>
          <w:szCs w:val="24"/>
        </w:rPr>
        <w:instrText xml:space="preserve"> ADDIN EN.CITE &lt;EndNote&gt;&lt;Cite&gt;&lt;Author&gt;Dongarra&lt;/Author&gt;&lt;Year&gt;2014&lt;/Year&gt;&lt;RecNum&gt;2972&lt;/RecNum&gt;&lt;DisplayText&gt;[58]&lt;/DisplayText&gt;&lt;record&gt;&lt;rec-number&gt;2972&lt;/rec-number&gt;&lt;foreign-keys&gt;&lt;key app="EN" db-id="5axaw559mfwdpuewrfppwdvasdfa2ep2ardp" timestamp="1420437924"&gt;2972&lt;/key&gt;&lt;/foreign-keys&gt;&lt;ref-type name="Web Page"&gt;12&lt;/ref-type&gt;&lt;contributors&gt;&lt;authors&gt;&lt;author&gt;Jack J. Dongarra&lt;/author&gt;&lt;/authors&gt;&lt;/contributors&gt;&lt;titles&gt;&lt;title&gt;Performance of Various Computers Using Standard Linear Equations Software&lt;/title&gt;&lt;/titles&gt;&lt;number&gt;1/2/2015&lt;/number&gt;&lt;dates&gt;&lt;year&gt;2014&lt;/year&gt;&lt;pub-dates&gt;&lt;date&gt;June 15, 2014&lt;/date&gt;&lt;/pub-dates&gt;&lt;/dates&gt;&lt;urls&gt;&lt;related-urls&gt;&lt;url&gt;http://www.netlib.org/benchmark/performance.ps&lt;/url&gt;&lt;/related-urls&gt;&lt;/urls&gt;&lt;/record&gt;&lt;/Cite&gt;&lt;/EndNote&gt;</w:instrText>
      </w:r>
      <w:r>
        <w:rPr>
          <w:szCs w:val="24"/>
        </w:rPr>
        <w:fldChar w:fldCharType="separate"/>
      </w:r>
      <w:r w:rsidR="00D251CE">
        <w:rPr>
          <w:noProof/>
          <w:szCs w:val="24"/>
        </w:rPr>
        <w:t>[58]</w:t>
      </w:r>
      <w:r>
        <w:rPr>
          <w:szCs w:val="24"/>
        </w:rPr>
        <w:fldChar w:fldCharType="end"/>
      </w:r>
      <w:r>
        <w:rPr>
          <w:szCs w:val="24"/>
        </w:rPr>
        <w:t xml:space="preserve"> includes results from three benchmarks – LINPACK Fortran n=100, LINPACK n=1000, and HPL. The first is a sequential Fortran based solver for a matrix of order 100. The rules specify that no change other than compiler optimizations are allowed for this case. The second benchmark is for a matrix of order 1000 with relaxed rules where the user can replace the LU factorization and solver steps. The report also includes results exploiting shared memory parallelism in a fork-join style for the n=1000 test. HPL benchmark relaxes both the choice of implementation and problem size. Its parallel algorithm for distributed memory systems is explained in </w:t>
      </w:r>
      <w:r>
        <w:rPr>
          <w:szCs w:val="24"/>
        </w:rPr>
        <w:fldChar w:fldCharType="begin"/>
      </w:r>
      <w:r w:rsidR="00D251CE">
        <w:rPr>
          <w:szCs w:val="24"/>
        </w:rPr>
        <w:instrText xml:space="preserve"> ADDIN EN.CITE &lt;EndNote&gt;&lt;Cite&gt;&lt;Author&gt;Petitet&lt;/Author&gt;&lt;Year&gt;2008&lt;/Year&gt;&lt;RecNum&gt;2971&lt;/RecNum&gt;&lt;DisplayText&gt;[59]&lt;/DisplayText&gt;&lt;record&gt;&lt;rec-number&gt;2971&lt;/rec-number&gt;&lt;foreign-keys&gt;&lt;key app="EN" db-id="5axaw559mfwdpuewrfppwdvasdfa2ep2ardp" timestamp="1420413962"&gt;2971&lt;/key&gt;&lt;/foreign-keys&gt;&lt;ref-type name="Web Page"&gt;12&lt;/ref-type&gt;&lt;contributors&gt;&lt;authors&gt;&lt;author&gt;A. Petitet&lt;/author&gt;&lt;author&gt;R. C. Whaley&lt;/author&gt;&lt;author&gt;J. Dongarra&lt;/author&gt;&lt;author&gt;A. Cleary&lt;/author&gt;&lt;/authors&gt;&lt;/contributors&gt;&lt;titles&gt;&lt;title&gt;HPL Algorithm&lt;/title&gt;&lt;/titles&gt;&lt;volume&gt;2015&lt;/volume&gt;&lt;number&gt;1/2/2015&lt;/number&gt;&lt;dates&gt;&lt;year&gt;2008&lt;/year&gt;&lt;/dates&gt;&lt;urls&gt;&lt;related-urls&gt;&lt;url&gt;http://www.netlib.org/benchmark/hpl/algorithm.html&lt;/url&gt;&lt;/related-urls&gt;&lt;/urls&gt;&lt;/record&gt;&lt;/Cite&gt;&lt;/EndNote&gt;</w:instrText>
      </w:r>
      <w:r>
        <w:rPr>
          <w:szCs w:val="24"/>
        </w:rPr>
        <w:fldChar w:fldCharType="separate"/>
      </w:r>
      <w:r w:rsidR="00D251CE">
        <w:rPr>
          <w:noProof/>
          <w:szCs w:val="24"/>
        </w:rPr>
        <w:t>[59]</w:t>
      </w:r>
      <w:r>
        <w:rPr>
          <w:szCs w:val="24"/>
        </w:rPr>
        <w:fldChar w:fldCharType="end"/>
      </w:r>
      <w:r>
        <w:rPr>
          <w:szCs w:val="24"/>
        </w:rPr>
        <w:t xml:space="preserve"> and a scalable implementation is packaged into the HPL software distribution that scales both with respect to the amount of computation and communication volume as long as the memory usage per processor is maintained </w:t>
      </w:r>
      <w:r>
        <w:rPr>
          <w:szCs w:val="24"/>
        </w:rPr>
        <w:fldChar w:fldCharType="begin"/>
      </w:r>
      <w:r w:rsidR="00D251CE">
        <w:rPr>
          <w:szCs w:val="24"/>
        </w:rPr>
        <w:instrText xml:space="preserve"> ADDIN EN.CITE &lt;EndNote&gt;&lt;Cite&gt;&lt;Author&gt;Dongarra&lt;/Author&gt;&lt;Year&gt;2003&lt;/Year&gt;&lt;RecNum&gt;2970&lt;/RecNum&gt;&lt;DisplayText&gt;[60]&lt;/DisplayText&gt;&lt;record&gt;&lt;rec-number&gt;2970&lt;/rec-number&gt;&lt;foreign-keys&gt;&lt;key app="EN" db-id="5axaw559mfwdpuewrfppwdvasdfa2ep2ardp" timestamp="1420403530"&gt;2970&lt;/key&gt;&lt;/foreign-keys&gt;&lt;ref-type name="Journal Article"&gt;17&lt;/ref-type&gt;&lt;contributors&gt;&lt;authors&gt;&lt;author&gt;Dongarra, Jack J.&lt;/author&gt;&lt;author&gt;Luszczek, Piotr&lt;/author&gt;&lt;author&gt;Petitet, Antoine&lt;/author&gt;&lt;/authors&gt;&lt;/contributors&gt;&lt;titles&gt;&lt;title&gt;The LINPACK Benchmark: past, present and future&lt;/title&gt;&lt;secondary-title&gt;Concurrency and Computation: Practice and Experience&lt;/secondary-title&gt;&lt;/titles&gt;&lt;periodical&gt;&lt;full-title&gt;Concurrency and Computation: Practice and Experience&lt;/full-title&gt;&lt;/periodical&gt;&lt;pages&gt;803-820&lt;/pages&gt;&lt;volume&gt;15&lt;/volume&gt;&lt;number&gt;9&lt;/number&gt;&lt;keywords&gt;&lt;keyword&gt;benchmarking&lt;/keyword&gt;&lt;keyword&gt;BLAS&lt;/keyword&gt;&lt;keyword&gt;high-performance computing&lt;/keyword&gt;&lt;keyword&gt;HPL&lt;/keyword&gt;&lt;keyword&gt;linear algebra&lt;/keyword&gt;&lt;keyword&gt;LINPACK&lt;/keyword&gt;&lt;keyword&gt;TOP500&lt;/keyword&gt;&lt;/keywords&gt;&lt;dates&gt;&lt;year&gt;2003&lt;/year&gt;&lt;/dates&gt;&lt;publisher&gt;John Wiley &amp;amp; Sons, Ltd.&lt;/publisher&gt;&lt;isbn&gt;1532-0634&lt;/isbn&gt;&lt;urls&gt;&lt;related-urls&gt;&lt;url&gt;http://dx.doi.org/10.1002/cpe.728&lt;/url&gt;&lt;/related-urls&gt;&lt;/urls&gt;&lt;electronic-resource-num&gt;10.1002/cpe.728&lt;/electronic-resource-num&gt;&lt;/record&gt;&lt;/Cite&gt;&lt;/EndNote&gt;</w:instrText>
      </w:r>
      <w:r>
        <w:rPr>
          <w:szCs w:val="24"/>
        </w:rPr>
        <w:fldChar w:fldCharType="separate"/>
      </w:r>
      <w:r w:rsidR="00D251CE">
        <w:rPr>
          <w:noProof/>
          <w:szCs w:val="24"/>
        </w:rPr>
        <w:t>[60]</w:t>
      </w:r>
      <w:r>
        <w:rPr>
          <w:szCs w:val="24"/>
        </w:rPr>
        <w:fldChar w:fldCharType="end"/>
      </w:r>
      <w:r>
        <w:rPr>
          <w:szCs w:val="24"/>
        </w:rPr>
        <w:t xml:space="preserve">. </w:t>
      </w:r>
    </w:p>
    <w:p w:rsidR="00A7548F" w:rsidRDefault="00A7548F" w:rsidP="00A368AC">
      <w:pPr>
        <w:pStyle w:val="Heading3"/>
        <w:spacing w:before="240"/>
      </w:pPr>
      <w:r>
        <w:t>NAS Parallel Benchmark</w:t>
      </w:r>
      <w:r w:rsidR="00A368AC">
        <w:t>s</w:t>
      </w:r>
    </w:p>
    <w:p w:rsidR="00A7548F" w:rsidRDefault="000C2A6C" w:rsidP="00A7548F">
      <w:r>
        <w:t>NAS Parallel Benchmark</w:t>
      </w:r>
      <w:r w:rsidR="00A368AC">
        <w:t xml:space="preserve">s (NPB) </w:t>
      </w:r>
      <w:r w:rsidR="001729E6">
        <w:t xml:space="preserve">are a set of kernel and pseudo applications derived from computational fluid dynamics (CFD) applications. </w:t>
      </w:r>
      <w:r w:rsidR="00412F62">
        <w:t xml:space="preserve">They are meant to compare the performance of parallel computers and to serve as a standard indicator of performance </w:t>
      </w:r>
      <w:r w:rsidR="00412F62">
        <w:fldChar w:fldCharType="begin"/>
      </w:r>
      <w:r w:rsidR="00D251CE">
        <w:instrText xml:space="preserve"> ADDIN EN.CITE &lt;EndNote&gt;&lt;Cite&gt;&lt;Author&gt;Frumkin&lt;/Author&gt;&lt;RecNum&gt;2991&lt;/RecNum&gt;&lt;DisplayText&gt;[61]&lt;/DisplayText&gt;&lt;record&gt;&lt;rec-number&gt;2991&lt;/rec-number&gt;&lt;foreign-keys&gt;&lt;key app="EN" db-id="5axaw559mfwdpuewrfppwdvasdfa2ep2ardp" timestamp="1422212166"&gt;2991&lt;/key&gt;&lt;/foreign-keys&gt;&lt;ref-type name="Report"&gt;27&lt;/ref-type&gt;&lt;contributors&gt;&lt;authors&gt;&lt;author&gt;Michael A. Frumkin&lt;/author&gt;&lt;author&gt;Matthew Schultz&lt;/author&gt;&lt;author&gt;Haoqiang Jin&lt;/author&gt;&lt;author&gt;Jerry Yan&lt;/author&gt;&lt;/authors&gt;&lt;/contributors&gt;&lt;titles&gt;&lt;title&gt;Implementation of the NAS Parallel Benchmarks in Java&lt;/title&gt;&lt;/titles&gt;&lt;dates&gt;&lt;/dates&gt;&lt;urls&gt;&lt;related-urls&gt;&lt;url&gt;http://www.nas.nasa.gov/assets/pdf/techreports/2002/nas-02-009.pdf&lt;/url&gt;&lt;/related-urls&gt;&lt;/urls&gt;&lt;/record&gt;&lt;/Cite&gt;&lt;/EndNote&gt;</w:instrText>
      </w:r>
      <w:r w:rsidR="00412F62">
        <w:fldChar w:fldCharType="separate"/>
      </w:r>
      <w:r w:rsidR="00D251CE">
        <w:rPr>
          <w:noProof/>
        </w:rPr>
        <w:t>[61]</w:t>
      </w:r>
      <w:r w:rsidR="00412F62">
        <w:fldChar w:fldCharType="end"/>
      </w:r>
      <w:r w:rsidR="00412F62">
        <w:t xml:space="preserve">. </w:t>
      </w:r>
      <w:r w:rsidR="001C3CC3">
        <w:t xml:space="preserve">The original NPB 1, which is a </w:t>
      </w:r>
      <w:r w:rsidR="00506E90">
        <w:t>paper</w:t>
      </w:r>
      <w:r w:rsidR="001C3CC3">
        <w:t xml:space="preserve"> and </w:t>
      </w:r>
      <w:r w:rsidR="00506E90">
        <w:t>pencil</w:t>
      </w:r>
      <w:r w:rsidR="001C3CC3">
        <w:t xml:space="preserve"> specification, includes 5 kernels and 3 pseudo applications. </w:t>
      </w:r>
      <w:r w:rsidR="000A721B">
        <w:t xml:space="preserve">Optimized </w:t>
      </w:r>
      <w:r w:rsidR="0076217C">
        <w:t xml:space="preserve">message passing interface (MPI) </w:t>
      </w:r>
      <w:r w:rsidR="000A721B">
        <w:t xml:space="preserve">parallel implementations became available </w:t>
      </w:r>
      <w:r w:rsidR="00B25753">
        <w:t xml:space="preserve">since </w:t>
      </w:r>
      <w:r w:rsidR="0076217C">
        <w:t>version 2.3.</w:t>
      </w:r>
    </w:p>
    <w:p w:rsidR="0076217C" w:rsidRDefault="0076217C" w:rsidP="00A7548F"/>
    <w:p w:rsidR="0076217C" w:rsidRDefault="0076217C" w:rsidP="00A7548F">
      <w:r>
        <w:t xml:space="preserve">The original benchmark set was extended with a multi zone (MZ) implementations of the original block tridiagonal (BT), scalar pentadiagonal (SP), and lower upper (LU) pseudo applications. MZ versions intend to exploit multiple levels of parallelism and the implementations use  </w:t>
      </w:r>
      <w:r w:rsidR="00FC7990">
        <w:t xml:space="preserve">MPI plus threading with OpenMP </w:t>
      </w:r>
      <w:r w:rsidR="00FC7990">
        <w:fldChar w:fldCharType="begin"/>
      </w:r>
      <w:r w:rsidR="00D251CE">
        <w:instrText xml:space="preserve"> ADDIN EN.CITE &lt;EndNote&gt;&lt;Cite&gt;&lt;RecNum&gt;73&lt;/RecNum&gt;&lt;DisplayText&gt;[62]&lt;/DisplayText&gt;&lt;record&gt;&lt;rec-number&gt;73&lt;/rec-number&gt;&lt;foreign-keys&gt;&lt;key app="EN" db-id="5axaw559mfwdpuewrfppwdvasdfa2ep2ardp" timestamp="1301281699"&gt;73&lt;/key&gt;&lt;key app="ENWeb" db-id="S3XF@wrtqgYAACB9Pr4"&gt;6973&lt;/key&gt;&lt;/foreign-keys&gt;&lt;ref-type name="Web Page"&gt;12&lt;/ref-type&gt;&lt;contributors&gt;&lt;/contributors&gt;&lt;titles&gt;&lt;title&gt;OpenMP API specification for parallel programming&lt;/title&gt;&lt;/titles&gt;&lt;volume&gt;2010&lt;/volume&gt;&lt;number&gt;November 26&lt;/number&gt;&lt;dates&gt;&lt;/dates&gt;&lt;urls&gt;&lt;related-urls&gt;&lt;url&gt;http://openmp.org/wp/&lt;/url&gt;&lt;/related-urls&gt;&lt;/urls&gt;&lt;/record&gt;&lt;/Cite&gt;&lt;/EndNote&gt;</w:instrText>
      </w:r>
      <w:r w:rsidR="00FC7990">
        <w:fldChar w:fldCharType="separate"/>
      </w:r>
      <w:r w:rsidR="00D251CE">
        <w:rPr>
          <w:noProof/>
        </w:rPr>
        <w:t>[62]</w:t>
      </w:r>
      <w:r w:rsidR="00FC7990">
        <w:fldChar w:fldCharType="end"/>
      </w:r>
      <w:r w:rsidR="00FC7990">
        <w:t xml:space="preserve">. NPB was further extended to include benchmarks that evaluate unstructured computation, parallel I/O, and data movement. Parallel to NPB another </w:t>
      </w:r>
      <w:r w:rsidR="00A42403">
        <w:t xml:space="preserve">set of benchmarks were introduced as GridNPB to rate the performance of grid environments. </w:t>
      </w:r>
    </w:p>
    <w:p w:rsidR="00C67E34" w:rsidRDefault="00C67E34" w:rsidP="00A7548F"/>
    <w:p w:rsidR="00A7548F" w:rsidRDefault="00C67E34" w:rsidP="00D17606">
      <w:r>
        <w:t xml:space="preserve">A notable feature in NPB is its well defined benchmark classes – small (S), workstation (W), standard, and large. Standard class is further divided into sub classes A, B, and C with problem size increasing roughly 4 times from going one class to the next. The large class also introduce D, E, and F sub classes where the problem size increase is roughly 16 times. A detailed description of the actual problem sizes for each class is available in </w:t>
      </w:r>
      <w:r>
        <w:fldChar w:fldCharType="begin"/>
      </w:r>
      <w:r w:rsidR="00D251CE">
        <w:instrText xml:space="preserve"> ADDIN EN.CITE &lt;EndNote&gt;&lt;Cite&gt;&lt;RecNum&gt;2992&lt;/RecNum&gt;&lt;DisplayText&gt;[63]&lt;/DisplayText&gt;&lt;record&gt;&lt;rec-number&gt;2992&lt;/rec-number&gt;&lt;foreign-keys&gt;&lt;key app="EN" db-id="5axaw559mfwdpuewrfppwdvasdfa2ep2ardp" timestamp="1422235314"&gt;2992&lt;/key&gt;&lt;/foreign-keys&gt;&lt;ref-type name="Web Page"&gt;12&lt;/ref-type&gt;&lt;contributors&gt;&lt;/contributors&gt;&lt;titles&gt;&lt;title&gt;Problem Sizes and Parameters in NAS Parallel Benchmarks&lt;/title&gt;&lt;/titles&gt;&lt;number&gt;1/2/2015&lt;/number&gt;&lt;dates&gt;&lt;/dates&gt;&lt;urls&gt;&lt;related-urls&gt;&lt;url&gt;http://www.nas.nasa.gov/publications/npb_problem_sizes.html&lt;/url&gt;&lt;/related-urls&gt;&lt;/urls&gt;&lt;/record&gt;&lt;/Cite&gt;&lt;/EndNote&gt;</w:instrText>
      </w:r>
      <w:r>
        <w:fldChar w:fldCharType="separate"/>
      </w:r>
      <w:r w:rsidR="00D251CE">
        <w:rPr>
          <w:noProof/>
        </w:rPr>
        <w:t>[63]</w:t>
      </w:r>
      <w:r>
        <w:fldChar w:fldCharType="end"/>
      </w:r>
      <w:r>
        <w:t xml:space="preserve"> and we would like to </w:t>
      </w:r>
      <w:r w:rsidR="00A85E24">
        <w:t>capture this pro</w:t>
      </w:r>
      <w:r w:rsidR="000F49F0">
        <w:t>perty in our proposed benchmarking strategy as well.</w:t>
      </w:r>
    </w:p>
    <w:p w:rsidR="00A7548F" w:rsidRDefault="00735AD1" w:rsidP="00A7548F">
      <w:pPr>
        <w:pStyle w:val="Heading2"/>
        <w:spacing w:before="240"/>
      </w:pPr>
      <w:r>
        <w:t>Big Data</w:t>
      </w:r>
      <w:r w:rsidR="00A7548F">
        <w:t xml:space="preserve"> Benchmarks</w:t>
      </w:r>
    </w:p>
    <w:p w:rsidR="00A7548F" w:rsidRDefault="00A7548F" w:rsidP="00A7548F">
      <w:r>
        <w:t xml:space="preserve">There is a range of </w:t>
      </w:r>
      <w:r w:rsidR="00735AD1">
        <w:t>Big Data</w:t>
      </w:r>
      <w:r>
        <w:t xml:space="preserve"> benchmarks in the current lite</w:t>
      </w:r>
      <w:r w:rsidR="00B154AA">
        <w:t xml:space="preserve">rature and we intend to </w:t>
      </w:r>
      <w:r>
        <w:t>describe</w:t>
      </w:r>
      <w:r w:rsidR="00867FAC">
        <w:t xml:space="preserve"> a selected few </w:t>
      </w:r>
      <w:r w:rsidR="00735AD1">
        <w:t xml:space="preserve">covering different areas </w:t>
      </w:r>
      <w:r w:rsidR="00867FAC">
        <w:t>in this section.</w:t>
      </w:r>
    </w:p>
    <w:p w:rsidR="00A7548F" w:rsidRDefault="00A7548F" w:rsidP="00A7548F">
      <w:pPr>
        <w:pStyle w:val="Heading3"/>
        <w:spacing w:before="240"/>
      </w:pPr>
      <w:r>
        <w:t>BigDataBench</w:t>
      </w:r>
    </w:p>
    <w:p w:rsidR="00A7548F" w:rsidRDefault="00A7548F" w:rsidP="00A7548F">
      <w:r>
        <w:t xml:space="preserve">BigDataBench </w:t>
      </w:r>
      <w:r>
        <w:fldChar w:fldCharType="begin">
          <w:fldData xml:space="preserve">PEVuZE5vdGU+PENpdGU+PEF1dGhvcj5MZWk8L0F1dGhvcj48WWVhcj4yMDE0PC9ZZWFyPjxSZWNO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=
</w:fldData>
        </w:fldChar>
      </w:r>
      <w:r w:rsidR="00D251CE">
        <w:instrText xml:space="preserve"> ADDIN EN.CITE </w:instrText>
      </w:r>
      <w:r w:rsidR="00D251CE">
        <w:fldChar w:fldCharType="begin">
          <w:fldData xml:space="preserve">PEVuZE5vdGU+PENpdGU+PEF1dGhvcj5MZWk8L0F1dGhvcj48WWVhcj4yMDE0PC9ZZWFyPjxSZWNO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=
</w:fldData>
        </w:fldChar>
      </w:r>
      <w:r w:rsidR="00D251CE">
        <w:instrText xml:space="preserve"> ADDIN EN.CITE.DATA </w:instrText>
      </w:r>
      <w:r w:rsidR="00D251CE">
        <w:fldChar w:fldCharType="end"/>
      </w:r>
      <w:r>
        <w:fldChar w:fldCharType="separate"/>
      </w:r>
      <w:r w:rsidR="00D251CE">
        <w:rPr>
          <w:noProof/>
        </w:rPr>
        <w:t>[8, 64]</w:t>
      </w:r>
      <w:r>
        <w:fldChar w:fldCharType="end"/>
      </w:r>
      <w:r>
        <w:t xml:space="preserve"> is a benchmark suite targeting Internet services. There is a total of 33 benchmarks (or workloads as the authors refer) implemented out of 42 and they are classified into 5 application domains – search engine, social network, e-commerce, multimedia data analytics, and bioinformatics. Moreover, these 33 benchmarks have multiple implementations for some of them, thus totaling 77 tests. The implementations use several components of the Apache Big</w:t>
      </w:r>
      <w:r w:rsidR="00593018">
        <w:t xml:space="preserve"> </w:t>
      </w:r>
      <w:r>
        <w:t xml:space="preserve">Data Stack (ABDS) </w:t>
      </w:r>
      <w:r>
        <w:fldChar w:fldCharType="begin"/>
      </w:r>
      <w:r w:rsidR="00D251CE">
        <w:instrText xml:space="preserve"> ADDIN EN.CITE &lt;EndNote&gt;&lt;Cite&gt;&lt;Author&gt;Kamburugamuve&lt;/Author&gt;&lt;RecNum&gt;2974&lt;/RecNum&gt;&lt;DisplayText&gt;[65, 66]&lt;/DisplayText&gt;&lt;record&gt;&lt;rec-number&gt;2974&lt;/rec-number&gt;&lt;foreign-keys&gt;&lt;key app="EN" db-id="5axaw559mfwdpuewrfppwdvasdfa2ep2ardp" timestamp="1420578752"&gt;2974&lt;/key&gt;&lt;/foreign-keys&gt;&lt;ref-type name="Report"&gt;27&lt;/ref-type&gt;&lt;contributors&gt;&lt;authors&gt;&lt;author&gt;Supun Kamburugamuve&lt;/author&gt;&lt;/authors&gt;&lt;/contributors&gt;&lt;titles&gt;&lt;title&gt;Survey of Apache Big Data Stack &lt;/title&gt;&lt;/titles&gt;&lt;dates&gt;&lt;pub-dates&gt;&lt;date&gt;December 19 2013&lt;/date&gt;&lt;/pub-dates&gt;&lt;/dates&gt;&lt;urls&gt;&lt;related-urls&gt;&lt;url&gt;http://grids.ucs.indiana.edu/ptliupages/publications/survey_apache_big_data_stack.pdf&lt;/url&gt;&lt;/related-urls&gt;&lt;/urls&gt;&lt;/record&gt;&lt;/Cite&gt;&lt;Cite&gt;&lt;Author&gt;Qiu&lt;/Author&gt;&lt;RecNum&gt;2973&lt;/RecNum&gt;&lt;record&gt;&lt;rec-number&gt;2973&lt;/rec-number&gt;&lt;foreign-keys&gt;&lt;key app="EN" db-id="5axaw559mfwdpuewrfppwdvasdfa2ep2ardp" timestamp="1420578388"&gt;2973&lt;/key&gt;&lt;/foreign-keys&gt;&lt;ref-type name="Report"&gt;27&lt;/ref-type&gt;&lt;contributors&gt;&lt;authors&gt;&lt;author&gt;Judy Qiu&lt;/author&gt;&lt;author&gt;Geoffrey Fox&lt;/author&gt;&lt;author&gt;Shantenu Jha&lt;/author&gt;&lt;/authors&gt;&lt;/contributors&gt;&lt;titles&gt;&lt;title&gt;Kaleidoscope of (Apache) Big Data Stack (ABDS) and HPC Technologies &lt;/title&gt;&lt;/titles&gt;&lt;dates&gt;&lt;pub-dates&gt;&lt;date&gt;December 24 2014&lt;/date&gt;&lt;/pub-dates&gt;&lt;/dates&gt;&lt;urls&gt;&lt;related-urls&gt;&lt;url&gt;http://grids.ucs.indiana.edu/ptliupages/publications/KaleidoscopeTable2.docx&lt;/url&gt;&lt;/related-urls&gt;&lt;/urls&gt;&lt;/record&gt;&lt;/Cite&gt;&lt;/EndNote&gt;</w:instrText>
      </w:r>
      <w:r>
        <w:fldChar w:fldCharType="separate"/>
      </w:r>
      <w:r w:rsidR="00D251CE">
        <w:rPr>
          <w:noProof/>
        </w:rPr>
        <w:t>[65, 66]</w:t>
      </w:r>
      <w:r>
        <w:fldChar w:fldCharType="end"/>
      </w:r>
      <w:r>
        <w:t xml:space="preserve"> and some of their commercial adaptations. An extracted summary of benchmarks from </w:t>
      </w:r>
      <w:r>
        <w:fldChar w:fldCharType="begin"/>
      </w:r>
      <w:r w:rsidR="00D251CE">
        <w:instrText xml:space="preserve"> ADDIN EN.CITE &lt;EndNote&gt;&lt;Cite&gt;&lt;Author&gt;Luo&lt;/Author&gt;&lt;RecNum&gt;2975&lt;/RecNum&gt;&lt;DisplayText&gt;[64]&lt;/DisplayText&gt;&lt;record&gt;&lt;rec-number&gt;2975&lt;/rec-number&gt;&lt;foreign-keys&gt;&lt;key app="EN" db-id="5axaw559mfwdpuewrfppwdvasdfa2ep2ardp" timestamp="1420649903"&gt;2975&lt;/key&gt;&lt;/foreign-keys&gt;&lt;ref-type name="Report"&gt;27&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fldChar w:fldCharType="separate"/>
      </w:r>
      <w:r w:rsidR="00D251CE">
        <w:rPr>
          <w:noProof/>
        </w:rPr>
        <w:t>[64]</w:t>
      </w:r>
      <w:r>
        <w:fldChar w:fldCharType="end"/>
      </w:r>
      <w:r>
        <w:t xml:space="preserve">  is given in</w:t>
      </w:r>
      <w:r w:rsidR="00BD019F">
        <w:t xml:space="preserve"> </w:t>
      </w:r>
      <w:r w:rsidR="00BD019F">
        <w:fldChar w:fldCharType="begin"/>
      </w:r>
      <w:r w:rsidR="00BD019F">
        <w:instrText xml:space="preserve"> REF _Ref410636990 \h </w:instrText>
      </w:r>
      <w:r w:rsidR="00BD019F">
        <w:fldChar w:fldCharType="separate"/>
      </w:r>
      <w:r w:rsidR="00361F53">
        <w:t xml:space="preserve">Table </w:t>
      </w:r>
      <w:r w:rsidR="00361F53">
        <w:rPr>
          <w:noProof/>
        </w:rPr>
        <w:t>3</w:t>
      </w:r>
      <w:r w:rsidR="00BD019F">
        <w:fldChar w:fldCharType="end"/>
      </w:r>
      <w:r w:rsidRPr="00F14454">
        <w:t>.</w:t>
      </w:r>
      <w:r>
        <w:t xml:space="preserve"> </w:t>
      </w:r>
    </w:p>
    <w:p w:rsidR="00BF35D6" w:rsidRDefault="00BF35D6" w:rsidP="00A7548F"/>
    <w:p w:rsidR="00BF35D6" w:rsidRDefault="00BF35D6" w:rsidP="00A7548F">
      <w:r>
        <w:t xml:space="preserve">The latest (version 3.1) handbook </w:t>
      </w:r>
      <w:r>
        <w:fldChar w:fldCharType="begin"/>
      </w:r>
      <w:r w:rsidR="00D251CE">
        <w:instrText xml:space="preserve"> ADDIN EN.CITE &lt;EndNote&gt;&lt;Cite&gt;&lt;Author&gt;Luo&lt;/Author&gt;&lt;RecNum&gt;2975&lt;/RecNum&gt;&lt;DisplayText&gt;[64]&lt;/DisplayText&gt;&lt;record&gt;&lt;rec-number&gt;2975&lt;/rec-number&gt;&lt;foreign-keys&gt;&lt;key app="EN" db-id="5axaw559mfwdpuewrfppwdvasdfa2ep2ardp" timestamp="1420649903"&gt;2975&lt;/key&gt;&lt;/foreign-keys&gt;&lt;ref-type name="Report"&gt;27&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fldChar w:fldCharType="separate"/>
      </w:r>
      <w:r w:rsidR="00D251CE">
        <w:rPr>
          <w:noProof/>
        </w:rPr>
        <w:t>[64]</w:t>
      </w:r>
      <w:r>
        <w:fldChar w:fldCharType="end"/>
      </w:r>
      <w:r>
        <w:t xml:space="preserve"> of the BigDataBench mentions that each workload is quantified over 45 micro-architectural level metrics from the categories instruction mix, cache behavior, TLB behavior, branch execution, pipeline behavior, offcore request, snoop response, parallelism, and operation intensity. The original paper </w:t>
      </w:r>
      <w: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HJlbGF0ZWQtdXJscz48dXJsPmh0dHA6Ly9hcnhpdi5vcmcv
cGRmLzE0MDEuMTQwNnYyPC91cmw+PC9yZWxhdGVkLXVybHM+PC91cmxzPjxlbGVjdHJvbmljLXJl
c291cmNlLW51bT4xMC4xMTA5L0hQQ0EuMjAxNC42ODM1OTU4PC9lbGVjdHJvbmljLXJlc291cmNl
LW51bT48L3JlY29yZD48L0NpdGU+PC9FbmROb3RlPn==
</w:fldData>
        </w:fldChar>
      </w:r>
      <w:r w:rsidR="00DF61A2">
        <w:instrText xml:space="preserve"> ADDIN EN.CITE </w:instrText>
      </w:r>
      <w:r w:rsidR="00DF61A2">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HJlbGF0ZWQtdXJscz48dXJsPmh0dHA6Ly9hcnhpdi5vcmcv
cGRmLzE0MDEuMTQwNnYyPC91cmw+PC9yZWxhdGVkLXVybHM+PC91cmxzPjxlbGVjdHJvbmljLXJl
c291cmNlLW51bT4xMC4xMTA5L0hQQ0EuMjAxNC42ODM1OTU4PC9lbGVjdHJvbmljLXJlc291cmNl
LW51bT48L3JlY29yZD48L0NpdGU+PC9FbmROb3RlPn==
</w:fldData>
        </w:fldChar>
      </w:r>
      <w:r w:rsidR="00DF61A2">
        <w:instrText xml:space="preserve"> ADDIN EN.CITE.DATA </w:instrText>
      </w:r>
      <w:r w:rsidR="00DF61A2">
        <w:fldChar w:fldCharType="end"/>
      </w:r>
      <w:r>
        <w:fldChar w:fldCharType="separate"/>
      </w:r>
      <w:r w:rsidR="00460F74">
        <w:rPr>
          <w:noProof/>
        </w:rPr>
        <w:t>[8]</w:t>
      </w:r>
      <w:r>
        <w:fldChar w:fldCharType="end"/>
      </w:r>
      <w:r>
        <w:t xml:space="preserve"> also presents 3 user perceivable metrics – processes requests per second (RPS), operations per second (OPS), and data processes per second (DPS). Note, each of these are relevant only for some workloads.</w:t>
      </w:r>
    </w:p>
    <w:p w:rsidR="007164C5" w:rsidRDefault="007164C5" w:rsidP="007164C5">
      <w:pPr>
        <w:pStyle w:val="Caption"/>
        <w:keepNext/>
        <w:spacing w:before="240"/>
        <w:jc w:val="center"/>
      </w:pPr>
      <w:bookmarkStart w:id="27" w:name="_Ref410636990"/>
      <w:r>
        <w:t xml:space="preserve">Table </w:t>
      </w:r>
      <w:fldSimple w:instr=" SEQ Table \* ARABIC ">
        <w:r w:rsidR="00361F53">
          <w:rPr>
            <w:noProof/>
          </w:rPr>
          <w:t>3</w:t>
        </w:r>
      </w:fldSimple>
      <w:bookmarkEnd w:id="27"/>
      <w:r>
        <w:t xml:space="preserve"> </w:t>
      </w:r>
      <w:r w:rsidRPr="00A01196">
        <w:t>Benchmark summary of BigDataBench</w:t>
      </w:r>
    </w:p>
    <w:tbl>
      <w:tblPr>
        <w:tblStyle w:val="TableGrid"/>
        <w:tblW w:w="0" w:type="auto"/>
        <w:tblLook w:val="04A0" w:firstRow="1" w:lastRow="0" w:firstColumn="1" w:lastColumn="0" w:noHBand="0" w:noVBand="1"/>
      </w:tblPr>
      <w:tblGrid>
        <w:gridCol w:w="2913"/>
        <w:gridCol w:w="3306"/>
        <w:gridCol w:w="3131"/>
      </w:tblGrid>
      <w:tr w:rsidR="00A7548F" w:rsidRPr="007B3FC9" w:rsidTr="007B3FC9">
        <w:trPr>
          <w:trHeight w:val="503"/>
        </w:trPr>
        <w:tc>
          <w:tcPr>
            <w:tcW w:w="2913" w:type="dxa"/>
            <w:shd w:val="clear" w:color="auto" w:fill="D9D9D9" w:themeFill="background1" w:themeFillShade="D9"/>
            <w:vAlign w:val="center"/>
          </w:tcPr>
          <w:p w:rsidR="00A7548F" w:rsidRPr="007B3FC9" w:rsidRDefault="00A7548F" w:rsidP="00F67DBD">
            <w:pPr>
              <w:jc w:val="center"/>
              <w:rPr>
                <w:b/>
                <w:bCs/>
                <w:szCs w:val="24"/>
              </w:rPr>
            </w:pPr>
            <w:r w:rsidRPr="007B3FC9">
              <w:rPr>
                <w:b/>
                <w:bCs/>
                <w:szCs w:val="24"/>
              </w:rPr>
              <w:t>Application Domain</w:t>
            </w:r>
          </w:p>
        </w:tc>
        <w:tc>
          <w:tcPr>
            <w:tcW w:w="3306" w:type="dxa"/>
            <w:shd w:val="clear" w:color="auto" w:fill="D9D9D9" w:themeFill="background1" w:themeFillShade="D9"/>
            <w:vAlign w:val="center"/>
          </w:tcPr>
          <w:p w:rsidR="00A7548F" w:rsidRPr="007B3FC9" w:rsidRDefault="00A7548F" w:rsidP="00F67DBD">
            <w:pPr>
              <w:jc w:val="center"/>
              <w:rPr>
                <w:b/>
                <w:bCs/>
                <w:szCs w:val="24"/>
              </w:rPr>
            </w:pPr>
            <w:r w:rsidRPr="007B3FC9">
              <w:rPr>
                <w:b/>
                <w:bCs/>
                <w:szCs w:val="24"/>
              </w:rPr>
              <w:t>Operation or Algorithm</w:t>
            </w:r>
          </w:p>
        </w:tc>
        <w:tc>
          <w:tcPr>
            <w:tcW w:w="3131" w:type="dxa"/>
            <w:shd w:val="clear" w:color="auto" w:fill="D9D9D9" w:themeFill="background1" w:themeFillShade="D9"/>
            <w:vAlign w:val="center"/>
          </w:tcPr>
          <w:p w:rsidR="00A7548F" w:rsidRPr="007B3FC9" w:rsidRDefault="00A7548F" w:rsidP="00F67DBD">
            <w:pPr>
              <w:jc w:val="center"/>
              <w:rPr>
                <w:b/>
                <w:bCs/>
                <w:szCs w:val="24"/>
              </w:rPr>
            </w:pPr>
            <w:r w:rsidRPr="007B3FC9">
              <w:rPr>
                <w:b/>
                <w:bCs/>
                <w:szCs w:val="24"/>
              </w:rPr>
              <w:t>Software Stack</w:t>
            </w:r>
          </w:p>
        </w:tc>
      </w:tr>
      <w:tr w:rsidR="00A7548F" w:rsidRPr="0057044F" w:rsidTr="00F67DBD">
        <w:tc>
          <w:tcPr>
            <w:tcW w:w="2913" w:type="dxa"/>
            <w:vAlign w:val="center"/>
          </w:tcPr>
          <w:p w:rsidR="00A7548F" w:rsidRPr="0057044F" w:rsidRDefault="00A7548F" w:rsidP="00F67DBD">
            <w:pPr>
              <w:jc w:val="left"/>
              <w:rPr>
                <w:szCs w:val="24"/>
              </w:rPr>
            </w:pPr>
            <w:r>
              <w:rPr>
                <w:szCs w:val="24"/>
              </w:rPr>
              <w:t>Search Engine</w:t>
            </w:r>
          </w:p>
        </w:tc>
        <w:tc>
          <w:tcPr>
            <w:tcW w:w="3306" w:type="dxa"/>
            <w:vAlign w:val="center"/>
          </w:tcPr>
          <w:p w:rsidR="00A7548F" w:rsidRPr="0057044F" w:rsidRDefault="00A7548F" w:rsidP="00F67DBD">
            <w:pPr>
              <w:jc w:val="left"/>
              <w:rPr>
                <w:szCs w:val="24"/>
              </w:rPr>
            </w:pPr>
            <w:r>
              <w:rPr>
                <w:szCs w:val="24"/>
              </w:rPr>
              <w:t>Sort, Grep, WordCount, Index, PageRank, Nutch Server, Read, Write, Scan</w:t>
            </w:r>
          </w:p>
        </w:tc>
        <w:tc>
          <w:tcPr>
            <w:tcW w:w="3131" w:type="dxa"/>
            <w:vAlign w:val="center"/>
          </w:tcPr>
          <w:p w:rsidR="00A7548F" w:rsidRPr="0057044F" w:rsidRDefault="0076217C" w:rsidP="0076217C">
            <w:pPr>
              <w:jc w:val="left"/>
              <w:rPr>
                <w:szCs w:val="24"/>
              </w:rPr>
            </w:pPr>
            <w:r>
              <w:rPr>
                <w:szCs w:val="24"/>
              </w:rPr>
              <w:t>Hadoop, Spark, MPI,</w:t>
            </w:r>
            <w:r w:rsidR="00A7548F">
              <w:rPr>
                <w:szCs w:val="24"/>
              </w:rPr>
              <w:t xml:space="preserve"> Nutch, HBase, MySQL</w:t>
            </w:r>
          </w:p>
        </w:tc>
      </w:tr>
      <w:tr w:rsidR="00A7548F" w:rsidRPr="0057044F" w:rsidTr="00F67DBD">
        <w:tc>
          <w:tcPr>
            <w:tcW w:w="2913" w:type="dxa"/>
            <w:vAlign w:val="center"/>
          </w:tcPr>
          <w:p w:rsidR="00A7548F" w:rsidRPr="0057044F" w:rsidRDefault="00A7548F" w:rsidP="00F67DBD">
            <w:pPr>
              <w:jc w:val="left"/>
              <w:rPr>
                <w:szCs w:val="24"/>
              </w:rPr>
            </w:pPr>
            <w:r>
              <w:rPr>
                <w:szCs w:val="24"/>
              </w:rPr>
              <w:t>Social Network</w:t>
            </w:r>
          </w:p>
        </w:tc>
        <w:tc>
          <w:tcPr>
            <w:tcW w:w="3306" w:type="dxa"/>
            <w:vAlign w:val="center"/>
          </w:tcPr>
          <w:p w:rsidR="00A7548F" w:rsidRPr="0057044F" w:rsidRDefault="00A7548F" w:rsidP="00F67DBD">
            <w:pPr>
              <w:jc w:val="left"/>
              <w:rPr>
                <w:szCs w:val="24"/>
              </w:rPr>
            </w:pPr>
            <w:r>
              <w:rPr>
                <w:szCs w:val="24"/>
              </w:rPr>
              <w:t>K-means, Connected Components (CC), BFS</w:t>
            </w:r>
          </w:p>
        </w:tc>
        <w:tc>
          <w:tcPr>
            <w:tcW w:w="3131" w:type="dxa"/>
            <w:vAlign w:val="center"/>
          </w:tcPr>
          <w:p w:rsidR="00A7548F" w:rsidRPr="0057044F" w:rsidRDefault="00A7548F" w:rsidP="00F67DBD">
            <w:pPr>
              <w:jc w:val="left"/>
              <w:rPr>
                <w:szCs w:val="24"/>
              </w:rPr>
            </w:pPr>
            <w:r>
              <w:rPr>
                <w:szCs w:val="24"/>
              </w:rPr>
              <w:t>Hadoop, Spark, MPI</w:t>
            </w:r>
          </w:p>
        </w:tc>
      </w:tr>
      <w:tr w:rsidR="00A7548F" w:rsidRPr="0057044F" w:rsidTr="00F67DBD">
        <w:tc>
          <w:tcPr>
            <w:tcW w:w="2913" w:type="dxa"/>
            <w:vAlign w:val="center"/>
          </w:tcPr>
          <w:p w:rsidR="00A7548F" w:rsidRPr="0057044F" w:rsidRDefault="00A7548F" w:rsidP="00F67DBD">
            <w:pPr>
              <w:jc w:val="left"/>
              <w:rPr>
                <w:szCs w:val="24"/>
              </w:rPr>
            </w:pPr>
            <w:r>
              <w:rPr>
                <w:szCs w:val="24"/>
              </w:rPr>
              <w:t>E-commerce</w:t>
            </w:r>
          </w:p>
        </w:tc>
        <w:tc>
          <w:tcPr>
            <w:tcW w:w="3306" w:type="dxa"/>
            <w:vAlign w:val="center"/>
          </w:tcPr>
          <w:p w:rsidR="00A7548F" w:rsidRPr="0057044F" w:rsidRDefault="00A7548F" w:rsidP="00F67DBD">
            <w:pPr>
              <w:jc w:val="left"/>
              <w:rPr>
                <w:szCs w:val="24"/>
              </w:rPr>
            </w:pPr>
            <w:r>
              <w:rPr>
                <w:szCs w:val="24"/>
              </w:rPr>
              <w:t>Select, Aggregate, and Join queries, Collaborative Filtering (CF), Naïve Bayes, Project, Filter, Cross Product, OrderBy, Union, Difference, Aggregation</w:t>
            </w:r>
          </w:p>
        </w:tc>
        <w:tc>
          <w:tcPr>
            <w:tcW w:w="3131" w:type="dxa"/>
            <w:vAlign w:val="center"/>
          </w:tcPr>
          <w:p w:rsidR="00A7548F" w:rsidRPr="0057044F" w:rsidRDefault="00A7548F" w:rsidP="00F67DBD">
            <w:pPr>
              <w:jc w:val="left"/>
              <w:rPr>
                <w:szCs w:val="24"/>
              </w:rPr>
            </w:pPr>
            <w:r>
              <w:rPr>
                <w:szCs w:val="24"/>
              </w:rPr>
              <w:t>Impala, Hive, Shark</w:t>
            </w:r>
          </w:p>
        </w:tc>
      </w:tr>
      <w:tr w:rsidR="00A7548F" w:rsidRPr="0057044F" w:rsidTr="00F67DBD">
        <w:tc>
          <w:tcPr>
            <w:tcW w:w="2913" w:type="dxa"/>
            <w:vAlign w:val="center"/>
          </w:tcPr>
          <w:p w:rsidR="00A7548F" w:rsidRPr="0057044F" w:rsidRDefault="00A7548F" w:rsidP="00F67DBD">
            <w:pPr>
              <w:jc w:val="left"/>
              <w:rPr>
                <w:szCs w:val="24"/>
              </w:rPr>
            </w:pPr>
            <w:r>
              <w:rPr>
                <w:szCs w:val="24"/>
              </w:rPr>
              <w:t>Multimedia</w:t>
            </w:r>
          </w:p>
        </w:tc>
        <w:tc>
          <w:tcPr>
            <w:tcW w:w="3306" w:type="dxa"/>
            <w:vAlign w:val="center"/>
          </w:tcPr>
          <w:p w:rsidR="00A7548F" w:rsidRPr="0057044F" w:rsidRDefault="00A7548F" w:rsidP="00F67DBD">
            <w:pPr>
              <w:jc w:val="left"/>
              <w:rPr>
                <w:szCs w:val="24"/>
              </w:rPr>
            </w:pPr>
            <w:r>
              <w:rPr>
                <w:szCs w:val="24"/>
              </w:rPr>
              <w:t>BasicMPEG, SIFT, DBN, Speech Recognition, Image Segmentation, Face Detection</w:t>
            </w:r>
          </w:p>
        </w:tc>
        <w:tc>
          <w:tcPr>
            <w:tcW w:w="3131" w:type="dxa"/>
            <w:vAlign w:val="center"/>
          </w:tcPr>
          <w:p w:rsidR="00A7548F" w:rsidRPr="0057044F" w:rsidRDefault="00A7548F" w:rsidP="00F67DBD">
            <w:pPr>
              <w:jc w:val="left"/>
              <w:rPr>
                <w:szCs w:val="24"/>
              </w:rPr>
            </w:pPr>
            <w:r>
              <w:rPr>
                <w:szCs w:val="24"/>
              </w:rPr>
              <w:t xml:space="preserve"> MPI</w:t>
            </w:r>
          </w:p>
        </w:tc>
      </w:tr>
      <w:tr w:rsidR="00A7548F" w:rsidRPr="0057044F" w:rsidTr="00F67DBD">
        <w:tc>
          <w:tcPr>
            <w:tcW w:w="2913" w:type="dxa"/>
            <w:vAlign w:val="center"/>
          </w:tcPr>
          <w:p w:rsidR="00A7548F" w:rsidRPr="0057044F" w:rsidRDefault="00A7548F" w:rsidP="00F67DBD">
            <w:pPr>
              <w:jc w:val="left"/>
              <w:rPr>
                <w:szCs w:val="24"/>
              </w:rPr>
            </w:pPr>
            <w:r>
              <w:rPr>
                <w:szCs w:val="24"/>
              </w:rPr>
              <w:t>Bioinformatics</w:t>
            </w:r>
          </w:p>
        </w:tc>
        <w:tc>
          <w:tcPr>
            <w:tcW w:w="3306" w:type="dxa"/>
            <w:vAlign w:val="center"/>
          </w:tcPr>
          <w:p w:rsidR="00A7548F" w:rsidRPr="0057044F" w:rsidRDefault="00A7548F" w:rsidP="00F67DBD">
            <w:pPr>
              <w:jc w:val="left"/>
              <w:rPr>
                <w:szCs w:val="24"/>
              </w:rPr>
            </w:pPr>
            <w:r>
              <w:rPr>
                <w:szCs w:val="24"/>
              </w:rPr>
              <w:t>SAND, BLAST</w:t>
            </w:r>
          </w:p>
        </w:tc>
        <w:tc>
          <w:tcPr>
            <w:tcW w:w="3131" w:type="dxa"/>
            <w:vAlign w:val="center"/>
          </w:tcPr>
          <w:p w:rsidR="00A7548F" w:rsidRPr="0057044F" w:rsidRDefault="00A7548F" w:rsidP="00F67DBD">
            <w:pPr>
              <w:jc w:val="left"/>
              <w:rPr>
                <w:szCs w:val="24"/>
              </w:rPr>
            </w:pPr>
            <w:r>
              <w:rPr>
                <w:szCs w:val="24"/>
              </w:rPr>
              <w:t>Work Queue, MPI</w:t>
            </w:r>
          </w:p>
        </w:tc>
      </w:tr>
    </w:tbl>
    <w:p w:rsidR="00A7548F" w:rsidRDefault="00A7548F" w:rsidP="00BF35D6">
      <w:pPr>
        <w:spacing w:before="240"/>
      </w:pPr>
      <w:r>
        <w:t xml:space="preserve">BigDataBench presents two things – implications of data volume and benchmark characterization. The paper </w:t>
      </w:r>
      <w: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HJlbGF0ZWQtdXJscz48dXJsPmh0dHA6Ly9hcnhpdi5vcmcv
cGRmLzE0MDEuMTQwNnYyPC91cmw+PC9yZWxhdGVkLXVybHM+PC91cmxzPjxlbGVjdHJvbmljLXJl
c291cmNlLW51bT4xMC4xMTA5L0hQQ0EuMjAxNC42ODM1OTU4PC9lbGVjdHJvbmljLXJlc291cmNl
LW51bT48L3JlY29yZD48L0NpdGU+PC9FbmROb3RlPn==
</w:fldData>
        </w:fldChar>
      </w:r>
      <w:r w:rsidR="00DF61A2">
        <w:instrText xml:space="preserve"> ADDIN EN.CITE </w:instrText>
      </w:r>
      <w:r w:rsidR="00DF61A2">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HJlbGF0ZWQtdXJscz48dXJsPmh0dHA6Ly9hcnhpdi5vcmcv
cGRmLzE0MDEuMTQwNnYyPC91cmw+PC9yZWxhdGVkLXVybHM+PC91cmxzPjxlbGVjdHJvbmljLXJl
c291cmNlLW51bT4xMC4xMTA5L0hQQ0EuMjAxNC42ODM1OTU4PC9lbGVjdHJvbmljLXJlc291cmNl
LW51bT48L3JlY29yZD48L0NpdGU+PC9FbmROb3RlPn==
</w:fldData>
        </w:fldChar>
      </w:r>
      <w:r w:rsidR="00DF61A2">
        <w:instrText xml:space="preserve"> ADDIN EN.CITE.DATA </w:instrText>
      </w:r>
      <w:r w:rsidR="00DF61A2">
        <w:fldChar w:fldCharType="end"/>
      </w:r>
      <w:r>
        <w:fldChar w:fldCharType="separate"/>
      </w:r>
      <w:r w:rsidR="00460F74">
        <w:rPr>
          <w:noProof/>
        </w:rPr>
        <w:t>[8]</w:t>
      </w:r>
      <w:r>
        <w:fldChar w:fldCharType="end"/>
      </w:r>
      <w:r>
        <w:t xml:space="preserve"> presents the importance of testing with increasing loads to figure out the performance trends in each case. The metrics, million instructions per second (MIPS) and cache misses per 1000 instructions (MPKI) are given to elaborate this fact. The benchmark characterization measures operation intensity and effects of hierarchical memory. In conclusion they present that the kind of benchmarks tested in BigDataBench show relatively low ratios of computation to memory accesses compared to traditional HPC benchmarks. Further, they show that L3 caches show the least MPKI numbers for these benchmarks and that a possible cause of seeing higher MPKI values in lower level caches (L1, L2) could be due to the use of deep software stacks.</w:t>
      </w:r>
    </w:p>
    <w:p w:rsidR="00A7548F" w:rsidRDefault="00A7548F" w:rsidP="00A7548F"/>
    <w:p w:rsidR="00A7548F" w:rsidRDefault="00A7548F" w:rsidP="00A7548F">
      <w:pPr>
        <w:pStyle w:val="ListParagraph"/>
        <w:spacing w:after="0" w:line="240" w:lineRule="auto"/>
        <w:ind w:left="0"/>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rPr>
        <w:t xml:space="preserve">BigDataBench besides providing a large number of benchmarks and metrics, also presents a way to reduce the number of benchmarks that one would need to run in order to assess a system comprehensively. The strategy behind this is instead of characterizing a benchmark into 45 (micro-architectural metrics) dimensions, pick the most uncorrelated dimensions with the help of running principal component analysis (PCA) </w:t>
      </w:r>
      <w:r>
        <w:rPr>
          <w:rFonts w:ascii="Times New Roman" w:hAnsi="Times New Roman" w:cs="Times New Roman"/>
          <w:bCs/>
          <w:color w:val="000000" w:themeColor="text1"/>
          <w:sz w:val="24"/>
        </w:rPr>
        <w:fldChar w:fldCharType="begin"/>
      </w:r>
      <w:r w:rsidR="00D251CE">
        <w:rPr>
          <w:rFonts w:ascii="Times New Roman" w:hAnsi="Times New Roman" w:cs="Times New Roman"/>
          <w:bCs/>
          <w:color w:val="000000" w:themeColor="text1"/>
          <w:sz w:val="24"/>
        </w:rPr>
        <w:instrText xml:space="preserve"> ADDIN EN.CITE &lt;EndNote&gt;&lt;Cite&gt;&lt;Author&gt;Jolliffe&lt;/Author&gt;&lt;Year&gt;2005&lt;/Year&gt;&lt;RecNum&gt;2976&lt;/RecNum&gt;&lt;DisplayText&gt;[67]&lt;/DisplayText&gt;&lt;record&gt;&lt;rec-number&gt;2976&lt;/rec-number&gt;&lt;foreign-keys&gt;&lt;key app="EN" db-id="5axaw559mfwdpuewrfppwdvasdfa2ep2ardp" timestamp="1420691427"&gt;2976&lt;/key&gt;&lt;/foreign-keys&gt;&lt;ref-type name="Book Section"&gt;5&lt;/ref-type&gt;&lt;contributors&gt;&lt;authors&gt;&lt;author&gt;Jolliffe, Ian&lt;/author&gt;&lt;/authors&gt;&lt;/contributors&gt;&lt;titles&gt;&lt;title&gt;Principal Component Analysis&lt;/title&gt;&lt;secondary-title&gt;Encyclopedia of Statistics in Behavioral Science&lt;/secondary-title&gt;&lt;/titles&gt;&lt;keywords&gt;&lt;keyword&gt;dimension reduction&lt;/keyword&gt;&lt;keyword&gt;factor analysis&lt;/keyword&gt;&lt;keyword&gt;multivariate analysis&lt;/keyword&gt;&lt;keyword&gt;variance maximization&lt;/keyword&gt;&lt;/keywords&gt;&lt;dates&gt;&lt;year&gt;2005&lt;/year&gt;&lt;/dates&gt;&lt;publisher&gt;John Wiley &amp;amp; Sons, Ltd&lt;/publisher&gt;&lt;isbn&gt;9780470013199&lt;/isbn&gt;&lt;urls&gt;&lt;related-urls&gt;&lt;url&gt;http://dx.doi.org/10.1002/0470013192.bsa501&lt;/url&gt;&lt;/related-urls&gt;&lt;/urls&gt;&lt;electronic-resource-num&gt;10.1002/0470013192.bsa501&lt;/electronic-resource-num&gt;&lt;/record&gt;&lt;/Cite&gt;&lt;/EndNote&gt;</w:instrText>
      </w:r>
      <w:r>
        <w:rPr>
          <w:rFonts w:ascii="Times New Roman" w:hAnsi="Times New Roman" w:cs="Times New Roman"/>
          <w:bCs/>
          <w:color w:val="000000" w:themeColor="text1"/>
          <w:sz w:val="24"/>
        </w:rPr>
        <w:fldChar w:fldCharType="separate"/>
      </w:r>
      <w:r w:rsidR="00D251CE">
        <w:rPr>
          <w:rFonts w:ascii="Times New Roman" w:hAnsi="Times New Roman" w:cs="Times New Roman"/>
          <w:bCs/>
          <w:noProof/>
          <w:color w:val="000000" w:themeColor="text1"/>
          <w:sz w:val="24"/>
        </w:rPr>
        <w:t>[67]</w:t>
      </w:r>
      <w:r>
        <w:rPr>
          <w:rFonts w:ascii="Times New Roman" w:hAnsi="Times New Roman" w:cs="Times New Roman"/>
          <w:bCs/>
          <w:color w:val="000000" w:themeColor="text1"/>
          <w:sz w:val="24"/>
        </w:rPr>
        <w:fldChar w:fldCharType="end"/>
      </w:r>
      <w:r>
        <w:rPr>
          <w:rFonts w:ascii="Times New Roman" w:hAnsi="Times New Roman" w:cs="Times New Roman"/>
          <w:bCs/>
          <w:color w:val="000000" w:themeColor="text1"/>
          <w:sz w:val="24"/>
        </w:rPr>
        <w:t xml:space="preserve"> and then cluster the benchmark performance vectors with K-means clustering to form groups of similar benchmarks. Then pick a representative benchmark from each cluster either by picking on close to the edge of a cluster or the mid of a cluster. There are two lists of such shortlisted benchmarks presented in </w:t>
      </w:r>
      <w:r>
        <w:rPr>
          <w:rFonts w:ascii="Times New Roman" w:hAnsi="Times New Roman" w:cs="Times New Roman"/>
          <w:bCs/>
          <w:color w:val="000000" w:themeColor="text1"/>
          <w:sz w:val="24"/>
        </w:rPr>
        <w:fldChar w:fldCharType="begin"/>
      </w:r>
      <w:r w:rsidR="00D251CE">
        <w:rPr>
          <w:rFonts w:ascii="Times New Roman" w:hAnsi="Times New Roman" w:cs="Times New Roman"/>
          <w:bCs/>
          <w:color w:val="000000" w:themeColor="text1"/>
          <w:sz w:val="24"/>
        </w:rPr>
        <w:instrText xml:space="preserve"> ADDIN EN.CITE &lt;EndNote&gt;&lt;Cite&gt;&lt;Author&gt;Luo&lt;/Author&gt;&lt;RecNum&gt;2975&lt;/RecNum&gt;&lt;DisplayText&gt;[64]&lt;/DisplayText&gt;&lt;record&gt;&lt;rec-number&gt;2975&lt;/rec-number&gt;&lt;foreign-keys&gt;&lt;key app="EN" db-id="5axaw559mfwdpuewrfppwdvasdfa2ep2ardp" timestamp="1420649903"&gt;2975&lt;/key&gt;&lt;/foreign-keys&gt;&lt;ref-type name="Report"&gt;27&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Pr>
          <w:rFonts w:ascii="Times New Roman" w:hAnsi="Times New Roman" w:cs="Times New Roman"/>
          <w:bCs/>
          <w:color w:val="000000" w:themeColor="text1"/>
          <w:sz w:val="24"/>
        </w:rPr>
        <w:fldChar w:fldCharType="separate"/>
      </w:r>
      <w:r w:rsidR="00D251CE">
        <w:rPr>
          <w:rFonts w:ascii="Times New Roman" w:hAnsi="Times New Roman" w:cs="Times New Roman"/>
          <w:bCs/>
          <w:noProof/>
          <w:color w:val="000000" w:themeColor="text1"/>
          <w:sz w:val="24"/>
        </w:rPr>
        <w:t>[64]</w:t>
      </w:r>
      <w:r>
        <w:rPr>
          <w:rFonts w:ascii="Times New Roman" w:hAnsi="Times New Roman" w:cs="Times New Roman"/>
          <w:bCs/>
          <w:color w:val="000000" w:themeColor="text1"/>
          <w:sz w:val="24"/>
        </w:rPr>
        <w:fldChar w:fldCharType="end"/>
      </w:r>
      <w:r>
        <w:rPr>
          <w:rFonts w:ascii="Times New Roman" w:hAnsi="Times New Roman" w:cs="Times New Roman"/>
          <w:bCs/>
          <w:color w:val="000000" w:themeColor="text1"/>
          <w:sz w:val="24"/>
        </w:rPr>
        <w:t>.</w:t>
      </w:r>
    </w:p>
    <w:p w:rsidR="00A7548F" w:rsidRDefault="00A7548F" w:rsidP="00A7548F">
      <w:pPr>
        <w:pStyle w:val="Heading3"/>
        <w:spacing w:before="240"/>
      </w:pPr>
      <w:r>
        <w:lastRenderedPageBreak/>
        <w:t>HiBench</w:t>
      </w:r>
    </w:p>
    <w:p w:rsidR="00326CC3" w:rsidRDefault="0055652B" w:rsidP="00326CC3">
      <w:r>
        <w:t xml:space="preserve">HiBench </w:t>
      </w:r>
      <w:r>
        <w:fldChar w:fldCharType="begin"/>
      </w:r>
      <w:r w:rsidR="00460F74">
        <w:instrText xml:space="preserve"> ADDIN EN.CITE &lt;EndNote&gt;&lt;Cite&gt;&lt;Author&gt;Huang&lt;/Author&gt;&lt;Year&gt;2011&lt;/Year&gt;&lt;RecNum&gt;2960&lt;/RecNum&gt;&lt;DisplayText&gt;[9]&lt;/DisplayText&gt;&lt;record&gt;&lt;rec-number&gt;2960&lt;/rec-number&gt;&lt;foreign-keys&gt;&lt;key app="EN" db-id="5axaw559mfwdpuewrfppwdvasdfa2ep2ardp" timestamp="1419569948"&gt;2960&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fldChar w:fldCharType="separate"/>
      </w:r>
      <w:r w:rsidR="00460F74">
        <w:rPr>
          <w:noProof/>
        </w:rPr>
        <w:t>[9]</w:t>
      </w:r>
      <w:r>
        <w:fldChar w:fldCharType="end"/>
      </w:r>
      <w:r>
        <w:t xml:space="preserve"> </w:t>
      </w:r>
      <w:r w:rsidR="007F474D">
        <w:t xml:space="preserve">is a Hadoop benchmark suite intended to evaluate MapReduce styled applications. It identifies the interest in the community to use </w:t>
      </w:r>
      <w:r w:rsidR="0076507C">
        <w:t xml:space="preserve">Hadoop and its ecosystem – Pig, Hive, Mahout, etc. – to areas such as machine learning, bioinformatics, and financial analysis. </w:t>
      </w:r>
      <w:r w:rsidR="000065D9">
        <w:t>The introduction of HiBench, as it authors</w:t>
      </w:r>
      <w:r w:rsidR="007F474D">
        <w:t xml:space="preserve"> </w:t>
      </w:r>
      <w:r w:rsidR="000065D9">
        <w:t xml:space="preserve">claim, is to overcome the limited representation and diversity of </w:t>
      </w:r>
      <w:r w:rsidR="007F474D">
        <w:t>existing be</w:t>
      </w:r>
      <w:r w:rsidR="000065D9">
        <w:t>nchmarks for Hadoop at its time. The benchmarks they have compared are sort programs, GridMix</w:t>
      </w:r>
      <w:r w:rsidR="002F6DAC">
        <w:t xml:space="preserve"> </w:t>
      </w:r>
      <w:r w:rsidR="002F6DAC">
        <w:fldChar w:fldCharType="begin"/>
      </w:r>
      <w:r w:rsidR="00D251CE">
        <w:instrText xml:space="preserve"> ADDIN EN.CITE &lt;EndNote&gt;&lt;Cite&gt;&lt;RecNum&gt;2994&lt;/RecNum&gt;&lt;DisplayText&gt;[68]&lt;/DisplayText&gt;&lt;record&gt;&lt;rec-number&gt;2994&lt;/rec-number&gt;&lt;foreign-keys&gt;&lt;key app="EN" db-id="5axaw559mfwdpuewrfppwdvasdfa2ep2ardp" timestamp="1422578876"&gt;2994&lt;/key&gt;&lt;/foreign-keys&gt;&lt;ref-type name="Web Page"&gt;12&lt;/ref-type&gt;&lt;contributors&gt;&lt;/contributors&gt;&lt;titles&gt;&lt;title&gt;GridMix3&lt;/title&gt;&lt;/titles&gt;&lt;number&gt;1/3/2015&lt;/number&gt;&lt;dates&gt;&lt;/dates&gt;&lt;urls&gt;&lt;related-urls&gt;&lt;url&gt;https://developer.yahoo.com/blogs/hadoop/gridmix3-emulating-production-workload-apache-hadoop-450.html&lt;/url&gt;&lt;/related-urls&gt;&lt;/urls&gt;&lt;/record&gt;&lt;/Cite&gt;&lt;/EndNote&gt;</w:instrText>
      </w:r>
      <w:r w:rsidR="002F6DAC">
        <w:fldChar w:fldCharType="separate"/>
      </w:r>
      <w:r w:rsidR="00D251CE">
        <w:rPr>
          <w:noProof/>
        </w:rPr>
        <w:t>[68]</w:t>
      </w:r>
      <w:r w:rsidR="002F6DAC">
        <w:fldChar w:fldCharType="end"/>
      </w:r>
      <w:r w:rsidR="002F6DAC">
        <w:t>, DFSIO</w:t>
      </w:r>
      <w:r w:rsidR="00C63A61">
        <w:t xml:space="preserve"> </w:t>
      </w:r>
      <w:r w:rsidR="00C63A61">
        <w:fldChar w:fldCharType="begin"/>
      </w:r>
      <w:r w:rsidR="00D251CE">
        <w:instrText xml:space="preserve"> ADDIN EN.CITE &lt;EndNote&gt;&lt;Cite&gt;&lt;Author&gt;Paulson&lt;/Author&gt;&lt;RecNum&gt;2995&lt;/RecNum&gt;&lt;DisplayText&gt;[69]&lt;/DisplayText&gt;&lt;record&gt;&lt;rec-number&gt;2995&lt;/rec-number&gt;&lt;foreign-keys&gt;&lt;key app="EN" db-id="5axaw559mfwdpuewrfppwdvasdfa2ep2ardp" timestamp="1422584646"&gt;2995&lt;/key&gt;&lt;/foreign-keys&gt;&lt;ref-type name="Web Page"&gt;12&lt;/ref-type&gt;&lt;contributors&gt;&lt;authors&gt;&lt;author&gt;Erik Paulson&lt;/author&gt;&lt;/authors&gt;&lt;/contributors&gt;&lt;titles&gt;&lt;title&gt;HDFS Benchmarks&lt;/title&gt;&lt;/titles&gt;&lt;number&gt;1/3/2015&lt;/number&gt;&lt;dates&gt;&lt;/dates&gt;&lt;urls&gt;&lt;related-urls&gt;&lt;url&gt;http://epaulson.github.io/HadoopInternals/benchmarks.html#dfsio&lt;/url&gt;&lt;/related-urls&gt;&lt;/urls&gt;&lt;/record&gt;&lt;/Cite&gt;&lt;/EndNote&gt;</w:instrText>
      </w:r>
      <w:r w:rsidR="00C63A61">
        <w:fldChar w:fldCharType="separate"/>
      </w:r>
      <w:r w:rsidR="00D251CE">
        <w:rPr>
          <w:noProof/>
        </w:rPr>
        <w:t>[69]</w:t>
      </w:r>
      <w:r w:rsidR="00C63A61">
        <w:fldChar w:fldCharType="end"/>
      </w:r>
      <w:r w:rsidR="002F6DAC">
        <w:t>, and Hive performance benchmark</w:t>
      </w:r>
      <w:r w:rsidR="00326CC3">
        <w:t xml:space="preserve"> </w:t>
      </w:r>
      <w:r w:rsidR="00326CC3">
        <w:fldChar w:fldCharType="begin"/>
      </w:r>
      <w:r w:rsidR="00D251CE">
        <w:instrText xml:space="preserve"> ADDIN EN.CITE &lt;EndNote&gt;&lt;Cite&gt;&lt;RecNum&gt;2996&lt;/RecNum&gt;&lt;DisplayText&gt;[70]&lt;/DisplayText&gt;&lt;record&gt;&lt;rec-number&gt;2996&lt;/rec-number&gt;&lt;foreign-keys&gt;&lt;key app="EN" db-id="5axaw559mfwdpuewrfppwdvasdfa2ep2ardp" timestamp="1422585501"&gt;2996&lt;/key&gt;&lt;/foreign-keys&gt;&lt;ref-type name="Conference Paper"&gt;47&lt;/ref-type&gt;&lt;contributors&gt;&lt;/contributors&gt;&lt;titles&gt;&lt;title&gt;Hive performance benchmarks&lt;/title&gt;&lt;/titles&gt;&lt;dates&gt;&lt;/dates&gt;&lt;urls&gt;&lt;related-urls&gt;&lt;url&gt;https://issues.apache.org/jira/browse/HIVE-396&lt;/url&gt;&lt;/related-urls&gt;&lt;/urls&gt;&lt;/record&gt;&lt;/Cite&gt;&lt;/EndNote&gt;</w:instrText>
      </w:r>
      <w:r w:rsidR="00326CC3">
        <w:fldChar w:fldCharType="separate"/>
      </w:r>
      <w:r w:rsidR="00D251CE">
        <w:rPr>
          <w:noProof/>
        </w:rPr>
        <w:t>[70]</w:t>
      </w:r>
      <w:r w:rsidR="00326CC3">
        <w:fldChar w:fldCharType="end"/>
      </w:r>
      <w:r w:rsidR="00326CC3">
        <w:t xml:space="preserve">.  A few reasons why these does not do a fair evaluation are, 1) does not exhibit computations compared to real applications, 2) no data access outside map tasks, and 3) represents only analytical database queries (Hive benchmarks), which </w:t>
      </w:r>
      <w:r w:rsidR="00645525">
        <w:t xml:space="preserve">does not evaluate MapReduce over a broad spectrum of large data analysis. </w:t>
      </w:r>
    </w:p>
    <w:p w:rsidR="00645525" w:rsidRDefault="00645525" w:rsidP="00326CC3"/>
    <w:p w:rsidR="00326CC3" w:rsidRDefault="00645525" w:rsidP="00326CC3">
      <w:r>
        <w:t>HiBench introduces micro-benchmarks and real world applications. The micro-benchmarks include the original Sort, WordCount, and TeraSort from Hadoop distribution itself. The real applications are Nutch indexing, PageRank, Bayesian classification, K-means clustering, and EnhancedDFSIO. The latter could be identified as a micro-benchmark in today’s context</w:t>
      </w:r>
      <w:r w:rsidR="00C12DED">
        <w:t xml:space="preserve"> and is an extension on the original DFSIO to include measure aggregated I/O bandwidth</w:t>
      </w:r>
      <w:r>
        <w:t xml:space="preserve">. </w:t>
      </w:r>
      <w:r w:rsidR="004C6412">
        <w:t xml:space="preserve">HiBench evaluates these benchmarks for job running time and throughput, aggregated HDFS bandwidth, utilization of CPU, memory and I/O, and data access patterns, i.e. data sizes in map-in, map-out/combiner-in, combiner-out/shuffle-in, and reduce out stages. In conclusion the authors claim HiBench represents a wider range of data analytic problems with diverse data access and resource utilization patterns. </w:t>
      </w:r>
      <w:r w:rsidR="00414498">
        <w:t xml:space="preserve">Latest release for HiBench is version 3.0 done on October 2014 and is available at </w:t>
      </w:r>
      <w:r w:rsidR="00414498">
        <w:fldChar w:fldCharType="begin"/>
      </w:r>
      <w:r w:rsidR="00D251CE">
        <w:instrText xml:space="preserve"> ADDIN EN.CITE &lt;EndNote&gt;&lt;Cite&gt;&lt;Author&gt;Wang&lt;/Author&gt;&lt;RecNum&gt;2997&lt;/RecNum&gt;&lt;DisplayText&gt;[71]&lt;/DisplayText&gt;&lt;record&gt;&lt;rec-number&gt;2997&lt;/rec-number&gt;&lt;foreign-keys&gt;&lt;key app="EN" db-id="5axaw559mfwdpuewrfppwdvasdfa2ep2ardp" timestamp="1422589264"&gt;2997&lt;/key&gt;&lt;/foreign-keys&gt;&lt;ref-type name="Web Page"&gt;12&lt;/ref-type&gt;&lt;contributors&gt;&lt;authors&gt;&lt;author&gt;Daoyuan Wang&lt;/author&gt;&lt;author&gt;Mingfei Shi&lt;/author&gt;&lt;author&gt;Grace Huang&lt;/author&gt;&lt;author&gt;Jiangang Duan&lt;/author&gt;&lt;/authors&gt;&lt;/contributors&gt;&lt;titles&gt;&lt;title&gt;HiBench&lt;/title&gt;&lt;/titles&gt;&lt;number&gt;1/2/2015&lt;/number&gt;&lt;dates&gt;&lt;/dates&gt;&lt;urls&gt;&lt;related-urls&gt;&lt;url&gt;https://github.com/intel-hadoop/HiBench&lt;/url&gt;&lt;/related-urls&gt;&lt;/urls&gt;&lt;/record&gt;&lt;/Cite&gt;&lt;/EndNote&gt;</w:instrText>
      </w:r>
      <w:r w:rsidR="00414498">
        <w:fldChar w:fldCharType="separate"/>
      </w:r>
      <w:r w:rsidR="00D251CE">
        <w:rPr>
          <w:noProof/>
        </w:rPr>
        <w:t>[71]</w:t>
      </w:r>
      <w:r w:rsidR="00414498">
        <w:fldChar w:fldCharType="end"/>
      </w:r>
      <w:r w:rsidR="00414498">
        <w:t>.</w:t>
      </w:r>
    </w:p>
    <w:p w:rsidR="009D79CB" w:rsidRDefault="009D79CB" w:rsidP="00B5143C">
      <w:pPr>
        <w:pStyle w:val="Heading3"/>
        <w:spacing w:before="240"/>
      </w:pPr>
      <w:r>
        <w:t>Graph500</w:t>
      </w:r>
    </w:p>
    <w:p w:rsidR="00E5558D" w:rsidRDefault="00500D15" w:rsidP="00E5558D">
      <w:r>
        <w:t xml:space="preserve">Graph500 </w:t>
      </w:r>
      <w:r>
        <w:fldChar w:fldCharType="begin"/>
      </w:r>
      <w:r w:rsidR="00D251CE">
        <w:instrText xml:space="preserve"> ADDIN EN.CITE &lt;EndNote&gt;&lt;Cite&gt;&lt;RecNum&gt;2993&lt;/RecNum&gt;&lt;DisplayText&gt;[28]&lt;/DisplayText&gt;&lt;record&gt;&lt;rec-number&gt;2993&lt;/rec-number&gt;&lt;foreign-keys&gt;&lt;key app="EN" db-id="5axaw559mfwdpuewrfppwdvasdfa2ep2ardp" timestamp="1422401799"&gt;2993&lt;/key&gt;&lt;/foreign-keys&gt;&lt;ref-type name="Web Page"&gt;12&lt;/ref-type&gt;&lt;contributors&gt;&lt;/contributors&gt;&lt;titles&gt;&lt;title&gt;The Graph 500 List (November 2014)&lt;/title&gt;&lt;/titles&gt;&lt;number&gt;1/4/2015&lt;/number&gt;&lt;dates&gt;&lt;/dates&gt;&lt;urls&gt;&lt;related-urls&gt;&lt;url&gt;http://www.graph500.org/&lt;/url&gt;&lt;/related-urls&gt;&lt;/urls&gt;&lt;/record&gt;&lt;/Cite&gt;&lt;/EndNote&gt;</w:instrText>
      </w:r>
      <w:r>
        <w:fldChar w:fldCharType="separate"/>
      </w:r>
      <w:r w:rsidR="00D251CE">
        <w:rPr>
          <w:noProof/>
        </w:rPr>
        <w:t>[28]</w:t>
      </w:r>
      <w:r>
        <w:fldChar w:fldCharType="end"/>
      </w:r>
      <w:r>
        <w:t xml:space="preserve">, unlike other Big Data benchmarks, is intended to evaluate </w:t>
      </w:r>
      <w:r w:rsidR="008A361E">
        <w:t xml:space="preserve">a variety of architectures, programming models, and languages and frameworks against data intensive workloads. It brings to light the point that systems targeted </w:t>
      </w:r>
      <w:r w:rsidR="00354CE5">
        <w:t xml:space="preserve">for traditional physics simulations may not be the best for data intensive problems. The benchmark performs breadth-first graph search and defines </w:t>
      </w:r>
      <w:r w:rsidR="0057296E">
        <w:t xml:space="preserve">6 problem classes denoted as levels 10 through 15. </w:t>
      </w:r>
      <w:r w:rsidR="008A361E">
        <w:t xml:space="preserve"> </w:t>
      </w:r>
      <w:r w:rsidR="0057296E">
        <w:t xml:space="preserve">These indicate the storage in bytes required to store the </w:t>
      </w:r>
      <w:r w:rsidR="00CF6F45">
        <w:t xml:space="preserve">edge list such that for a given level, </w:t>
      </w:r>
      <m:oMath>
        <m:r>
          <w:rPr>
            <w:rFonts w:ascii="Cambria Math" w:hAnsi="Cambria Math"/>
          </w:rPr>
          <m:t>L</m:t>
        </m:r>
      </m:oMath>
      <w:r w:rsidR="00CF6F45">
        <w:t xml:space="preserve">, the size will be in the order of </w:t>
      </w:r>
      <m:oMath>
        <m:sSup>
          <m:sSupPr>
            <m:ctrlPr>
              <w:rPr>
                <w:rFonts w:ascii="Cambria Math" w:hAnsi="Cambria Math"/>
                <w:i/>
              </w:rPr>
            </m:ctrlPr>
          </m:sSupPr>
          <m:e>
            <m:r>
              <w:rPr>
                <w:rFonts w:ascii="Cambria Math" w:hAnsi="Cambria Math"/>
              </w:rPr>
              <m:t>10</m:t>
            </m:r>
          </m:e>
          <m:sup>
            <m:r>
              <w:rPr>
                <w:rFonts w:ascii="Cambria Math" w:hAnsi="Cambria Math"/>
              </w:rPr>
              <m:t>L</m:t>
            </m:r>
          </m:sup>
        </m:sSup>
      </m:oMath>
      <w:r w:rsidR="00CF6F45">
        <w:t xml:space="preserve">. </w:t>
      </w:r>
    </w:p>
    <w:p w:rsidR="00CF6F45" w:rsidRDefault="00CF6F45" w:rsidP="00E5558D"/>
    <w:p w:rsidR="009D694C" w:rsidRDefault="00782264" w:rsidP="00E5558D">
      <w:r>
        <w:t xml:space="preserve">There are 2 timed kernels in Graph500 – kernel 1 creates a graph representation from an edge list and kernel 2 performs the BFS. </w:t>
      </w:r>
      <w:r w:rsidR="00A030D7">
        <w:t>Kernel 2 is run multiple times (64 times usually) each with a different starting vertex. After e</w:t>
      </w:r>
      <w:r w:rsidR="009D694C">
        <w:t xml:space="preserve">ach run a soft validation is run on results. The soft validation checks for properties of a correct BFS tree rather verifying if the resultant BFS tree is the one for the input graph and the particular starting vertex. </w:t>
      </w:r>
      <w:r w:rsidR="004B7428">
        <w:t>The p</w:t>
      </w:r>
      <w:r w:rsidR="009D694C">
        <w:t>erformance metric of Graph500 defines a new rate cal</w:t>
      </w:r>
      <w:r w:rsidR="004B7428">
        <w:t xml:space="preserve">led traversed edges per second, </w:t>
      </w:r>
      <m:oMath>
        <m:r>
          <w:rPr>
            <w:rFonts w:ascii="Cambria Math" w:hAnsi="Cambria Math"/>
          </w:rPr>
          <m:t>TEPS=m/tim</m:t>
        </m:r>
        <m:sSub>
          <m:sSubPr>
            <m:ctrlPr>
              <w:rPr>
                <w:rFonts w:ascii="Cambria Math" w:hAnsi="Cambria Math"/>
                <w:i/>
              </w:rPr>
            </m:ctrlPr>
          </m:sSubPr>
          <m:e>
            <m:r>
              <w:rPr>
                <w:rFonts w:ascii="Cambria Math" w:hAnsi="Cambria Math"/>
              </w:rPr>
              <m:t>e</m:t>
            </m:r>
          </m:e>
          <m:sub>
            <m:r>
              <w:rPr>
                <w:rFonts w:ascii="Cambria Math" w:hAnsi="Cambria Math"/>
              </w:rPr>
              <m:t>k2</m:t>
            </m:r>
          </m:sub>
        </m:sSub>
      </m:oMath>
      <w:r w:rsidR="004B7428">
        <w:t xml:space="preserve">, where </w:t>
      </w:r>
      <m:oMath>
        <m:r>
          <w:rPr>
            <w:rFonts w:ascii="Cambria Math" w:hAnsi="Cambria Math"/>
          </w:rPr>
          <m:t>m</m:t>
        </m:r>
      </m:oMath>
      <w:r w:rsidR="004B7428">
        <w:t xml:space="preserve"> is the number of edges including any multiple edges and self-loops, and </w:t>
      </w:r>
      <m:oMath>
        <m:r>
          <w:rPr>
            <w:rFonts w:ascii="Cambria Math" w:hAnsi="Cambria Math"/>
          </w:rPr>
          <m:t>tim</m:t>
        </m:r>
        <m:sSub>
          <m:sSubPr>
            <m:ctrlPr>
              <w:rPr>
                <w:rFonts w:ascii="Cambria Math" w:hAnsi="Cambria Math"/>
                <w:i/>
              </w:rPr>
            </m:ctrlPr>
          </m:sSubPr>
          <m:e>
            <m:r>
              <w:rPr>
                <w:rFonts w:ascii="Cambria Math" w:hAnsi="Cambria Math"/>
              </w:rPr>
              <m:t>e</m:t>
            </m:r>
          </m:e>
          <m:sub>
            <m:r>
              <w:rPr>
                <w:rFonts w:ascii="Cambria Math" w:hAnsi="Cambria Math"/>
              </w:rPr>
              <m:t>k2</m:t>
            </m:r>
          </m:sub>
        </m:sSub>
      </m:oMath>
      <w:r w:rsidR="009D694C">
        <w:t xml:space="preserve"> </w:t>
      </w:r>
      <w:r w:rsidR="004B7428">
        <w:t xml:space="preserve">is the kernel 2’s execution time. </w:t>
      </w:r>
    </w:p>
    <w:p w:rsidR="00111FF4" w:rsidRDefault="00111FF4" w:rsidP="00111FF4">
      <w:pPr>
        <w:pStyle w:val="Heading3"/>
        <w:spacing w:before="240"/>
      </w:pPr>
      <w:r>
        <w:t>BigBench</w:t>
      </w:r>
    </w:p>
    <w:p w:rsidR="00773998" w:rsidRDefault="00E61986" w:rsidP="00111FF4">
      <w:r>
        <w:t xml:space="preserve">BigBench </w:t>
      </w:r>
      <w:r>
        <w:fldChar w:fldCharType="begin"/>
      </w:r>
      <w:r w:rsidR="00D251CE">
        <w:instrText xml:space="preserve"> ADDIN EN.CITE &lt;EndNote&gt;&lt;Cite&gt;&lt;Author&gt;Ghazal&lt;/Author&gt;&lt;Year&gt;2013&lt;/Year&gt;&lt;RecNum&gt;2959&lt;/RecNum&gt;&lt;DisplayText&gt;[22, 72]&lt;/DisplayText&gt;&lt;record&gt;&lt;rec-number&gt;2959&lt;/rec-number&gt;&lt;foreign-keys&gt;&lt;key app="EN" db-id="5axaw559mfwdpuewrfppwdvasdfa2ep2ardp" timestamp="1419551399"&gt;2959&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related-urls&gt;&lt;url&gt;http://msrg.org/publications/pdf_files/2013/Ghazal13-BigBench:_Towards_an_Industry_Standa.pdf&lt;/url&gt;&lt;/related-urls&gt;&lt;/urls&gt;&lt;custom1&gt;2463712&lt;/custom1&gt;&lt;electronic-resource-num&gt;10.1145/2463676.2463712&lt;/electronic-resource-num&gt;&lt;/record&gt;&lt;/Cite&gt;&lt;Cite&gt;&lt;Author&gt;Gowda&lt;/Author&gt;&lt;Year&gt;2014&lt;/Year&gt;&lt;RecNum&gt;2998&lt;/RecNum&gt;&lt;record&gt;&lt;rec-number&gt;2998&lt;/rec-number&gt;&lt;foreign-keys&gt;&lt;key app="EN" db-id="5axaw559mfwdpuewrfppwdvasdfa2ep2ardp" timestamp="1422601678"&gt;2998&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fldChar w:fldCharType="separate"/>
      </w:r>
      <w:r w:rsidR="00D251CE">
        <w:rPr>
          <w:noProof/>
        </w:rPr>
        <w:t>[22, 72]</w:t>
      </w:r>
      <w:r>
        <w:fldChar w:fldCharType="end"/>
      </w:r>
      <w:r w:rsidR="007E2E38">
        <w:t xml:space="preserve"> is an industry lead effort to defining an comprehensive Big Data benchmark that emerged with a proposal </w:t>
      </w:r>
      <w:r w:rsidR="00944B61">
        <w:t xml:space="preserve">that </w:t>
      </w:r>
      <w:r w:rsidR="007E2E38">
        <w:t xml:space="preserve">appeared in the first workshop on Big Data benchmarking (WBDB) </w:t>
      </w:r>
      <w:r w:rsidR="00944B61">
        <w:fldChar w:fldCharType="begin"/>
      </w:r>
      <w:r w:rsidR="00D251CE">
        <w:instrText xml:space="preserve"> ADDIN EN.CITE &lt;EndNote&gt;&lt;Cite&gt;&lt;Author&gt;Rabl&lt;/Author&gt;&lt;Year&gt;2014&lt;/Year&gt;&lt;RecNum&gt;2999&lt;/RecNum&gt;&lt;DisplayText&gt;[73]&lt;/DisplayText&gt;&lt;record&gt;&lt;rec-number&gt;2999&lt;/rec-number&gt;&lt;foreign-keys&gt;&lt;key app="EN" db-id="5axaw559mfwdpuewrfppwdvasdfa2ep2ardp" timestamp="1422603893"&gt;2999&lt;/key&gt;&lt;/foreign-keys&gt;&lt;ref-type name="Conference Proceedings"&gt;10&lt;/ref-type&gt;&lt;contributors&gt;&lt;authors&gt;&lt;author&gt;Tilmann Rabl,&lt;/author&gt;&lt;author&gt;Meikel Poess,&lt;/author&gt;&lt;author&gt;Chaitanya Baru,&lt;/author&gt;&lt;author&gt;Hans-Arno Jacobsen &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link.springer.com/book/10.1007%2F978-3-642-53974-9&lt;/url&gt;&lt;/related-urls&gt;&lt;/urls&gt;&lt;/record&gt;&lt;/Cite&gt;&lt;/EndNote&gt;</w:instrText>
      </w:r>
      <w:r w:rsidR="00944B61">
        <w:fldChar w:fldCharType="separate"/>
      </w:r>
      <w:r w:rsidR="00D251CE">
        <w:rPr>
          <w:noProof/>
        </w:rPr>
        <w:t>[73]</w:t>
      </w:r>
      <w:r w:rsidR="00944B61">
        <w:fldChar w:fldCharType="end"/>
      </w:r>
      <w:r w:rsidR="00944B61">
        <w:t xml:space="preserve">. It is a </w:t>
      </w:r>
      <w:r w:rsidR="00506E90">
        <w:t>paper</w:t>
      </w:r>
      <w:r w:rsidR="00944B61">
        <w:t xml:space="preserve"> and </w:t>
      </w:r>
      <w:r w:rsidR="00506E90">
        <w:t>pencil</w:t>
      </w:r>
      <w:r w:rsidR="00944B61">
        <w:t xml:space="preserve"> specification, but comes with a reference implementation to get started. BigBench models a retailer and benchmarks </w:t>
      </w:r>
      <w:r w:rsidR="00B771C5">
        <w:t xml:space="preserve">30 </w:t>
      </w:r>
      <w:r w:rsidR="00944B61">
        <w:t xml:space="preserve">queries around it covering 5 business categories depicted in the McKinsey report </w:t>
      </w:r>
      <w:r w:rsidR="00944B61">
        <w:fldChar w:fldCharType="begin"/>
      </w:r>
      <w:r w:rsidR="00D251CE">
        <w:instrText xml:space="preserve"> ADDIN EN.CITE &lt;EndNote&gt;&lt;Cite&gt;&lt;Author&gt;Manyika&lt;/Author&gt;&lt;Year&gt;2011&lt;/Year&gt;&lt;RecNum&gt;3000&lt;/RecNum&gt;&lt;DisplayText&gt;[74]&lt;/DisplayText&gt;&lt;record&gt;&lt;rec-number&gt;3000&lt;/rec-number&gt;&lt;foreign-keys&gt;&lt;key app="EN" db-id="5axaw559mfwdpuewrfppwdvasdfa2ep2ardp" timestamp="1422606662"&gt;3000&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00944B61">
        <w:fldChar w:fldCharType="separate"/>
      </w:r>
      <w:r w:rsidR="00D251CE">
        <w:rPr>
          <w:noProof/>
        </w:rPr>
        <w:t>[74]</w:t>
      </w:r>
      <w:r w:rsidR="00944B61">
        <w:fldChar w:fldCharType="end"/>
      </w:r>
      <w:r w:rsidR="00944B61">
        <w:t xml:space="preserve">. </w:t>
      </w:r>
    </w:p>
    <w:p w:rsidR="00773998" w:rsidRDefault="00773998" w:rsidP="00111FF4"/>
    <w:p w:rsidR="00111FF4" w:rsidRDefault="00944B61" w:rsidP="00111FF4">
      <w:r>
        <w:lastRenderedPageBreak/>
        <w:t>The retailer data model</w:t>
      </w:r>
      <w:r w:rsidR="00773998">
        <w:t xml:space="preserve"> in BigBench address the three V’s – volume, variety, and velocity – of Big Data systems. It covers variety by introducing </w:t>
      </w:r>
      <w:r>
        <w:t>structured, semi-structured, and unstructured da</w:t>
      </w:r>
      <w:r w:rsidR="00B771C5">
        <w:t>ta</w:t>
      </w:r>
      <w:r w:rsidR="00773998">
        <w:t xml:space="preserve"> in the model</w:t>
      </w:r>
      <w:r w:rsidR="00B771C5">
        <w:t xml:space="preserve">. While </w:t>
      </w:r>
      <w:r>
        <w:t xml:space="preserve">the first is an adaptation </w:t>
      </w:r>
      <w:r w:rsidR="00B771C5">
        <w:t xml:space="preserve">from the TPC-DS </w:t>
      </w:r>
      <w:r w:rsidR="00B771C5">
        <w:fldChar w:fldCharType="begin"/>
      </w:r>
      <w:r w:rsidR="0095018C">
        <w:instrText xml:space="preserve"> ADDIN EN.CITE &lt;EndNote&gt;&lt;Cite&gt;&lt;RecNum&gt;2957&lt;/RecNum&gt;&lt;DisplayText&gt;[2]&lt;/DisplayText&gt;&lt;record&gt;&lt;rec-number&gt;2957&lt;/rec-number&gt;&lt;foreign-keys&gt;&lt;key app="EN" db-id="5axaw559mfwdpuewrfppwdvasdfa2ep2ardp" timestamp="1419533784"&gt;2957&lt;/key&gt;&lt;/foreign-keys&gt;&lt;ref-type name="Web Page"&gt;12&lt;/ref-type&gt;&lt;contributors&gt;&lt;/contributors&gt;&lt;titles&gt;&lt;title&gt;Transaction Processing Performance Council. TPC Benchmarks.&lt;/title&gt;&lt;/titles&gt;&lt;number&gt;1/2/2015&lt;/number&gt;&lt;dates&gt;&lt;/dates&gt;&lt;urls&gt;&lt;related-urls&gt;&lt;url&gt;http://www.tpc.org/information/benchmarks.asp&lt;/url&gt;&lt;/related-urls&gt;&lt;/urls&gt;&lt;/record&gt;&lt;/Cite&gt;&lt;/EndNote&gt;</w:instrText>
      </w:r>
      <w:r w:rsidR="00B771C5">
        <w:fldChar w:fldCharType="separate"/>
      </w:r>
      <w:r w:rsidR="00B771C5">
        <w:rPr>
          <w:noProof/>
        </w:rPr>
        <w:t>[2]</w:t>
      </w:r>
      <w:r w:rsidR="00B771C5">
        <w:fldChar w:fldCharType="end"/>
      </w:r>
      <w:r w:rsidR="00B771C5">
        <w:t xml:space="preserve"> benchmark’s data model, the semi-structured data represents the click stream on the site, and unstructured data denotes product reviews submitted by users. </w:t>
      </w:r>
      <w:r w:rsidR="00773998">
        <w:t xml:space="preserve">Volume and velocity are covered with a scale factor in the specification that determines the size for all data types, and a periodic refresh process based on TPC-DS’s data maintenance respectively. </w:t>
      </w:r>
    </w:p>
    <w:p w:rsidR="00773998" w:rsidRDefault="00773998" w:rsidP="00111FF4"/>
    <w:p w:rsidR="00773998" w:rsidRDefault="006A756B" w:rsidP="00111FF4">
      <w:pPr>
        <w:rPr>
          <w:color w:val="FF0000"/>
        </w:rPr>
      </w:pPr>
      <w:r>
        <w:t xml:space="preserve">Part of the BigBench research is on data generation, which includes an extension to the popular </w:t>
      </w:r>
      <w:r w:rsidR="00501801">
        <w:t xml:space="preserve">parallel data generation framework (PDGF) </w:t>
      </w:r>
      <w:r w:rsidR="00501801">
        <w:fldChar w:fldCharType="begin"/>
      </w:r>
      <w:r w:rsidR="00D251CE">
        <w:instrText xml:space="preserve"> ADDIN EN.CITE &lt;EndNote&gt;&lt;Cite&gt;&lt;Author&gt;Frank&lt;/Author&gt;&lt;Year&gt;2012&lt;/Year&gt;&lt;RecNum&gt;3001&lt;/RecNum&gt;&lt;DisplayText&gt;[75]&lt;/DisplayText&gt;&lt;record&gt;&lt;rec-number&gt;3001&lt;/rec-number&gt;&lt;foreign-keys&gt;&lt;key app="EN" db-id="5axaw559mfwdpuewrfppwdvasdfa2ep2ardp" timestamp="1422608253"&gt;3001&lt;/key&gt;&lt;/foreign-keys&gt;&lt;ref-type name="Conference Paper"&gt;47&lt;/ref-type&gt;&lt;contributors&gt;&lt;authors&gt;&lt;author&gt;Michael Frank&lt;/author&gt;&lt;author&gt;Meikel Poess&lt;/author&gt;&lt;author&gt;Tilmann Rabl&lt;/author&gt;&lt;/authors&gt;&lt;/contributors&gt;&lt;titles&gt;&lt;title&gt;Efficient update data generation for DBMS benchmarks&lt;/title&gt;&lt;secondary-title&gt;Proceedings of the 3rd ACM/SPEC International Conference on Performance Engineering&lt;/secondary-title&gt;&lt;/titles&gt;&lt;pages&gt;169-180&lt;/pages&gt;&lt;dates&gt;&lt;year&gt;2012&lt;/year&gt;&lt;/dates&gt;&lt;pub-location&gt;Boston, Massachusetts, USA&lt;/pub-location&gt;&lt;publisher&gt;ACM&lt;/publisher&gt;&lt;urls&gt;&lt;related-urls&gt;&lt;url&gt;http://dl.acm.org/citation.cfm?doid=2188286.2188315&lt;/url&gt;&lt;/related-urls&gt;&lt;/urls&gt;&lt;custom1&gt;2188315&lt;/custom1&gt;&lt;electronic-resource-num&gt;10.1145/2188286.2188315&lt;/electronic-resource-num&gt;&lt;/record&gt;&lt;/Cite&gt;&lt;/EndNote&gt;</w:instrText>
      </w:r>
      <w:r w:rsidR="00501801">
        <w:fldChar w:fldCharType="separate"/>
      </w:r>
      <w:r w:rsidR="00D251CE">
        <w:rPr>
          <w:noProof/>
        </w:rPr>
        <w:t>[75]</w:t>
      </w:r>
      <w:r w:rsidR="00501801">
        <w:fldChar w:fldCharType="end"/>
      </w:r>
      <w:r w:rsidR="00501801">
        <w:t xml:space="preserve"> to generate the click stream data (semi-structured), and a novel synthetic reviews (unstructured text data) generator, TextGen, which is seamlessly integrated with PDGF. </w:t>
      </w:r>
    </w:p>
    <w:p w:rsidR="00E226E7" w:rsidRDefault="00E226E7" w:rsidP="00111FF4">
      <w:pPr>
        <w:rPr>
          <w:color w:val="FF0000"/>
        </w:rPr>
      </w:pPr>
    </w:p>
    <w:p w:rsidR="00E226E7" w:rsidRDefault="001B3CE1" w:rsidP="00111FF4">
      <w:r>
        <w:t xml:space="preserve">There are a total of 30 queries covering 10 classes from 5 business categories. While these cover the business side well, they also cover 3 technical dimensions – data source, processing type, and analytic technique. Data source coverage is to represent all three – structured, semi-structured, and unstructured data – in the queries. </w:t>
      </w:r>
      <w:r w:rsidR="00894FC8">
        <w:t xml:space="preserve">Given that BigBench is a </w:t>
      </w:r>
      <w:r w:rsidR="00506E90">
        <w:t>paper</w:t>
      </w:r>
      <w:r w:rsidR="00894FC8">
        <w:t xml:space="preserve"> and </w:t>
      </w:r>
      <w:r w:rsidR="00506E90">
        <w:t>pencil</w:t>
      </w:r>
      <w:r w:rsidR="00894FC8">
        <w:t xml:space="preserve"> specification, the queries are specified using plain English. While some of these could be implemented efficiently with structured query language (SQL) or Hive-QL </w:t>
      </w:r>
      <w:r w:rsidR="00894FC8">
        <w:fldChar w:fldCharType="begin"/>
      </w:r>
      <w:r w:rsidR="00D251CE">
        <w:instrText xml:space="preserve"> ADDIN EN.CITE &lt;EndNote&gt;&lt;Cite&gt;&lt;Year&gt;2014&lt;/Year&gt;&lt;RecNum&gt;3002&lt;/RecNum&gt;&lt;DisplayText&gt;[76]&lt;/DisplayText&gt;&lt;record&gt;&lt;rec-number&gt;3002&lt;/rec-number&gt;&lt;foreign-keys&gt;&lt;key app="EN" db-id="5axaw559mfwdpuewrfppwdvasdfa2ep2ardp" timestamp="1422642865"&gt;3002&lt;/key&gt;&lt;/foreign-keys&gt;&lt;ref-type name="Web Page"&gt;12&lt;/ref-type&gt;&lt;contributors&gt;&lt;/contributors&gt;&lt;titles&gt;&lt;title&gt;Language Manual&lt;/title&gt;&lt;/titles&gt;&lt;number&gt;1/4/2015&lt;/number&gt;&lt;dates&gt;&lt;year&gt;2014&lt;/year&gt;&lt;pub-dates&gt;&lt;date&gt;Oct 22, 2014&lt;/date&gt;&lt;/pub-dates&gt;&lt;/dates&gt;&lt;urls&gt;&lt;related-urls&gt;&lt;url&gt;https://cwiki.apache.org/confluence/display/Hive/LanguageManual&lt;/url&gt;&lt;/related-urls&gt;&lt;/urls&gt;&lt;/record&gt;&lt;/Cite&gt;&lt;/EndNote&gt;</w:instrText>
      </w:r>
      <w:r w:rsidR="00894FC8">
        <w:fldChar w:fldCharType="separate"/>
      </w:r>
      <w:r w:rsidR="00D251CE">
        <w:rPr>
          <w:noProof/>
        </w:rPr>
        <w:t>[76]</w:t>
      </w:r>
      <w:r w:rsidR="00894FC8">
        <w:fldChar w:fldCharType="end"/>
      </w:r>
      <w:r w:rsidR="00894FC8">
        <w:t xml:space="preserve"> like declarative </w:t>
      </w:r>
      <w:r w:rsidR="00DD3FD8">
        <w:t xml:space="preserve">syntaxes, the others could benefit from a procedural based implementation like MapReduce or a mix of these two approaches. The processing type dimension assures that the queries make a reasonable coverage of these three types. BigBench identifies 3 analytic techniques in answering queries – statistical analysis, data mining, and simple reporting. </w:t>
      </w:r>
      <w:r w:rsidR="0051306B">
        <w:t xml:space="preserve">The analytic technique dimension of BigBench does justice to these 3 techniques by covering them reasonably in the 30 queries. The paper leaves out defining a performance metric for future work, but suggests </w:t>
      </w:r>
      <w:r w:rsidR="00B574B3">
        <w:t xml:space="preserve">taking </w:t>
      </w:r>
      <w:r w:rsidR="0051306B">
        <w:t>a geometric mean</w:t>
      </w:r>
      <w:r w:rsidR="00B574B3">
        <w:t xml:space="preserve"> approach as </w:t>
      </w:r>
      <m:oMath>
        <m:rad>
          <m:radPr>
            <m:ctrlPr>
              <w:rPr>
                <w:rFonts w:ascii="Cambria Math" w:hAnsi="Cambria Math"/>
                <w:i/>
              </w:rPr>
            </m:ctrlPr>
          </m:radPr>
          <m:deg>
            <m:r>
              <w:rPr>
                <w:rFonts w:ascii="Cambria Math" w:hAnsi="Cambria Math"/>
              </w:rPr>
              <m:t>30</m:t>
            </m: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30</m:t>
                </m:r>
              </m:sup>
              <m:e>
                <m:sSub>
                  <m:sSubPr>
                    <m:ctrlPr>
                      <w:rPr>
                        <w:rFonts w:ascii="Cambria Math" w:hAnsi="Cambria Math"/>
                        <w:i/>
                      </w:rPr>
                    </m:ctrlPr>
                  </m:sSubPr>
                  <m:e>
                    <m:r>
                      <w:rPr>
                        <w:rFonts w:ascii="Cambria Math" w:hAnsi="Cambria Math"/>
                      </w:rPr>
                      <m:t>P</m:t>
                    </m:r>
                  </m:e>
                  <m:sub>
                    <m:r>
                      <w:rPr>
                        <w:rFonts w:ascii="Cambria Math" w:hAnsi="Cambria Math"/>
                      </w:rPr>
                      <m:t>i</m:t>
                    </m:r>
                  </m:sub>
                </m:sSub>
              </m:e>
            </m:nary>
          </m:e>
        </m:rad>
      </m:oMath>
      <w:r w:rsidR="00B574B3">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B574B3">
        <w:t xml:space="preserve"> denotes execution time for query </w:t>
      </w:r>
      <m:oMath>
        <m:r>
          <w:rPr>
            <w:rFonts w:ascii="Cambria Math" w:hAnsi="Cambria Math"/>
          </w:rPr>
          <m:t>i</m:t>
        </m:r>
      </m:oMath>
      <w:r w:rsidR="00B574B3">
        <w:t xml:space="preserve">. It also presents their experience implementing and running this end-to-end on Teradata Aster database management system (DBMS). </w:t>
      </w:r>
    </w:p>
    <w:p w:rsidR="00B574B3" w:rsidRDefault="00B574B3" w:rsidP="00111FF4"/>
    <w:p w:rsidR="00B574B3" w:rsidRDefault="00B574B3" w:rsidP="00111FF4">
      <w:r>
        <w:t xml:space="preserve">In summary, BigBench is in active development at present and </w:t>
      </w:r>
      <w:r w:rsidR="00DA389B">
        <w:t>provides a good coverage on business related queries over a synthetic dataset. Additionally, p</w:t>
      </w:r>
      <w:r>
        <w:t>lans are set for a TP</w:t>
      </w:r>
      <w:r w:rsidR="00DA389B">
        <w:t xml:space="preserve">C proposal with its version 2.0 besides being a benchmark on its own. </w:t>
      </w:r>
    </w:p>
    <w:p w:rsidR="005C6BB7" w:rsidRDefault="005C6BB7" w:rsidP="00806D0A">
      <w:pPr>
        <w:pStyle w:val="Heading3"/>
        <w:spacing w:before="240"/>
      </w:pPr>
      <w:r>
        <w:t>LinkBench</w:t>
      </w:r>
    </w:p>
    <w:p w:rsidR="005C6BB7" w:rsidRDefault="00C94615" w:rsidP="005C6BB7">
      <w:r>
        <w:t xml:space="preserve">LinkBench </w:t>
      </w:r>
      <w:r>
        <w:fldChar w:fldCharType="begin"/>
      </w:r>
      <w:r w:rsidR="00D251CE">
        <w:instrText xml:space="preserve"> ADDIN EN.CITE &lt;EndNote&gt;&lt;Cite&gt;&lt;Author&gt;Armstrong&lt;/Author&gt;&lt;Year&gt;2013&lt;/Year&gt;&lt;RecNum&gt;3012&lt;/RecNum&gt;&lt;DisplayText&gt;[77]&lt;/DisplayText&gt;&lt;record&gt;&lt;rec-number&gt;3012&lt;/rec-number&gt;&lt;foreign-keys&gt;&lt;key app="EN" db-id="5axaw559mfwdpuewrfppwdvasdfa2ep2ardp" timestamp="1422834331"&gt;3012&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related-urls&gt;&lt;url&gt;http://people.cs.uchicago.edu/~tga/pubs/sigmod-linkbench-2013.pdf&lt;/url&gt;&lt;/related-urls&gt;&lt;/urls&gt;&lt;custom1&gt;2465296&lt;/custom1&gt;&lt;electronic-resource-num&gt;10.1145/2463676.2465296&lt;/electronic-resource-num&gt;&lt;/record&gt;&lt;/Cite&gt;&lt;/EndNote&gt;</w:instrText>
      </w:r>
      <w:r>
        <w:fldChar w:fldCharType="separate"/>
      </w:r>
      <w:r w:rsidR="00D251CE">
        <w:rPr>
          <w:noProof/>
        </w:rPr>
        <w:t>[77]</w:t>
      </w:r>
      <w:r>
        <w:fldChar w:fldCharType="end"/>
      </w:r>
      <w:r>
        <w:t xml:space="preserve"> is a benchmark developed at Facebook to evaluate its graph serving capabilities. Note, this evaluates a transactional workload, which is different from a graph processing benchmark like Graph500 that runs an analytic workload. </w:t>
      </w:r>
      <w:r w:rsidR="00A12FCF">
        <w:t>LinkBench is intended to serve as a synthetic benchmark to predict the performance of a database system serving Facebook’s production data, thereby reducing the need to perform costly and time consuming evaluations mirroring real data and requests.</w:t>
      </w:r>
    </w:p>
    <w:p w:rsidR="007F2ADA" w:rsidRDefault="007F2ADA" w:rsidP="005C6BB7"/>
    <w:p w:rsidR="00E51A74" w:rsidRDefault="006C6347" w:rsidP="005C6BB7">
      <w:r>
        <w:t xml:space="preserve">The data model of LinkBench is a social graph where nodes and edges are represented using appropriate structures in the underlying datastore, for example using tables with MySQL. The </w:t>
      </w:r>
      <w:r>
        <w:lastRenderedPageBreak/>
        <w:t xml:space="preserve">authors have studied in detail the characteristics of the Facebook’s data when coming up with a data generator that would closely resemble it. </w:t>
      </w:r>
    </w:p>
    <w:p w:rsidR="00E51A74" w:rsidRDefault="00E51A74" w:rsidP="005C6BB7"/>
    <w:p w:rsidR="00E51A74" w:rsidRDefault="00E51A74" w:rsidP="005C6BB7">
      <w:r>
        <w:t xml:space="preserve">The </w:t>
      </w:r>
      <w:r w:rsidR="00A953B8">
        <w:t>workload</w:t>
      </w:r>
      <w:r>
        <w:t xml:space="preserve"> is also modeled after careful studying of actual social transactions. They consider several factors such as access patterns and distributions, access patterns by data type, graph structure and access patterns, and update characterization in coming up with an operation mix for the benchmark.</w:t>
      </w:r>
    </w:p>
    <w:p w:rsidR="00E51A74" w:rsidRDefault="00E51A74" w:rsidP="005C6BB7"/>
    <w:p w:rsidR="006C6347" w:rsidRDefault="00E51A74" w:rsidP="005C6BB7">
      <w:r>
        <w:t xml:space="preserve">The </w:t>
      </w:r>
      <w:r w:rsidR="00A953B8">
        <w:t>design</w:t>
      </w:r>
      <w:r>
        <w:t xml:space="preserve"> includes a driver program that generates data and fires up requester threads with the operation mix. The </w:t>
      </w:r>
      <w:r w:rsidR="00A953B8">
        <w:t>connections to the data store are handled through LinkBench’s graph store implementation, which currently includes support for MySQL back ends. Most of the information for the benchmark is fed through simple configuration file, which makes it easy to adapt for different settings in future.</w:t>
      </w:r>
    </w:p>
    <w:p w:rsidR="00A953B8" w:rsidRDefault="00A953B8" w:rsidP="005C6BB7"/>
    <w:p w:rsidR="00A953B8" w:rsidRDefault="00A953B8" w:rsidP="005C6BB7">
      <w:r>
        <w:t>Primary metrics included in the benchmark are operation latency and mean operation throughput. The other metrics include price/performance, CPU usage, I/O count per second, I/O rate MB/s, resident memory size, and persistent storage size.</w:t>
      </w:r>
    </w:p>
    <w:p w:rsidR="00806D0A" w:rsidRDefault="00044A19" w:rsidP="00806D0A">
      <w:pPr>
        <w:pStyle w:val="Heading3"/>
        <w:spacing w:before="240"/>
      </w:pPr>
      <w:r>
        <w:t>MineB</w:t>
      </w:r>
      <w:r w:rsidR="00806D0A">
        <w:t>ench</w:t>
      </w:r>
    </w:p>
    <w:p w:rsidR="005C0929" w:rsidRDefault="005C0929" w:rsidP="00216E6F">
      <w:r>
        <w:t xml:space="preserve">MineBench </w:t>
      </w:r>
      <w:r>
        <w:fldChar w:fldCharType="begin"/>
      </w:r>
      <w:r w:rsidR="00D251CE">
        <w:instrText xml:space="preserve"> ADDIN EN.CITE &lt;EndNote&gt;&lt;Cite&gt;&lt;Author&gt;Narayanan&lt;/Author&gt;&lt;Year&gt;2006&lt;/Year&gt;&lt;RecNum&gt;3007&lt;/RecNum&gt;&lt;DisplayText&gt;[78]&lt;/DisplayText&gt;&lt;record&gt;&lt;rec-number&gt;3007&lt;/rec-number&gt;&lt;foreign-keys&gt;&lt;key app="EN" db-id="5axaw559mfwdpuewrfppwdvasdfa2ep2ardp" timestamp="1422817252"&gt;3007&lt;/key&gt;&lt;/foreign-keys&gt;&lt;ref-type name="Conference Proceedings"&gt;10&lt;/ref-type&gt;&lt;contributors&gt;&lt;authors&gt;&lt;author&gt;Ramanathan Narayanan&lt;/author&gt;&lt;author&gt;&lt;style face="normal" font="default" size="100%"&gt;Berkin O¨ z&lt;/style&gt;&lt;style face="normal" font="default" charset="162" size="100%"&gt;ıs.ıkyılmaz&lt;/style&gt;&lt;/author&gt;&lt;author&gt;Joseph Zambreno&lt;/author&gt;&lt;author&gt;Gokhan Memik&lt;/author&gt;&lt;author&gt;Alok Choudhary&lt;/author&gt;&lt;author&gt;Jayaprakash Pisharath&lt;/author&gt;&lt;/authors&gt;&lt;/contributors&gt;&lt;titles&gt;&lt;title&gt;MineBench: A Benchmark Suite for Data Mining Workloads&lt;/title&gt;&lt;secondary-title&gt;Workload Characterization, 2006 IEEE International Symposium 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related-urls&gt;&lt;url&gt;http://cucis.ece.northwestern.edu/publications/pdf/NarOzi06A.pdf&lt;/url&gt;&lt;/related-urls&gt;&lt;/urls&gt;&lt;electronic-resource-num&gt;10.1109/IISWC.2006.302743&lt;/electronic-resource-num&gt;&lt;/record&gt;&lt;/Cite&gt;&lt;/EndNote&gt;</w:instrText>
      </w:r>
      <w:r>
        <w:fldChar w:fldCharType="separate"/>
      </w:r>
      <w:r w:rsidR="00D251CE">
        <w:rPr>
          <w:noProof/>
        </w:rPr>
        <w:t>[78]</w:t>
      </w:r>
      <w:r>
        <w:fldChar w:fldCharType="end"/>
      </w:r>
      <w:r>
        <w:t xml:space="preserve"> is a benchmark targeted for data mining workloads and presents 15 applications covering 5 categories as shown in</w:t>
      </w:r>
      <w:r w:rsidR="003B4367">
        <w:t xml:space="preserve"> </w:t>
      </w:r>
      <w:r w:rsidR="003B4367">
        <w:fldChar w:fldCharType="begin"/>
      </w:r>
      <w:r w:rsidR="003B4367">
        <w:instrText xml:space="preserve"> REF _Ref410637251 \h </w:instrText>
      </w:r>
      <w:r w:rsidR="003B4367">
        <w:fldChar w:fldCharType="separate"/>
      </w:r>
      <w:r w:rsidR="00361F53">
        <w:t xml:space="preserve">Table </w:t>
      </w:r>
      <w:r w:rsidR="00361F53">
        <w:rPr>
          <w:noProof/>
        </w:rPr>
        <w:t>4</w:t>
      </w:r>
      <w:r w:rsidR="003B4367">
        <w:fldChar w:fldCharType="end"/>
      </w:r>
      <w:r>
        <w:t>.</w:t>
      </w:r>
    </w:p>
    <w:p w:rsidR="00055391" w:rsidRDefault="00055391" w:rsidP="00055391">
      <w:pPr>
        <w:pStyle w:val="Caption"/>
        <w:keepNext/>
        <w:jc w:val="center"/>
      </w:pPr>
      <w:bookmarkStart w:id="28" w:name="_Ref410637251"/>
      <w:r>
        <w:t xml:space="preserve">Table </w:t>
      </w:r>
      <w:fldSimple w:instr=" SEQ Table \* ARABIC ">
        <w:r w:rsidR="00361F53">
          <w:rPr>
            <w:noProof/>
          </w:rPr>
          <w:t>4</w:t>
        </w:r>
      </w:fldSimple>
      <w:bookmarkEnd w:id="28"/>
      <w:r>
        <w:t xml:space="preserve"> </w:t>
      </w:r>
      <w:r w:rsidRPr="008F191F">
        <w:t>MineBench applications</w:t>
      </w:r>
    </w:p>
    <w:tbl>
      <w:tblPr>
        <w:tblStyle w:val="TableGrid"/>
        <w:tblW w:w="9686" w:type="dxa"/>
        <w:tblInd w:w="-5" w:type="dxa"/>
        <w:tblLayout w:type="fixed"/>
        <w:tblLook w:val="04A0" w:firstRow="1" w:lastRow="0" w:firstColumn="1" w:lastColumn="0" w:noHBand="0" w:noVBand="1"/>
      </w:tblPr>
      <w:tblGrid>
        <w:gridCol w:w="1440"/>
        <w:gridCol w:w="1530"/>
        <w:gridCol w:w="6716"/>
      </w:tblGrid>
      <w:tr w:rsidR="00055391" w:rsidRPr="00EC0154" w:rsidTr="00775FEB">
        <w:trPr>
          <w:trHeight w:val="485"/>
        </w:trPr>
        <w:tc>
          <w:tcPr>
            <w:tcW w:w="1440" w:type="dxa"/>
            <w:shd w:val="clear" w:color="auto" w:fill="D9D9D9" w:themeFill="background1" w:themeFillShade="D9"/>
            <w:vAlign w:val="center"/>
          </w:tcPr>
          <w:p w:rsidR="00055391" w:rsidRPr="00EC0154" w:rsidRDefault="00055391" w:rsidP="00775FEB">
            <w:pPr>
              <w:jc w:val="center"/>
              <w:rPr>
                <w:b/>
                <w:bCs/>
                <w:sz w:val="22"/>
                <w:szCs w:val="22"/>
              </w:rPr>
            </w:pPr>
            <w:r>
              <w:rPr>
                <w:b/>
                <w:bCs/>
                <w:sz w:val="22"/>
                <w:szCs w:val="22"/>
              </w:rPr>
              <w:t>Application</w:t>
            </w:r>
          </w:p>
        </w:tc>
        <w:tc>
          <w:tcPr>
            <w:tcW w:w="1530" w:type="dxa"/>
            <w:shd w:val="clear" w:color="auto" w:fill="D9D9D9" w:themeFill="background1" w:themeFillShade="D9"/>
            <w:vAlign w:val="center"/>
          </w:tcPr>
          <w:p w:rsidR="00055391" w:rsidRPr="00EC0154" w:rsidRDefault="00055391" w:rsidP="00775FEB">
            <w:pPr>
              <w:jc w:val="center"/>
              <w:rPr>
                <w:b/>
                <w:bCs/>
                <w:sz w:val="22"/>
                <w:szCs w:val="22"/>
              </w:rPr>
            </w:pPr>
            <w:r>
              <w:rPr>
                <w:b/>
                <w:bCs/>
                <w:sz w:val="22"/>
                <w:szCs w:val="22"/>
              </w:rPr>
              <w:t>Category</w:t>
            </w:r>
          </w:p>
        </w:tc>
        <w:tc>
          <w:tcPr>
            <w:tcW w:w="6716" w:type="dxa"/>
            <w:shd w:val="clear" w:color="auto" w:fill="D9D9D9" w:themeFill="background1" w:themeFillShade="D9"/>
            <w:vAlign w:val="center"/>
          </w:tcPr>
          <w:p w:rsidR="00055391" w:rsidRPr="00EC0154" w:rsidRDefault="00055391" w:rsidP="00775FEB">
            <w:pPr>
              <w:jc w:val="center"/>
              <w:rPr>
                <w:b/>
                <w:bCs/>
                <w:sz w:val="22"/>
                <w:szCs w:val="22"/>
              </w:rPr>
            </w:pPr>
            <w:r>
              <w:rPr>
                <w:b/>
                <w:bCs/>
                <w:sz w:val="22"/>
                <w:szCs w:val="22"/>
              </w:rPr>
              <w:t>Description</w:t>
            </w:r>
          </w:p>
        </w:tc>
      </w:tr>
      <w:tr w:rsidR="00055391" w:rsidRPr="00EC0154" w:rsidTr="00775FEB">
        <w:tc>
          <w:tcPr>
            <w:tcW w:w="1440" w:type="dxa"/>
            <w:vAlign w:val="center"/>
          </w:tcPr>
          <w:p w:rsidR="00055391" w:rsidRPr="00EC0154" w:rsidRDefault="00055391" w:rsidP="00775FEB">
            <w:pPr>
              <w:jc w:val="center"/>
              <w:rPr>
                <w:sz w:val="22"/>
                <w:szCs w:val="22"/>
              </w:rPr>
            </w:pPr>
            <w:r>
              <w:rPr>
                <w:sz w:val="22"/>
                <w:szCs w:val="22"/>
              </w:rPr>
              <w:t>ScalParC</w:t>
            </w:r>
          </w:p>
        </w:tc>
        <w:tc>
          <w:tcPr>
            <w:tcW w:w="1530" w:type="dxa"/>
            <w:vAlign w:val="center"/>
          </w:tcPr>
          <w:p w:rsidR="00055391" w:rsidRPr="00EC0154" w:rsidRDefault="00055391" w:rsidP="00775FEB">
            <w:pPr>
              <w:jc w:val="center"/>
              <w:rPr>
                <w:sz w:val="22"/>
                <w:szCs w:val="22"/>
              </w:rPr>
            </w:pPr>
            <w:r>
              <w:rPr>
                <w:sz w:val="22"/>
                <w:szCs w:val="22"/>
              </w:rPr>
              <w:t>Classification</w:t>
            </w:r>
          </w:p>
        </w:tc>
        <w:tc>
          <w:tcPr>
            <w:tcW w:w="6716" w:type="dxa"/>
            <w:vAlign w:val="center"/>
          </w:tcPr>
          <w:p w:rsidR="00055391" w:rsidRPr="00EC0154" w:rsidRDefault="00055391" w:rsidP="00775FEB">
            <w:pPr>
              <w:jc w:val="center"/>
              <w:rPr>
                <w:sz w:val="22"/>
                <w:szCs w:val="22"/>
              </w:rPr>
            </w:pPr>
            <w:r w:rsidRPr="00E355C4">
              <w:rPr>
                <w:sz w:val="22"/>
                <w:szCs w:val="22"/>
              </w:rPr>
              <w:t>Decision tree classification</w:t>
            </w:r>
          </w:p>
        </w:tc>
      </w:tr>
      <w:tr w:rsidR="00055391" w:rsidRPr="00EC0154" w:rsidTr="00775FEB">
        <w:tc>
          <w:tcPr>
            <w:tcW w:w="1440" w:type="dxa"/>
            <w:vAlign w:val="center"/>
          </w:tcPr>
          <w:p w:rsidR="00055391" w:rsidRPr="00EC0154" w:rsidRDefault="00055391" w:rsidP="00775FEB">
            <w:pPr>
              <w:jc w:val="center"/>
              <w:rPr>
                <w:sz w:val="22"/>
                <w:szCs w:val="22"/>
              </w:rPr>
            </w:pPr>
            <w:r>
              <w:rPr>
                <w:sz w:val="22"/>
                <w:szCs w:val="22"/>
              </w:rPr>
              <w:t>Naïve Bayesian</w:t>
            </w:r>
          </w:p>
        </w:tc>
        <w:tc>
          <w:tcPr>
            <w:tcW w:w="1530" w:type="dxa"/>
            <w:vAlign w:val="center"/>
          </w:tcPr>
          <w:p w:rsidR="00055391" w:rsidRPr="00EC0154" w:rsidRDefault="00055391" w:rsidP="00775FEB">
            <w:pPr>
              <w:jc w:val="center"/>
              <w:rPr>
                <w:sz w:val="22"/>
                <w:szCs w:val="22"/>
              </w:rPr>
            </w:pPr>
            <w:r>
              <w:rPr>
                <w:sz w:val="22"/>
                <w:szCs w:val="22"/>
              </w:rPr>
              <w:t>Classification</w:t>
            </w:r>
          </w:p>
        </w:tc>
        <w:tc>
          <w:tcPr>
            <w:tcW w:w="6716" w:type="dxa"/>
            <w:vAlign w:val="center"/>
          </w:tcPr>
          <w:p w:rsidR="00055391" w:rsidRPr="00EC0154" w:rsidRDefault="00055391" w:rsidP="00775FEB">
            <w:pPr>
              <w:jc w:val="center"/>
              <w:rPr>
                <w:sz w:val="22"/>
                <w:szCs w:val="22"/>
              </w:rPr>
            </w:pPr>
            <w:r w:rsidRPr="00E355C4">
              <w:rPr>
                <w:sz w:val="22"/>
                <w:szCs w:val="22"/>
              </w:rPr>
              <w:t>Simple statistical classifier</w:t>
            </w:r>
          </w:p>
        </w:tc>
      </w:tr>
      <w:tr w:rsidR="00055391" w:rsidRPr="00EC0154" w:rsidTr="00775FEB">
        <w:tc>
          <w:tcPr>
            <w:tcW w:w="1440" w:type="dxa"/>
            <w:vAlign w:val="center"/>
          </w:tcPr>
          <w:p w:rsidR="00055391" w:rsidRDefault="00055391" w:rsidP="00775FEB">
            <w:pPr>
              <w:jc w:val="center"/>
              <w:rPr>
                <w:sz w:val="22"/>
                <w:szCs w:val="22"/>
              </w:rPr>
            </w:pPr>
            <w:r>
              <w:rPr>
                <w:sz w:val="22"/>
                <w:szCs w:val="22"/>
              </w:rPr>
              <w:t>SNP</w:t>
            </w:r>
          </w:p>
        </w:tc>
        <w:tc>
          <w:tcPr>
            <w:tcW w:w="1530" w:type="dxa"/>
            <w:vAlign w:val="center"/>
          </w:tcPr>
          <w:p w:rsidR="00055391" w:rsidRDefault="00055391" w:rsidP="00775FEB">
            <w:pPr>
              <w:jc w:val="center"/>
              <w:rPr>
                <w:sz w:val="22"/>
                <w:szCs w:val="22"/>
              </w:rPr>
            </w:pPr>
            <w:r>
              <w:rPr>
                <w:sz w:val="22"/>
                <w:szCs w:val="22"/>
              </w:rPr>
              <w:t>Classification</w:t>
            </w:r>
          </w:p>
        </w:tc>
        <w:tc>
          <w:tcPr>
            <w:tcW w:w="6716" w:type="dxa"/>
            <w:vAlign w:val="center"/>
          </w:tcPr>
          <w:p w:rsidR="00055391" w:rsidRPr="00EC0154" w:rsidRDefault="00055391" w:rsidP="00775FEB">
            <w:pPr>
              <w:jc w:val="center"/>
              <w:rPr>
                <w:sz w:val="22"/>
                <w:szCs w:val="22"/>
              </w:rPr>
            </w:pPr>
            <w:r w:rsidRPr="00E355C4">
              <w:rPr>
                <w:sz w:val="22"/>
                <w:szCs w:val="22"/>
              </w:rPr>
              <w:t>Hill-climbing search method for DNA dependency extraction</w:t>
            </w:r>
          </w:p>
        </w:tc>
      </w:tr>
      <w:tr w:rsidR="00055391" w:rsidRPr="00EC0154" w:rsidTr="00775FEB">
        <w:tc>
          <w:tcPr>
            <w:tcW w:w="1440" w:type="dxa"/>
            <w:vAlign w:val="center"/>
          </w:tcPr>
          <w:p w:rsidR="00055391" w:rsidRDefault="00055391" w:rsidP="00775FEB">
            <w:pPr>
              <w:jc w:val="center"/>
              <w:rPr>
                <w:sz w:val="22"/>
                <w:szCs w:val="22"/>
              </w:rPr>
            </w:pPr>
            <w:r>
              <w:rPr>
                <w:sz w:val="22"/>
                <w:szCs w:val="22"/>
              </w:rPr>
              <w:t>Research</w:t>
            </w:r>
          </w:p>
        </w:tc>
        <w:tc>
          <w:tcPr>
            <w:tcW w:w="1530" w:type="dxa"/>
            <w:vAlign w:val="center"/>
          </w:tcPr>
          <w:p w:rsidR="00055391" w:rsidRDefault="00055391" w:rsidP="00775FEB">
            <w:pPr>
              <w:jc w:val="center"/>
              <w:rPr>
                <w:sz w:val="22"/>
                <w:szCs w:val="22"/>
              </w:rPr>
            </w:pPr>
            <w:r>
              <w:rPr>
                <w:sz w:val="22"/>
                <w:szCs w:val="22"/>
              </w:rPr>
              <w:t>Classification</w:t>
            </w:r>
          </w:p>
        </w:tc>
        <w:tc>
          <w:tcPr>
            <w:tcW w:w="6716" w:type="dxa"/>
            <w:vAlign w:val="center"/>
          </w:tcPr>
          <w:p w:rsidR="00055391" w:rsidRPr="00EC0154" w:rsidRDefault="00055391" w:rsidP="00775FEB">
            <w:pPr>
              <w:jc w:val="center"/>
              <w:rPr>
                <w:sz w:val="22"/>
                <w:szCs w:val="22"/>
              </w:rPr>
            </w:pPr>
            <w:r w:rsidRPr="00E355C4">
              <w:rPr>
                <w:sz w:val="22"/>
                <w:szCs w:val="22"/>
              </w:rPr>
              <w:t>RNA sequence search using stochastic Context-Free Grammars</w:t>
            </w:r>
          </w:p>
        </w:tc>
      </w:tr>
      <w:tr w:rsidR="00055391" w:rsidRPr="00EC0154" w:rsidTr="00775FEB">
        <w:tc>
          <w:tcPr>
            <w:tcW w:w="1440" w:type="dxa"/>
            <w:vAlign w:val="center"/>
          </w:tcPr>
          <w:p w:rsidR="00055391" w:rsidRDefault="00055391" w:rsidP="00775FEB">
            <w:pPr>
              <w:jc w:val="center"/>
              <w:rPr>
                <w:sz w:val="22"/>
                <w:szCs w:val="22"/>
              </w:rPr>
            </w:pPr>
            <w:r>
              <w:rPr>
                <w:sz w:val="22"/>
                <w:szCs w:val="22"/>
              </w:rPr>
              <w:t>SVM-RFE</w:t>
            </w:r>
          </w:p>
        </w:tc>
        <w:tc>
          <w:tcPr>
            <w:tcW w:w="1530" w:type="dxa"/>
            <w:vAlign w:val="center"/>
          </w:tcPr>
          <w:p w:rsidR="00055391" w:rsidRDefault="00055391" w:rsidP="00775FEB">
            <w:pPr>
              <w:jc w:val="center"/>
              <w:rPr>
                <w:sz w:val="22"/>
                <w:szCs w:val="22"/>
              </w:rPr>
            </w:pPr>
            <w:r>
              <w:rPr>
                <w:sz w:val="22"/>
                <w:szCs w:val="22"/>
              </w:rPr>
              <w:t>Classification</w:t>
            </w:r>
          </w:p>
        </w:tc>
        <w:tc>
          <w:tcPr>
            <w:tcW w:w="6716" w:type="dxa"/>
            <w:vAlign w:val="center"/>
          </w:tcPr>
          <w:p w:rsidR="00055391" w:rsidRPr="00EC0154" w:rsidRDefault="00055391" w:rsidP="00775FEB">
            <w:pPr>
              <w:jc w:val="center"/>
              <w:rPr>
                <w:sz w:val="22"/>
                <w:szCs w:val="22"/>
              </w:rPr>
            </w:pPr>
            <w:r w:rsidRPr="00E355C4">
              <w:rPr>
                <w:sz w:val="22"/>
                <w:szCs w:val="22"/>
              </w:rPr>
              <w:t>Gene expression classifier using recursive feature elimination</w:t>
            </w:r>
          </w:p>
        </w:tc>
      </w:tr>
      <w:tr w:rsidR="00055391" w:rsidRPr="00EC0154" w:rsidTr="00775FEB">
        <w:tc>
          <w:tcPr>
            <w:tcW w:w="1440" w:type="dxa"/>
            <w:vAlign w:val="center"/>
          </w:tcPr>
          <w:p w:rsidR="00055391" w:rsidRDefault="00055391" w:rsidP="00775FEB">
            <w:pPr>
              <w:jc w:val="center"/>
              <w:rPr>
                <w:sz w:val="22"/>
                <w:szCs w:val="22"/>
              </w:rPr>
            </w:pPr>
            <w:r>
              <w:rPr>
                <w:sz w:val="22"/>
                <w:szCs w:val="22"/>
              </w:rPr>
              <w:t>K-means</w:t>
            </w:r>
          </w:p>
        </w:tc>
        <w:tc>
          <w:tcPr>
            <w:tcW w:w="1530" w:type="dxa"/>
            <w:vAlign w:val="center"/>
          </w:tcPr>
          <w:p w:rsidR="00055391" w:rsidRPr="00EC0154" w:rsidRDefault="00055391" w:rsidP="00775FEB">
            <w:pPr>
              <w:jc w:val="center"/>
              <w:rPr>
                <w:sz w:val="22"/>
                <w:szCs w:val="22"/>
              </w:rPr>
            </w:pPr>
            <w:r>
              <w:rPr>
                <w:sz w:val="22"/>
                <w:szCs w:val="22"/>
              </w:rPr>
              <w:t>Clustering</w:t>
            </w:r>
          </w:p>
        </w:tc>
        <w:tc>
          <w:tcPr>
            <w:tcW w:w="6716" w:type="dxa"/>
            <w:vAlign w:val="center"/>
          </w:tcPr>
          <w:p w:rsidR="00055391" w:rsidRPr="00EC0154" w:rsidRDefault="00055391" w:rsidP="00775FEB">
            <w:pPr>
              <w:jc w:val="center"/>
              <w:rPr>
                <w:sz w:val="22"/>
                <w:szCs w:val="22"/>
              </w:rPr>
            </w:pPr>
            <w:r w:rsidRPr="00E355C4">
              <w:rPr>
                <w:sz w:val="22"/>
                <w:szCs w:val="22"/>
              </w:rPr>
              <w:t>Mean-based data partitioning method</w:t>
            </w:r>
          </w:p>
        </w:tc>
      </w:tr>
      <w:tr w:rsidR="00055391" w:rsidRPr="00EC0154" w:rsidTr="00775FEB">
        <w:tc>
          <w:tcPr>
            <w:tcW w:w="1440" w:type="dxa"/>
            <w:vAlign w:val="center"/>
          </w:tcPr>
          <w:p w:rsidR="00055391" w:rsidRDefault="00055391" w:rsidP="00775FEB">
            <w:pPr>
              <w:jc w:val="center"/>
              <w:rPr>
                <w:sz w:val="22"/>
                <w:szCs w:val="22"/>
              </w:rPr>
            </w:pPr>
            <w:r>
              <w:rPr>
                <w:sz w:val="22"/>
                <w:szCs w:val="22"/>
              </w:rPr>
              <w:t>Fuzzy K-means</w:t>
            </w:r>
          </w:p>
        </w:tc>
        <w:tc>
          <w:tcPr>
            <w:tcW w:w="1530" w:type="dxa"/>
            <w:vAlign w:val="center"/>
          </w:tcPr>
          <w:p w:rsidR="00055391" w:rsidRPr="00EC0154" w:rsidRDefault="00055391" w:rsidP="00775FEB">
            <w:pPr>
              <w:jc w:val="center"/>
              <w:rPr>
                <w:sz w:val="22"/>
                <w:szCs w:val="22"/>
              </w:rPr>
            </w:pPr>
            <w:r>
              <w:rPr>
                <w:sz w:val="22"/>
                <w:szCs w:val="22"/>
              </w:rPr>
              <w:t>Clustering</w:t>
            </w:r>
          </w:p>
        </w:tc>
        <w:tc>
          <w:tcPr>
            <w:tcW w:w="6716" w:type="dxa"/>
            <w:vAlign w:val="center"/>
          </w:tcPr>
          <w:p w:rsidR="00055391" w:rsidRPr="00EC0154" w:rsidRDefault="00055391" w:rsidP="00775FEB">
            <w:pPr>
              <w:jc w:val="center"/>
              <w:rPr>
                <w:sz w:val="22"/>
                <w:szCs w:val="22"/>
              </w:rPr>
            </w:pPr>
            <w:r w:rsidRPr="00E355C4">
              <w:rPr>
                <w:sz w:val="22"/>
                <w:szCs w:val="22"/>
              </w:rPr>
              <w:t>Fuzzy logic-based data partitioning method</w:t>
            </w:r>
          </w:p>
        </w:tc>
      </w:tr>
      <w:tr w:rsidR="00055391" w:rsidRPr="00EC0154" w:rsidTr="00775FEB">
        <w:tc>
          <w:tcPr>
            <w:tcW w:w="1440" w:type="dxa"/>
            <w:vAlign w:val="center"/>
          </w:tcPr>
          <w:p w:rsidR="00055391" w:rsidRDefault="00055391" w:rsidP="00775FEB">
            <w:pPr>
              <w:jc w:val="center"/>
              <w:rPr>
                <w:sz w:val="22"/>
                <w:szCs w:val="22"/>
              </w:rPr>
            </w:pPr>
            <w:r>
              <w:rPr>
                <w:sz w:val="22"/>
                <w:szCs w:val="22"/>
              </w:rPr>
              <w:t>HOP</w:t>
            </w:r>
          </w:p>
        </w:tc>
        <w:tc>
          <w:tcPr>
            <w:tcW w:w="1530" w:type="dxa"/>
            <w:vAlign w:val="center"/>
          </w:tcPr>
          <w:p w:rsidR="00055391" w:rsidRPr="00EC0154" w:rsidRDefault="00055391" w:rsidP="00775FEB">
            <w:pPr>
              <w:jc w:val="center"/>
              <w:rPr>
                <w:sz w:val="22"/>
                <w:szCs w:val="22"/>
              </w:rPr>
            </w:pPr>
            <w:r>
              <w:rPr>
                <w:sz w:val="22"/>
                <w:szCs w:val="22"/>
              </w:rPr>
              <w:t>Clustering</w:t>
            </w:r>
          </w:p>
        </w:tc>
        <w:tc>
          <w:tcPr>
            <w:tcW w:w="6716" w:type="dxa"/>
            <w:vAlign w:val="center"/>
          </w:tcPr>
          <w:p w:rsidR="00055391" w:rsidRPr="00EC0154" w:rsidRDefault="00055391" w:rsidP="00775FEB">
            <w:pPr>
              <w:jc w:val="center"/>
              <w:rPr>
                <w:sz w:val="22"/>
                <w:szCs w:val="22"/>
              </w:rPr>
            </w:pPr>
            <w:r w:rsidRPr="00E355C4">
              <w:rPr>
                <w:sz w:val="22"/>
                <w:szCs w:val="22"/>
              </w:rPr>
              <w:t>Density-based grouping method</w:t>
            </w:r>
          </w:p>
        </w:tc>
      </w:tr>
      <w:tr w:rsidR="00055391" w:rsidRPr="00EC0154" w:rsidTr="00775FEB">
        <w:tc>
          <w:tcPr>
            <w:tcW w:w="1440" w:type="dxa"/>
            <w:vAlign w:val="center"/>
          </w:tcPr>
          <w:p w:rsidR="00055391" w:rsidRDefault="00055391" w:rsidP="00775FEB">
            <w:pPr>
              <w:jc w:val="center"/>
              <w:rPr>
                <w:sz w:val="22"/>
                <w:szCs w:val="22"/>
              </w:rPr>
            </w:pPr>
            <w:r>
              <w:rPr>
                <w:sz w:val="22"/>
                <w:szCs w:val="22"/>
              </w:rPr>
              <w:t>BIRCH</w:t>
            </w:r>
          </w:p>
        </w:tc>
        <w:tc>
          <w:tcPr>
            <w:tcW w:w="1530" w:type="dxa"/>
            <w:vAlign w:val="center"/>
          </w:tcPr>
          <w:p w:rsidR="00055391" w:rsidRPr="00EC0154" w:rsidRDefault="00055391" w:rsidP="00775FEB">
            <w:pPr>
              <w:jc w:val="center"/>
              <w:rPr>
                <w:sz w:val="22"/>
                <w:szCs w:val="22"/>
              </w:rPr>
            </w:pPr>
            <w:r>
              <w:rPr>
                <w:sz w:val="22"/>
                <w:szCs w:val="22"/>
              </w:rPr>
              <w:t>Clustering</w:t>
            </w:r>
          </w:p>
        </w:tc>
        <w:tc>
          <w:tcPr>
            <w:tcW w:w="6716" w:type="dxa"/>
            <w:vAlign w:val="center"/>
          </w:tcPr>
          <w:p w:rsidR="00055391" w:rsidRPr="00EC0154" w:rsidRDefault="00055391" w:rsidP="00775FEB">
            <w:pPr>
              <w:jc w:val="center"/>
              <w:rPr>
                <w:sz w:val="22"/>
                <w:szCs w:val="22"/>
              </w:rPr>
            </w:pPr>
            <w:r w:rsidRPr="00E355C4">
              <w:rPr>
                <w:sz w:val="22"/>
                <w:szCs w:val="22"/>
              </w:rPr>
              <w:t>Hierarchical Clustering method</w:t>
            </w:r>
          </w:p>
        </w:tc>
      </w:tr>
      <w:tr w:rsidR="00055391" w:rsidRPr="00EC0154" w:rsidTr="00775FEB">
        <w:tc>
          <w:tcPr>
            <w:tcW w:w="1440" w:type="dxa"/>
            <w:vAlign w:val="center"/>
          </w:tcPr>
          <w:p w:rsidR="00055391" w:rsidRDefault="00055391" w:rsidP="00775FEB">
            <w:pPr>
              <w:jc w:val="center"/>
              <w:rPr>
                <w:sz w:val="22"/>
                <w:szCs w:val="22"/>
              </w:rPr>
            </w:pPr>
            <w:r>
              <w:rPr>
                <w:sz w:val="22"/>
                <w:szCs w:val="22"/>
              </w:rPr>
              <w:t>Eclat</w:t>
            </w:r>
          </w:p>
        </w:tc>
        <w:tc>
          <w:tcPr>
            <w:tcW w:w="1530" w:type="dxa"/>
            <w:vAlign w:val="center"/>
          </w:tcPr>
          <w:p w:rsidR="00055391" w:rsidRPr="00EC0154" w:rsidRDefault="00055391" w:rsidP="00775FEB">
            <w:pPr>
              <w:jc w:val="center"/>
              <w:rPr>
                <w:sz w:val="22"/>
                <w:szCs w:val="22"/>
              </w:rPr>
            </w:pPr>
            <w:r>
              <w:rPr>
                <w:sz w:val="22"/>
                <w:szCs w:val="22"/>
              </w:rPr>
              <w:t>Association Rule Mining</w:t>
            </w:r>
          </w:p>
        </w:tc>
        <w:tc>
          <w:tcPr>
            <w:tcW w:w="6716" w:type="dxa"/>
            <w:vAlign w:val="center"/>
          </w:tcPr>
          <w:p w:rsidR="00055391" w:rsidRPr="00EC0154" w:rsidRDefault="00055391" w:rsidP="00775FEB">
            <w:pPr>
              <w:jc w:val="center"/>
              <w:rPr>
                <w:sz w:val="22"/>
                <w:szCs w:val="22"/>
              </w:rPr>
            </w:pPr>
            <w:r w:rsidRPr="00E355C4">
              <w:rPr>
                <w:sz w:val="22"/>
                <w:szCs w:val="22"/>
              </w:rPr>
              <w:t>Vertical database, Lattice transversal techniques used</w:t>
            </w:r>
          </w:p>
        </w:tc>
      </w:tr>
      <w:tr w:rsidR="00055391" w:rsidRPr="00EC0154" w:rsidTr="00775FEB">
        <w:tc>
          <w:tcPr>
            <w:tcW w:w="1440" w:type="dxa"/>
            <w:vAlign w:val="center"/>
          </w:tcPr>
          <w:p w:rsidR="00055391" w:rsidRDefault="00055391" w:rsidP="00775FEB">
            <w:pPr>
              <w:jc w:val="center"/>
              <w:rPr>
                <w:sz w:val="22"/>
                <w:szCs w:val="22"/>
              </w:rPr>
            </w:pPr>
            <w:r>
              <w:rPr>
                <w:sz w:val="22"/>
                <w:szCs w:val="22"/>
              </w:rPr>
              <w:t>Apriori</w:t>
            </w:r>
          </w:p>
        </w:tc>
        <w:tc>
          <w:tcPr>
            <w:tcW w:w="1530" w:type="dxa"/>
            <w:vAlign w:val="center"/>
          </w:tcPr>
          <w:p w:rsidR="00055391" w:rsidRPr="00EC0154" w:rsidRDefault="00055391" w:rsidP="00775FEB">
            <w:pPr>
              <w:jc w:val="center"/>
              <w:rPr>
                <w:sz w:val="22"/>
                <w:szCs w:val="22"/>
              </w:rPr>
            </w:pPr>
            <w:r>
              <w:rPr>
                <w:sz w:val="22"/>
                <w:szCs w:val="22"/>
              </w:rPr>
              <w:t>Association Rule Mining</w:t>
            </w:r>
          </w:p>
        </w:tc>
        <w:tc>
          <w:tcPr>
            <w:tcW w:w="6716" w:type="dxa"/>
            <w:vAlign w:val="center"/>
          </w:tcPr>
          <w:p w:rsidR="00055391" w:rsidRPr="00EC0154" w:rsidRDefault="00055391" w:rsidP="00775FEB">
            <w:pPr>
              <w:jc w:val="center"/>
              <w:rPr>
                <w:sz w:val="22"/>
                <w:szCs w:val="22"/>
              </w:rPr>
            </w:pPr>
            <w:r w:rsidRPr="00E355C4">
              <w:rPr>
                <w:sz w:val="22"/>
                <w:szCs w:val="22"/>
              </w:rPr>
              <w:t>Horizontal database, level-wise mining based on Apriori property</w:t>
            </w:r>
          </w:p>
        </w:tc>
      </w:tr>
      <w:tr w:rsidR="00055391" w:rsidRPr="00EC0154" w:rsidTr="00775FEB">
        <w:tc>
          <w:tcPr>
            <w:tcW w:w="1440" w:type="dxa"/>
            <w:vAlign w:val="center"/>
          </w:tcPr>
          <w:p w:rsidR="00055391" w:rsidRDefault="00055391" w:rsidP="00775FEB">
            <w:pPr>
              <w:jc w:val="center"/>
              <w:rPr>
                <w:sz w:val="22"/>
                <w:szCs w:val="22"/>
              </w:rPr>
            </w:pPr>
            <w:r>
              <w:rPr>
                <w:sz w:val="22"/>
                <w:szCs w:val="22"/>
              </w:rPr>
              <w:t>Utility</w:t>
            </w:r>
          </w:p>
        </w:tc>
        <w:tc>
          <w:tcPr>
            <w:tcW w:w="1530" w:type="dxa"/>
            <w:vAlign w:val="center"/>
          </w:tcPr>
          <w:p w:rsidR="00055391" w:rsidRPr="00EC0154" w:rsidRDefault="00055391" w:rsidP="00775FEB">
            <w:pPr>
              <w:jc w:val="center"/>
              <w:rPr>
                <w:sz w:val="22"/>
                <w:szCs w:val="22"/>
              </w:rPr>
            </w:pPr>
            <w:r>
              <w:rPr>
                <w:sz w:val="22"/>
                <w:szCs w:val="22"/>
              </w:rPr>
              <w:t>Association Rule Mining</w:t>
            </w:r>
          </w:p>
        </w:tc>
        <w:tc>
          <w:tcPr>
            <w:tcW w:w="6716" w:type="dxa"/>
            <w:vAlign w:val="center"/>
          </w:tcPr>
          <w:p w:rsidR="00055391" w:rsidRPr="00EC0154" w:rsidRDefault="00055391" w:rsidP="00775FEB">
            <w:pPr>
              <w:jc w:val="center"/>
              <w:rPr>
                <w:sz w:val="22"/>
                <w:szCs w:val="22"/>
              </w:rPr>
            </w:pPr>
            <w:r w:rsidRPr="00E355C4">
              <w:rPr>
                <w:sz w:val="22"/>
                <w:szCs w:val="22"/>
              </w:rPr>
              <w:t>Utility-based association rule mining</w:t>
            </w:r>
          </w:p>
        </w:tc>
      </w:tr>
      <w:tr w:rsidR="00055391" w:rsidRPr="00EC0154" w:rsidTr="00775FEB">
        <w:tc>
          <w:tcPr>
            <w:tcW w:w="1440" w:type="dxa"/>
            <w:vAlign w:val="center"/>
          </w:tcPr>
          <w:p w:rsidR="00055391" w:rsidRDefault="00055391" w:rsidP="00775FEB">
            <w:pPr>
              <w:jc w:val="center"/>
              <w:rPr>
                <w:sz w:val="22"/>
                <w:szCs w:val="22"/>
              </w:rPr>
            </w:pPr>
            <w:r>
              <w:rPr>
                <w:sz w:val="22"/>
                <w:szCs w:val="22"/>
              </w:rPr>
              <w:lastRenderedPageBreak/>
              <w:t>GeneNet</w:t>
            </w:r>
          </w:p>
        </w:tc>
        <w:tc>
          <w:tcPr>
            <w:tcW w:w="1530" w:type="dxa"/>
            <w:vAlign w:val="center"/>
          </w:tcPr>
          <w:p w:rsidR="00055391" w:rsidRPr="00EC0154" w:rsidRDefault="00055391" w:rsidP="00775FEB">
            <w:pPr>
              <w:jc w:val="center"/>
              <w:rPr>
                <w:sz w:val="22"/>
                <w:szCs w:val="22"/>
              </w:rPr>
            </w:pPr>
            <w:r>
              <w:rPr>
                <w:sz w:val="22"/>
                <w:szCs w:val="22"/>
              </w:rPr>
              <w:t>Structure Learning</w:t>
            </w:r>
          </w:p>
        </w:tc>
        <w:tc>
          <w:tcPr>
            <w:tcW w:w="6716" w:type="dxa"/>
            <w:vAlign w:val="center"/>
          </w:tcPr>
          <w:p w:rsidR="00055391" w:rsidRPr="00EC0154" w:rsidRDefault="00055391" w:rsidP="00775FEB">
            <w:pPr>
              <w:jc w:val="center"/>
              <w:rPr>
                <w:sz w:val="22"/>
                <w:szCs w:val="22"/>
              </w:rPr>
            </w:pPr>
            <w:r w:rsidRPr="00E355C4">
              <w:rPr>
                <w:sz w:val="22"/>
                <w:szCs w:val="22"/>
              </w:rPr>
              <w:t>Learning Gene relationship extraction using microarray-based method</w:t>
            </w:r>
          </w:p>
        </w:tc>
      </w:tr>
      <w:tr w:rsidR="00055391" w:rsidRPr="00EC0154" w:rsidTr="00775FEB">
        <w:tc>
          <w:tcPr>
            <w:tcW w:w="1440" w:type="dxa"/>
            <w:vAlign w:val="center"/>
          </w:tcPr>
          <w:p w:rsidR="00055391" w:rsidRDefault="00055391" w:rsidP="00775FEB">
            <w:pPr>
              <w:jc w:val="center"/>
              <w:rPr>
                <w:sz w:val="22"/>
                <w:szCs w:val="22"/>
              </w:rPr>
            </w:pPr>
            <w:r>
              <w:rPr>
                <w:sz w:val="22"/>
                <w:szCs w:val="22"/>
              </w:rPr>
              <w:t>SEMPHY</w:t>
            </w:r>
          </w:p>
        </w:tc>
        <w:tc>
          <w:tcPr>
            <w:tcW w:w="1530" w:type="dxa"/>
            <w:vAlign w:val="center"/>
          </w:tcPr>
          <w:p w:rsidR="00055391" w:rsidRPr="00EC0154" w:rsidRDefault="00055391" w:rsidP="00775FEB">
            <w:pPr>
              <w:jc w:val="center"/>
              <w:rPr>
                <w:sz w:val="22"/>
                <w:szCs w:val="22"/>
              </w:rPr>
            </w:pPr>
            <w:r>
              <w:rPr>
                <w:sz w:val="22"/>
                <w:szCs w:val="22"/>
              </w:rPr>
              <w:t>Structure Learning</w:t>
            </w:r>
          </w:p>
        </w:tc>
        <w:tc>
          <w:tcPr>
            <w:tcW w:w="6716" w:type="dxa"/>
            <w:vAlign w:val="center"/>
          </w:tcPr>
          <w:p w:rsidR="00055391" w:rsidRPr="00EC0154" w:rsidRDefault="00055391" w:rsidP="00775FEB">
            <w:pPr>
              <w:jc w:val="center"/>
              <w:rPr>
                <w:sz w:val="22"/>
                <w:szCs w:val="22"/>
              </w:rPr>
            </w:pPr>
            <w:r w:rsidRPr="00E355C4">
              <w:rPr>
                <w:sz w:val="22"/>
                <w:szCs w:val="22"/>
              </w:rPr>
              <w:t>Learning Gene sequencing using phylogenetic tree-based method</w:t>
            </w:r>
          </w:p>
        </w:tc>
      </w:tr>
      <w:tr w:rsidR="00055391" w:rsidRPr="00EC0154" w:rsidTr="00775FEB">
        <w:tc>
          <w:tcPr>
            <w:tcW w:w="1440" w:type="dxa"/>
            <w:vAlign w:val="center"/>
          </w:tcPr>
          <w:p w:rsidR="00055391" w:rsidRDefault="00055391" w:rsidP="00775FEB">
            <w:pPr>
              <w:jc w:val="center"/>
              <w:rPr>
                <w:sz w:val="22"/>
                <w:szCs w:val="22"/>
              </w:rPr>
            </w:pPr>
            <w:r>
              <w:rPr>
                <w:sz w:val="22"/>
                <w:szCs w:val="22"/>
              </w:rPr>
              <w:t>PLSA</w:t>
            </w:r>
          </w:p>
        </w:tc>
        <w:tc>
          <w:tcPr>
            <w:tcW w:w="1530" w:type="dxa"/>
            <w:vAlign w:val="center"/>
          </w:tcPr>
          <w:p w:rsidR="00055391" w:rsidRPr="00EC0154" w:rsidRDefault="00055391" w:rsidP="00775FEB">
            <w:pPr>
              <w:jc w:val="center"/>
              <w:rPr>
                <w:sz w:val="22"/>
                <w:szCs w:val="22"/>
              </w:rPr>
            </w:pPr>
            <w:r>
              <w:rPr>
                <w:sz w:val="22"/>
                <w:szCs w:val="22"/>
              </w:rPr>
              <w:t>Optimization</w:t>
            </w:r>
          </w:p>
        </w:tc>
        <w:tc>
          <w:tcPr>
            <w:tcW w:w="6716" w:type="dxa"/>
            <w:vAlign w:val="center"/>
          </w:tcPr>
          <w:p w:rsidR="00055391" w:rsidRPr="00EC0154" w:rsidRDefault="00055391" w:rsidP="00775FEB">
            <w:pPr>
              <w:jc w:val="center"/>
              <w:rPr>
                <w:sz w:val="22"/>
                <w:szCs w:val="22"/>
              </w:rPr>
            </w:pPr>
            <w:r w:rsidRPr="00E355C4">
              <w:rPr>
                <w:sz w:val="22"/>
                <w:szCs w:val="22"/>
              </w:rPr>
              <w:t>DNA sequence alignment using Smith-Waterman optimization method</w:t>
            </w:r>
          </w:p>
        </w:tc>
      </w:tr>
    </w:tbl>
    <w:p w:rsidR="00055391" w:rsidRDefault="00055391" w:rsidP="00806D0A"/>
    <w:p w:rsidR="00607073" w:rsidRDefault="00607073" w:rsidP="00806D0A">
      <w:r>
        <w:t>It has been a while since MineBench’s latest release in 2010, but it serves as a good reference for the kind of applications used in data mining. Moreover, these are real world applications and the authors provide OpenMP based parallel versions for most of them. The input data used in these applications come from real and synthetic data sets of varying size classes – small, medium, and large.</w:t>
      </w:r>
    </w:p>
    <w:p w:rsidR="00607073" w:rsidRDefault="00607073" w:rsidP="00806D0A"/>
    <w:p w:rsidR="0018613D" w:rsidRDefault="00E20199" w:rsidP="00806D0A">
      <w:r>
        <w:t xml:space="preserve">A performance characterization of data mining applications using MineBench is given in separate papers </w:t>
      </w:r>
      <w:r>
        <w:fldChar w:fldCharType="begin">
          <w:fldData xml:space="preserve">PEVuZE5vdGU+PENpdGU+PEF1dGhvcj5aYW1icmVubzwvQXV0aG9yPjxZZWFyPjIwMDY8L1llYXI+
PFJlY051bT4zMDA4PC9SZWNOdW0+PERpc3BsYXlUZXh0Pls3OSwgODBdPC9EaXNwbGF5VGV4dD48
cmVjb3JkPjxyZWMtbnVtYmVyPjMwMDg8L3JlYy1udW1iZXI+PGZvcmVpZ24ta2V5cz48a2V5IGFw
cD0iRU4iIGRiLWlkPSI1YXhhdzU1OW1md2RwdWV3cmZwcHdkdmFzZGZhMmVwMmFyZHAiIHRpbWVz
dGFtcD0iMTQyMjgyMTE2NiI+MzAwOD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MwMDk8L1JlY051bT48
cmVjb3JkPjxyZWMtbnVtYmVyPjMwMDk8L3JlYy1udW1iZXI+PGZvcmVpZ24ta2V5cz48a2V5IGFw
cD0iRU4iIGRiLWlkPSI1YXhhdzU1OW1md2RwdWV3cmZwcHdkdmFzZGZhMmVwMmFyZHAiIHRpbWVz
dGFtcD0iMTQyMjgyMTc0NiI+MzAwOT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HJlbGF0
ZWQtdXJscz48dXJsPmh0dHA6Ly93d3cuYmlvcGVyZi5vcmcvT05aMDYucGRmPC91cmw+PC9yZWxh
dGVkLXVybHM+PC91cmxzPjxlbGVjdHJvbmljLXJlc291cmNlLW51bT4xMC4xMTA5L0lJU1dDLjIw
MDYuMzAyNzMwPC9lbGVjdHJvbmljLXJlc291cmNlLW51bT48L3JlY29yZD48L0NpdGU+PC9FbmRO
b3RlPn==
</w:fldData>
        </w:fldChar>
      </w:r>
      <w:r w:rsidR="00BF0438">
        <w:instrText xml:space="preserve"> ADDIN EN.CITE </w:instrText>
      </w:r>
      <w:r w:rsidR="00BF0438">
        <w:fldChar w:fldCharType="begin">
          <w:fldData xml:space="preserve">PEVuZE5vdGU+PENpdGU+PEF1dGhvcj5aYW1icmVubzwvQXV0aG9yPjxZZWFyPjIwMDY8L1llYXI+
PFJlY051bT4zMDA4PC9SZWNOdW0+PERpc3BsYXlUZXh0Pls3OSwgODBdPC9EaXNwbGF5VGV4dD48
cmVjb3JkPjxyZWMtbnVtYmVyPjMwMDg8L3JlYy1udW1iZXI+PGZvcmVpZ24ta2V5cz48a2V5IGFw
cD0iRU4iIGRiLWlkPSI1YXhhdzU1OW1md2RwdWV3cmZwcHdkdmFzZGZhMmVwMmFyZHAiIHRpbWVz
dGFtcD0iMTQyMjgyMTE2NiI+MzAwOD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MwMDk8L1JlY051bT48
cmVjb3JkPjxyZWMtbnVtYmVyPjMwMDk8L3JlYy1udW1iZXI+PGZvcmVpZ24ta2V5cz48a2V5IGFw
cD0iRU4iIGRiLWlkPSI1YXhhdzU1OW1md2RwdWV3cmZwcHdkdmFzZGZhMmVwMmFyZHAiIHRpbWVz
dGFtcD0iMTQyMjgyMTc0NiI+MzAwOT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HJlbGF0
ZWQtdXJscz48dXJsPmh0dHA6Ly93d3cuYmlvcGVyZi5vcmcvT05aMDYucGRmPC91cmw+PC9yZWxh
dGVkLXVybHM+PC91cmxzPjxlbGVjdHJvbmljLXJlc291cmNlLW51bT4xMC4xMTA5L0lJU1dDLjIw
MDYuMzAyNzMwPC9lbGVjdHJvbmljLXJlc291cmNlLW51bT48L3JlY29yZD48L0NpdGU+PC9FbmRO
b3RlPn==
</w:fldData>
        </w:fldChar>
      </w:r>
      <w:r w:rsidR="00BF0438">
        <w:instrText xml:space="preserve"> ADDIN EN.CITE.DATA </w:instrText>
      </w:r>
      <w:r w:rsidR="00BF0438">
        <w:fldChar w:fldCharType="end"/>
      </w:r>
      <w:r>
        <w:fldChar w:fldCharType="separate"/>
      </w:r>
      <w:r w:rsidR="00D251CE">
        <w:rPr>
          <w:noProof/>
        </w:rPr>
        <w:t>[79, 80]</w:t>
      </w:r>
      <w:r>
        <w:fldChar w:fldCharType="end"/>
      </w:r>
      <w:r>
        <w:t xml:space="preserve">. </w:t>
      </w:r>
      <w:r w:rsidR="0018613D">
        <w:t xml:space="preserve">The architectural characterization paper </w:t>
      </w:r>
      <w:r w:rsidR="0018613D">
        <w:fldChar w:fldCharType="begin"/>
      </w:r>
      <w:r w:rsidR="00BF0438">
        <w:instrText xml:space="preserve"> ADDIN EN.CITE &lt;EndNote&gt;&lt;Cite&gt;&lt;Author&gt;Ozisikyilmaz&lt;/Author&gt;&lt;Year&gt;2006&lt;/Year&gt;&lt;RecNum&gt;3009&lt;/RecNum&gt;&lt;DisplayText&gt;[80]&lt;/DisplayText&gt;&lt;record&gt;&lt;rec-number&gt;3009&lt;/rec-number&gt;&lt;foreign-keys&gt;&lt;key app="EN" db-id="5axaw559mfwdpuewrfppwdvasdfa2ep2ardp" timestamp="1422821746"&gt;3009&lt;/key&gt;&lt;/foreign-keys&gt;&lt;ref-type name="Conference Proceedings"&gt;10&lt;/ref-type&gt;&lt;contributors&gt;&lt;authors&gt;&lt;author&gt;Ozisikyilmaz, B.&lt;/author&gt;&lt;author&gt;Narayanan, R.&lt;/author&gt;&lt;author&gt;Zambreno, J.&lt;/author&gt;&lt;author&gt;Memik, G.&lt;/author&gt;&lt;author&gt;Choudhary, A.&lt;/author&gt;&lt;/authors&gt;&lt;/contributors&gt;&lt;titles&gt;&lt;title&gt;An Architectural Characterization Study of Data Mining and Bioinformatics Workloads&lt;/title&gt;&lt;secondary-title&gt;Workload Characterization, 2006 IEEE International Symposium on&lt;/secondary-title&gt;&lt;alt-title&gt;Workload Characterization, 2006 IEEE International Symposium on&lt;/alt-title&gt;&lt;/titles&gt;&lt;pages&gt;61-70&lt;/pages&gt;&lt;keywords&gt;&lt;keyword&gt;benchmark testing&lt;/keyword&gt;&lt;keyword&gt;biology computing&lt;/keyword&gt;&lt;keyword&gt;cache storage&lt;/keyword&gt;&lt;keyword&gt;data mining&lt;/keyword&gt;&lt;keyword&gt;shared memory systems&lt;/keyword&gt;&lt;keyword&gt;L1 cache miss rates&lt;/keyword&gt;&lt;keyword&gt;L2 cache miss rates&lt;/keyword&gt;&lt;keyword&gt;MineBench&lt;/keyword&gt;&lt;keyword&gt;architectural characterization&lt;/keyword&gt;&lt;keyword&gt;association rule mining&lt;/keyword&gt;&lt;keyword&gt;bioinformatics workloads&lt;/keyword&gt;&lt;keyword&gt;branch misprediction rates&lt;/keyword&gt;&lt;keyword&gt;data extraction&lt;/keyword&gt;&lt;keyword&gt;performance analysis&lt;/keyword&gt;&lt;keyword&gt;shared memory machine&lt;/keyword&gt;&lt;keyword&gt;Algorithm design and analysis&lt;/keyword&gt;&lt;keyword&gt;Application software&lt;/keyword&gt;&lt;keyword&gt;Association rules&lt;/keyword&gt;&lt;keyword&gt;Bioinformatics&lt;/keyword&gt;&lt;keyword&gt;Computer science&lt;/keyword&gt;&lt;keyword&gt;Data engineering&lt;/keyword&gt;&lt;keyword&gt;Multimedia databases&lt;/keyword&gt;&lt;keyword&gt;Streaming media&lt;/keyword&gt;&lt;/keywords&gt;&lt;dates&gt;&lt;year&gt;2006&lt;/year&gt;&lt;pub-dates&gt;&lt;date&gt;25-27 Oct. 2006&lt;/date&gt;&lt;/pub-dates&gt;&lt;/dates&gt;&lt;urls&gt;&lt;related-urls&gt;&lt;url&gt;http://www.bioperf.org/ONZ06.pdf&lt;/url&gt;&lt;/related-urls&gt;&lt;/urls&gt;&lt;electronic-resource-num&gt;10.1109/IISWC.2006.302730&lt;/electronic-resource-num&gt;&lt;/record&gt;&lt;/Cite&gt;&lt;/EndNote&gt;</w:instrText>
      </w:r>
      <w:r w:rsidR="0018613D">
        <w:fldChar w:fldCharType="separate"/>
      </w:r>
      <w:r w:rsidR="00D251CE">
        <w:rPr>
          <w:noProof/>
        </w:rPr>
        <w:t>[80]</w:t>
      </w:r>
      <w:r w:rsidR="0018613D">
        <w:fldChar w:fldCharType="end"/>
      </w:r>
      <w:r w:rsidR="0018613D">
        <w:t xml:space="preserve">, in particular is interesting for a couple of reasons. First, it justifies the need to introduce a new benchmark system by identifying the diversity of data mining applications. It does so by representing each application as a vector of its performance counters and using K-means clustering to group them. While applications from other benchmarks such as SPEC INT, SPEC FP, MediaBench and TPC-H tend to cluster together, data mining applications falls under multiple clusters. Second, it characterizes the applications based on 1) execution time and scalability, 2) memory hierarchy behavior, and 3) instruction efficiency. </w:t>
      </w:r>
      <w:r w:rsidR="00D22385">
        <w:t>While it is expected from any benchmark to have a study of performance and scalability, we find the other two dimensions are equally important and adoptable towards studying Big Data benchmarks as well.</w:t>
      </w:r>
    </w:p>
    <w:p w:rsidR="00D22385" w:rsidRDefault="00E15730" w:rsidP="00E15730">
      <w:pPr>
        <w:pStyle w:val="Heading3"/>
        <w:spacing w:before="240"/>
      </w:pPr>
      <w:r>
        <w:t>BG Benchmark</w:t>
      </w:r>
    </w:p>
    <w:p w:rsidR="00E15730" w:rsidRDefault="001F596C" w:rsidP="00E15730">
      <w:r>
        <w:t xml:space="preserve">BG </w:t>
      </w:r>
      <w:r>
        <w:fldChar w:fldCharType="begin"/>
      </w:r>
      <w:r w:rsidR="00D251CE">
        <w:instrText xml:space="preserve"> ADDIN EN.CITE &lt;EndNote&gt;&lt;Cite&gt;&lt;Author&gt;Barahmand&lt;/Author&gt;&lt;Year&gt;2013&lt;/Year&gt;&lt;RecNum&gt;3010&lt;/RecNum&gt;&lt;DisplayText&gt;[81]&lt;/DisplayText&gt;&lt;record&gt;&lt;rec-number&gt;3010&lt;/rec-number&gt;&lt;foreign-keys&gt;&lt;key app="EN" db-id="5axaw559mfwdpuewrfppwdvasdfa2ep2ardp" timestamp="1422830770"&gt;3010&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fldChar w:fldCharType="separate"/>
      </w:r>
      <w:r w:rsidR="00D251CE">
        <w:rPr>
          <w:noProof/>
        </w:rPr>
        <w:t>[81]</w:t>
      </w:r>
      <w:r>
        <w:fldChar w:fldCharType="end"/>
      </w:r>
      <w:r>
        <w:t xml:space="preserve"> emulates read and write actions performed on a social networking datastore and benchmarks them against a given service level agreement (SLA). These actions originate from interactive social actions like view profile, list friends, view friend requests, etc. </w:t>
      </w:r>
      <w:r w:rsidR="002F662A">
        <w:t xml:space="preserve">BG defines a data model and lists the social actions it benchmarks in detail in </w:t>
      </w:r>
      <w:r w:rsidR="002F662A">
        <w:fldChar w:fldCharType="begin"/>
      </w:r>
      <w:r w:rsidR="00D251CE">
        <w:instrText xml:space="preserve"> ADDIN EN.CITE &lt;EndNote&gt;&lt;Cite&gt;&lt;Author&gt;Barahmand&lt;/Author&gt;&lt;Year&gt;2013&lt;/Year&gt;&lt;RecNum&gt;3010&lt;/RecNum&gt;&lt;DisplayText&gt;[81]&lt;/DisplayText&gt;&lt;record&gt;&lt;rec-number&gt;3010&lt;/rec-number&gt;&lt;foreign-keys&gt;&lt;key app="EN" db-id="5axaw559mfwdpuewrfppwdvasdfa2ep2ardp" timestamp="1422830770"&gt;3010&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002F662A">
        <w:fldChar w:fldCharType="separate"/>
      </w:r>
      <w:r w:rsidR="00D251CE">
        <w:rPr>
          <w:noProof/>
        </w:rPr>
        <w:t>[81]</w:t>
      </w:r>
      <w:r w:rsidR="002F662A">
        <w:fldChar w:fldCharType="end"/>
      </w:r>
      <w:r w:rsidR="002F662A">
        <w:t>. It introduces two metrics to characterize a given datastore as given below.</w:t>
      </w:r>
    </w:p>
    <w:p w:rsidR="002F662A" w:rsidRPr="002F662A" w:rsidRDefault="002F662A" w:rsidP="008E2737">
      <w:pPr>
        <w:pStyle w:val="ListParagraph"/>
        <w:numPr>
          <w:ilvl w:val="0"/>
          <w:numId w:val="18"/>
        </w:numPr>
        <w:spacing w:before="360" w:after="0"/>
        <w:ind w:left="360"/>
        <w:contextualSpacing w:val="0"/>
      </w:pPr>
      <w:r>
        <w:rPr>
          <w:rFonts w:ascii="Times New Roman" w:hAnsi="Times New Roman" w:cs="Times New Roman"/>
          <w:b/>
          <w:bCs/>
          <w:sz w:val="24"/>
          <w:szCs w:val="24"/>
        </w:rPr>
        <w:t>Social Action Rating (SoAR)</w:t>
      </w:r>
    </w:p>
    <w:p w:rsidR="002F662A" w:rsidRPr="002F662A" w:rsidRDefault="002F662A" w:rsidP="008E2737">
      <w:pPr>
        <w:pStyle w:val="ListParagraph"/>
        <w:spacing w:line="240" w:lineRule="auto"/>
        <w:ind w:left="360"/>
        <w:jc w:val="both"/>
      </w:pPr>
      <w:r>
        <w:rPr>
          <w:rFonts w:ascii="Times New Roman" w:hAnsi="Times New Roman" w:cs="Times New Roman"/>
          <w:sz w:val="24"/>
          <w:szCs w:val="24"/>
        </w:rPr>
        <w:t xml:space="preserve">Defines the </w:t>
      </w:r>
      <w:r w:rsidR="005A4A8E">
        <w:rPr>
          <w:rFonts w:ascii="Times New Roman" w:hAnsi="Times New Roman" w:cs="Times New Roman"/>
          <w:sz w:val="24"/>
          <w:szCs w:val="24"/>
        </w:rPr>
        <w:t>highest number of completed actions per second agreeing to a given SLA.</w:t>
      </w:r>
    </w:p>
    <w:p w:rsidR="002F662A" w:rsidRPr="005A4A8E" w:rsidRDefault="002F662A" w:rsidP="005A4A8E">
      <w:pPr>
        <w:pStyle w:val="ListParagraph"/>
        <w:numPr>
          <w:ilvl w:val="0"/>
          <w:numId w:val="18"/>
        </w:numPr>
        <w:spacing w:before="360" w:after="0"/>
        <w:ind w:left="360"/>
        <w:contextualSpacing w:val="0"/>
      </w:pPr>
      <w:r>
        <w:rPr>
          <w:rFonts w:ascii="Times New Roman" w:hAnsi="Times New Roman" w:cs="Times New Roman"/>
          <w:b/>
          <w:bCs/>
          <w:sz w:val="24"/>
          <w:szCs w:val="24"/>
        </w:rPr>
        <w:t>Socialites</w:t>
      </w:r>
    </w:p>
    <w:p w:rsidR="005A4A8E" w:rsidRDefault="005A4A8E" w:rsidP="005A4A8E">
      <w:pPr>
        <w:pStyle w:val="ListParagraph"/>
        <w:spacing w:line="240" w:lineRule="auto"/>
        <w:ind w:left="360"/>
        <w:rPr>
          <w:rFonts w:ascii="Times New Roman" w:hAnsi="Times New Roman" w:cs="Times New Roman"/>
          <w:sz w:val="24"/>
          <w:szCs w:val="24"/>
        </w:rPr>
      </w:pPr>
      <w:r>
        <w:rPr>
          <w:rFonts w:ascii="Times New Roman" w:hAnsi="Times New Roman" w:cs="Times New Roman"/>
          <w:sz w:val="24"/>
          <w:szCs w:val="24"/>
        </w:rPr>
        <w:t>Defines the highest number of simultaneous threads that issue requests against the datastore and satisfy the given SLA.</w:t>
      </w:r>
    </w:p>
    <w:p w:rsidR="008E2737" w:rsidRDefault="005A4A8E" w:rsidP="005A4A8E">
      <w:pPr>
        <w:rPr>
          <w:szCs w:val="24"/>
        </w:rPr>
      </w:pPr>
      <w:r>
        <w:t>An SLA requires</w:t>
      </w:r>
      <w:r>
        <w:rPr>
          <w:rFonts w:eastAsiaTheme="minorHAnsi"/>
          <w:szCs w:val="24"/>
        </w:rPr>
        <w:t xml:space="preserve"> that for some fixed duration</w:t>
      </w:r>
      <w:r>
        <w:rPr>
          <w:szCs w:val="24"/>
        </w:rPr>
        <w:t xml:space="preserve"> 1) a fixed percentage of requests observing latencies equal or less than a given threshold, and 2) the amount of unpredictable data is less than a given threshold.</w:t>
      </w:r>
      <w:r w:rsidR="00E77B7B">
        <w:rPr>
          <w:szCs w:val="24"/>
        </w:rPr>
        <w:t xml:space="preserve"> Quantifying unpredictable data is an offline process done through log analysis at the granularity of a social action. </w:t>
      </w:r>
    </w:p>
    <w:p w:rsidR="00E77B7B" w:rsidRDefault="00E77B7B" w:rsidP="004E3234">
      <w:pPr>
        <w:spacing w:after="0"/>
        <w:rPr>
          <w:szCs w:val="24"/>
        </w:rPr>
      </w:pPr>
    </w:p>
    <w:p w:rsidR="00E77B7B" w:rsidRDefault="00E77B7B" w:rsidP="005A4A8E">
      <w:pPr>
        <w:rPr>
          <w:szCs w:val="24"/>
        </w:rPr>
      </w:pPr>
      <w:r>
        <w:rPr>
          <w:szCs w:val="24"/>
        </w:rPr>
        <w:t xml:space="preserve">BG implementation consists of three components – BG coordinator, BG client, and BG visualization deck. There can be multiple clients and they are responsible for data and action </w:t>
      </w:r>
      <w:r>
        <w:rPr>
          <w:szCs w:val="24"/>
        </w:rPr>
        <w:lastRenderedPageBreak/>
        <w:t>generation. The coordinator communicates with clients to instruct on how to generate data and emulate actions based on the given SLA. It also aggregates the results from clients and presents to the visualization deck for presentation.</w:t>
      </w:r>
    </w:p>
    <w:p w:rsidR="00A7548F" w:rsidRDefault="00E64BE0" w:rsidP="006B7EEB">
      <w:pPr>
        <w:pStyle w:val="Heading1"/>
        <w:spacing w:before="240"/>
      </w:pPr>
      <w:bookmarkStart w:id="29" w:name="_Ref410210324"/>
      <w:r>
        <w:t>Summary</w:t>
      </w:r>
      <w:r w:rsidR="00C84447">
        <w:t xml:space="preserve"> and Research Plan</w:t>
      </w:r>
      <w:bookmarkEnd w:id="29"/>
    </w:p>
    <w:p w:rsidR="001C0199" w:rsidRDefault="001C0199" w:rsidP="001C0199">
      <w:r>
        <w:t xml:space="preserve">We acknowledge the diversity of Big Data and identify the timely need to introduce a systematic approach to benchmarking and classification of Big Data applications. </w:t>
      </w:r>
      <w:r w:rsidR="00460F74">
        <w:t xml:space="preserve">We propose to use Ogres </w:t>
      </w:r>
      <w:r w:rsidR="00460F74">
        <w:fldChar w:fldCharType="begin">
          <w:fldData xml:space="preserve">PEVuZE5vdGU+PENpdGU+PEF1dGhvcj5HZW9mZnJleSBDLkZveDwvQXV0aG9yPjxSZWNOdW0+Mjkz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=
</w:fldData>
        </w:fldChar>
      </w:r>
      <w:r w:rsidR="00DF61A2">
        <w:instrText xml:space="preserve"> ADDIN EN.CITE </w:instrText>
      </w:r>
      <w:r w:rsidR="00DF61A2">
        <w:fldChar w:fldCharType="begin">
          <w:fldData xml:space="preserve">PEVuZE5vdGU+PENpdGU+PEF1dGhvcj5HZW9mZnJleSBDLkZveDwvQXV0aG9yPjxSZWNOdW0+Mjkz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=
</w:fldData>
        </w:fldChar>
      </w:r>
      <w:r w:rsidR="00DF61A2">
        <w:instrText xml:space="preserve"> ADDIN EN.CITE.DATA </w:instrText>
      </w:r>
      <w:r w:rsidR="00DF61A2">
        <w:fldChar w:fldCharType="end"/>
      </w:r>
      <w:r w:rsidR="00460F74">
        <w:fldChar w:fldCharType="separate"/>
      </w:r>
      <w:r w:rsidR="00460F74">
        <w:rPr>
          <w:noProof/>
        </w:rPr>
        <w:t>[4, 6]</w:t>
      </w:r>
      <w:r w:rsidR="00460F74">
        <w:fldChar w:fldCharType="end"/>
      </w:r>
      <w:r w:rsidR="00323C6F">
        <w:t xml:space="preserve"> – a multidimensional multifaceted classification – and to apply it over a prominent set of existing Big Data benchmarks. Moreover, the MDS and clustering classes are planned to be included in the study supplemented by their efficient implementations in SPIDAL</w:t>
      </w:r>
      <w:r w:rsidR="00674824">
        <w:t xml:space="preserve"> </w:t>
      </w:r>
      <w:r w:rsidR="00674824">
        <w:fldChar w:fldCharType="begin"/>
      </w:r>
      <w:r w:rsidR="00D251CE">
        <w:instrText xml:space="preserve"> ADDIN EN.CITE &lt;EndNote&gt;&lt;Cite&gt;&lt;Author&gt;Fox&lt;/Author&gt;&lt;RecNum&gt;2950&lt;/RecNum&gt;&lt;DisplayText&gt;[18]&lt;/DisplayText&gt;&lt;record&gt;&lt;rec-number&gt;2950&lt;/rec-number&gt;&lt;foreign-keys&gt;&lt;key app="EN" db-id="5axaw559mfwdpuewrfppwdvasdfa2ep2ardp" timestamp="1416595765"&gt;2950&lt;/key&gt;&lt;/foreign-keys&gt;&lt;ref-type name="Web Page"&gt;12&lt;/ref-type&gt;&lt;contributors&gt;&lt;authors&gt;&lt;author&gt;Geoffrey C Fox&lt;/author&gt;&lt;author&gt;Saliya Ekanayake&lt;/author&gt;&lt;author&gt;Yang Ruan&lt;/author&gt;&lt;/authors&gt;&lt;/contributors&gt;&lt;titles&gt;&lt;title&gt;DSC-SPIDAL&lt;/title&gt;&lt;/titles&gt;&lt;number&gt;10/4/2014&lt;/number&gt;&lt;dates&gt;&lt;/dates&gt;&lt;urls&gt;&lt;related-urls&gt;&lt;url&gt;https://github.com/DSC-SPIDAL&lt;/url&gt;&lt;/related-urls&gt;&lt;/urls&gt;&lt;/record&gt;&lt;/Cite&gt;&lt;/EndNote&gt;</w:instrText>
      </w:r>
      <w:r w:rsidR="00674824">
        <w:fldChar w:fldCharType="separate"/>
      </w:r>
      <w:r w:rsidR="00D251CE">
        <w:rPr>
          <w:noProof/>
        </w:rPr>
        <w:t>[18]</w:t>
      </w:r>
      <w:r w:rsidR="00674824">
        <w:fldChar w:fldCharType="end"/>
      </w:r>
      <w:r w:rsidR="00323C6F">
        <w:t>.</w:t>
      </w:r>
    </w:p>
    <w:p w:rsidR="00323C6F" w:rsidRDefault="00323C6F" w:rsidP="001C0199"/>
    <w:p w:rsidR="00323C6F" w:rsidRDefault="00323C6F" w:rsidP="001C0199">
      <w:r>
        <w:t>The research plan for this work includes the following.</w:t>
      </w:r>
    </w:p>
    <w:p w:rsidR="00F63AD7" w:rsidRPr="00F63AD7" w:rsidRDefault="00F63AD7" w:rsidP="00F63AD7">
      <w:pPr>
        <w:pStyle w:val="ListParagraph"/>
        <w:numPr>
          <w:ilvl w:val="0"/>
          <w:numId w:val="20"/>
        </w:numPr>
        <w:ind w:left="360"/>
        <w:rPr>
          <w:rFonts w:ascii="Times New Roman" w:hAnsi="Times New Roman" w:cs="Times New Roman"/>
          <w:sz w:val="24"/>
          <w:szCs w:val="24"/>
        </w:rPr>
      </w:pPr>
      <w:r w:rsidRPr="00F63AD7">
        <w:rPr>
          <w:rFonts w:ascii="Times New Roman" w:hAnsi="Times New Roman" w:cs="Times New Roman"/>
          <w:b/>
          <w:bCs/>
          <w:sz w:val="24"/>
          <w:szCs w:val="24"/>
        </w:rPr>
        <w:t>Resear</w:t>
      </w:r>
      <w:r>
        <w:rPr>
          <w:rFonts w:ascii="Times New Roman" w:hAnsi="Times New Roman" w:cs="Times New Roman"/>
          <w:b/>
          <w:bCs/>
          <w:sz w:val="24"/>
          <w:szCs w:val="24"/>
        </w:rPr>
        <w:t>ch Task A</w:t>
      </w:r>
    </w:p>
    <w:p w:rsidR="00323C6F" w:rsidRDefault="00323C6F" w:rsidP="00F63AD7">
      <w:pPr>
        <w:pStyle w:val="ListParagraph"/>
        <w:numPr>
          <w:ilvl w:val="0"/>
          <w:numId w:val="19"/>
        </w:numPr>
        <w:ind w:left="720"/>
        <w:rPr>
          <w:rFonts w:ascii="Times New Roman" w:hAnsi="Times New Roman" w:cs="Times New Roman"/>
          <w:sz w:val="24"/>
          <w:szCs w:val="24"/>
        </w:rPr>
      </w:pPr>
      <w:r w:rsidRPr="00323C6F">
        <w:rPr>
          <w:rFonts w:ascii="Times New Roman" w:hAnsi="Times New Roman" w:cs="Times New Roman"/>
          <w:sz w:val="24"/>
          <w:szCs w:val="24"/>
        </w:rPr>
        <w:t>Iden</w:t>
      </w:r>
      <w:r>
        <w:rPr>
          <w:rFonts w:ascii="Times New Roman" w:hAnsi="Times New Roman" w:cs="Times New Roman"/>
          <w:sz w:val="24"/>
          <w:szCs w:val="24"/>
        </w:rPr>
        <w:t>tify a few prominent benchmarks in the literature</w:t>
      </w:r>
      <w:r w:rsidR="00421851">
        <w:rPr>
          <w:rFonts w:ascii="Times New Roman" w:hAnsi="Times New Roman" w:cs="Times New Roman"/>
          <w:sz w:val="24"/>
          <w:szCs w:val="24"/>
        </w:rPr>
        <w:t>.</w:t>
      </w:r>
    </w:p>
    <w:p w:rsidR="00323C6F" w:rsidRDefault="00323C6F" w:rsidP="00F63AD7">
      <w:pPr>
        <w:pStyle w:val="ListParagraph"/>
        <w:numPr>
          <w:ilvl w:val="0"/>
          <w:numId w:val="19"/>
        </w:numPr>
        <w:ind w:left="720"/>
        <w:rPr>
          <w:rFonts w:ascii="Times New Roman" w:hAnsi="Times New Roman" w:cs="Times New Roman"/>
          <w:sz w:val="24"/>
          <w:szCs w:val="24"/>
        </w:rPr>
      </w:pPr>
      <w:r>
        <w:rPr>
          <w:rFonts w:ascii="Times New Roman" w:hAnsi="Times New Roman" w:cs="Times New Roman"/>
          <w:sz w:val="24"/>
          <w:szCs w:val="24"/>
        </w:rPr>
        <w:t>Apply Ogre classification to 1.</w:t>
      </w:r>
    </w:p>
    <w:p w:rsidR="00323C6F" w:rsidRDefault="00323C6F" w:rsidP="00F63AD7">
      <w:pPr>
        <w:pStyle w:val="ListParagraph"/>
        <w:numPr>
          <w:ilvl w:val="0"/>
          <w:numId w:val="19"/>
        </w:numPr>
        <w:ind w:left="720"/>
        <w:rPr>
          <w:rFonts w:ascii="Times New Roman" w:hAnsi="Times New Roman" w:cs="Times New Roman"/>
          <w:sz w:val="24"/>
          <w:szCs w:val="24"/>
        </w:rPr>
      </w:pPr>
      <w:r>
        <w:rPr>
          <w:rFonts w:ascii="Times New Roman" w:hAnsi="Times New Roman" w:cs="Times New Roman"/>
          <w:sz w:val="24"/>
          <w:szCs w:val="24"/>
        </w:rPr>
        <w:t>Introduce MDS and clustering classes to 2.</w:t>
      </w:r>
    </w:p>
    <w:p w:rsidR="00F63AD7" w:rsidRDefault="00F63AD7" w:rsidP="00F63AD7">
      <w:pPr>
        <w:pStyle w:val="ListParagraph"/>
        <w:numPr>
          <w:ilvl w:val="0"/>
          <w:numId w:val="19"/>
        </w:numPr>
        <w:ind w:left="720"/>
        <w:rPr>
          <w:rFonts w:ascii="Times New Roman" w:hAnsi="Times New Roman" w:cs="Times New Roman"/>
          <w:sz w:val="24"/>
          <w:szCs w:val="24"/>
        </w:rPr>
      </w:pPr>
      <w:r>
        <w:rPr>
          <w:rFonts w:ascii="Times New Roman" w:hAnsi="Times New Roman" w:cs="Times New Roman"/>
          <w:sz w:val="24"/>
          <w:szCs w:val="24"/>
        </w:rPr>
        <w:t xml:space="preserve">Illustrate facets coverage and </w:t>
      </w:r>
      <w:r w:rsidR="00421851">
        <w:rPr>
          <w:rFonts w:ascii="Times New Roman" w:hAnsi="Times New Roman" w:cs="Times New Roman"/>
          <w:sz w:val="24"/>
          <w:szCs w:val="24"/>
        </w:rPr>
        <w:t>opportunities for future benchmarks.</w:t>
      </w:r>
    </w:p>
    <w:p w:rsidR="00323C6F" w:rsidRPr="00F63AD7" w:rsidRDefault="00F63AD7" w:rsidP="00F63AD7">
      <w:pPr>
        <w:pStyle w:val="ListParagraph"/>
        <w:numPr>
          <w:ilvl w:val="0"/>
          <w:numId w:val="21"/>
        </w:numPr>
        <w:ind w:left="360"/>
        <w:rPr>
          <w:sz w:val="24"/>
          <w:szCs w:val="24"/>
        </w:rPr>
      </w:pPr>
      <w:r w:rsidRPr="00F63AD7">
        <w:rPr>
          <w:rFonts w:ascii="Times New Roman" w:hAnsi="Times New Roman" w:cs="Times New Roman"/>
          <w:b/>
          <w:bCs/>
          <w:sz w:val="24"/>
          <w:szCs w:val="24"/>
        </w:rPr>
        <w:t>Research</w:t>
      </w:r>
      <w:r>
        <w:rPr>
          <w:rFonts w:ascii="Times New Roman" w:hAnsi="Times New Roman" w:cs="Times New Roman"/>
          <w:b/>
          <w:bCs/>
          <w:sz w:val="24"/>
          <w:szCs w:val="24"/>
        </w:rPr>
        <w:t xml:space="preserve"> Task B</w:t>
      </w:r>
    </w:p>
    <w:p w:rsidR="00F63AD7" w:rsidRDefault="00F63AD7" w:rsidP="00F63AD7">
      <w:pPr>
        <w:pStyle w:val="ListParagraph"/>
        <w:numPr>
          <w:ilvl w:val="0"/>
          <w:numId w:val="22"/>
        </w:numPr>
        <w:ind w:left="720"/>
        <w:rPr>
          <w:rFonts w:ascii="Times New Roman" w:eastAsia="Times New Roman" w:hAnsi="Times New Roman" w:cs="Times New Roman"/>
          <w:sz w:val="24"/>
          <w:szCs w:val="20"/>
        </w:rPr>
      </w:pPr>
      <w:r w:rsidRPr="00F63AD7">
        <w:rPr>
          <w:rFonts w:ascii="Times New Roman" w:hAnsi="Times New Roman" w:cs="Times New Roman"/>
          <w:sz w:val="24"/>
          <w:szCs w:val="24"/>
        </w:rPr>
        <w:t>Study the benchmark</w:t>
      </w:r>
      <w:r>
        <w:rPr>
          <w:rFonts w:ascii="Times New Roman" w:hAnsi="Times New Roman" w:cs="Times New Roman"/>
          <w:sz w:val="24"/>
          <w:szCs w:val="24"/>
        </w:rPr>
        <w:t>ing</w:t>
      </w:r>
      <w:r w:rsidRPr="00F63AD7">
        <w:rPr>
          <w:rFonts w:ascii="Times New Roman" w:hAnsi="Times New Roman" w:cs="Times New Roman"/>
          <w:sz w:val="24"/>
          <w:szCs w:val="24"/>
        </w:rPr>
        <w:t xml:space="preserve"> process</w:t>
      </w:r>
      <w:r w:rsidRPr="00F63AD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of existing Big Data applications</w:t>
      </w:r>
    </w:p>
    <w:p w:rsidR="00F63AD7" w:rsidRDefault="00F63AD7" w:rsidP="00F63AD7">
      <w:pPr>
        <w:pStyle w:val="ListParagraph"/>
        <w:numPr>
          <w:ilvl w:val="0"/>
          <w:numId w:val="22"/>
        </w:numPr>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Apply the findings of 1 to </w:t>
      </w:r>
      <w:r w:rsidR="00421851">
        <w:rPr>
          <w:rFonts w:ascii="Times New Roman" w:eastAsia="Times New Roman" w:hAnsi="Times New Roman" w:cs="Times New Roman"/>
          <w:sz w:val="24"/>
          <w:szCs w:val="20"/>
        </w:rPr>
        <w:t>evaluate</w:t>
      </w:r>
      <w:r>
        <w:rPr>
          <w:rFonts w:ascii="Times New Roman" w:eastAsia="Times New Roman" w:hAnsi="Times New Roman" w:cs="Times New Roman"/>
          <w:sz w:val="24"/>
          <w:szCs w:val="20"/>
        </w:rPr>
        <w:t xml:space="preserve"> MDS and clustering Ogres</w:t>
      </w:r>
    </w:p>
    <w:p w:rsidR="00A7548F" w:rsidRPr="00E34C62" w:rsidRDefault="00421851" w:rsidP="00E34C62">
      <w:pPr>
        <w:pStyle w:val="ListParagraph"/>
        <w:numPr>
          <w:ilvl w:val="0"/>
          <w:numId w:val="22"/>
        </w:numPr>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Draw conclusions as to what runs well and when based on the results of 2.</w:t>
      </w:r>
    </w:p>
    <w:p w:rsidR="00A7548F" w:rsidRPr="00FD187A" w:rsidRDefault="00A7548F" w:rsidP="00584DB2">
      <w:pPr>
        <w:pStyle w:val="Heading1"/>
        <w:spacing w:before="240"/>
      </w:pPr>
      <w:r w:rsidRPr="00FD187A">
        <w:t>References</w:t>
      </w:r>
    </w:p>
    <w:p w:rsidR="003F3054" w:rsidRPr="003F3054" w:rsidRDefault="00A7548F" w:rsidP="003F3054">
      <w:pPr>
        <w:pStyle w:val="EndNoteBibliography"/>
        <w:spacing w:after="0"/>
        <w:ind w:left="720" w:hanging="720"/>
      </w:pPr>
      <w:r>
        <w:fldChar w:fldCharType="begin"/>
      </w:r>
      <w:r>
        <w:instrText xml:space="preserve"> ADDIN EN.REFLIST </w:instrText>
      </w:r>
      <w:r>
        <w:fldChar w:fldCharType="separate"/>
      </w:r>
      <w:r w:rsidR="003F3054" w:rsidRPr="003F3054">
        <w:t>1.</w:t>
      </w:r>
      <w:r w:rsidR="003F3054" w:rsidRPr="003F3054">
        <w:tab/>
        <w:t xml:space="preserve">Jack Dongarra. </w:t>
      </w:r>
      <w:r w:rsidR="003F3054" w:rsidRPr="003F3054">
        <w:rPr>
          <w:i/>
        </w:rPr>
        <w:t>The LINPACK Benchmark: An Explanation</w:t>
      </w:r>
      <w:r w:rsidR="003F3054" w:rsidRPr="003F3054">
        <w:t xml:space="preserve">. in </w:t>
      </w:r>
      <w:r w:rsidR="003F3054" w:rsidRPr="003F3054">
        <w:rPr>
          <w:i/>
        </w:rPr>
        <w:t>Proceedings of the 1st International Conference on Supercomputing</w:t>
      </w:r>
      <w:r w:rsidR="003F3054" w:rsidRPr="003F3054">
        <w:t xml:space="preserve">. 1988, Springer-Verlag. p. 456-474. Available from: </w:t>
      </w:r>
      <w:hyperlink r:id="rId37" w:history="1">
        <w:r w:rsidR="003F3054" w:rsidRPr="003F3054">
          <w:rPr>
            <w:rStyle w:val="Hyperlink"/>
          </w:rPr>
          <w:t>http://link.springer.com/chapter/10.1007/3-540-18991-2_27</w:t>
        </w:r>
      </w:hyperlink>
      <w:r w:rsidR="003F3054" w:rsidRPr="003F3054">
        <w:t>.</w:t>
      </w:r>
    </w:p>
    <w:p w:rsidR="003F3054" w:rsidRPr="003F3054" w:rsidRDefault="003F3054" w:rsidP="003F3054">
      <w:pPr>
        <w:pStyle w:val="EndNoteBibliography"/>
        <w:spacing w:after="0"/>
        <w:ind w:left="720" w:hanging="720"/>
      </w:pPr>
      <w:r w:rsidRPr="003F3054">
        <w:t>2.</w:t>
      </w:r>
      <w:r w:rsidRPr="003F3054">
        <w:tab/>
      </w:r>
      <w:r w:rsidRPr="003F3054">
        <w:rPr>
          <w:i/>
        </w:rPr>
        <w:t>Transaction Processing Performance Council. TPC Benchmarks.</w:t>
      </w:r>
      <w:r w:rsidRPr="003F3054">
        <w:t xml:space="preserve">  [accessed 1/2/2015]; Available from: </w:t>
      </w:r>
      <w:hyperlink r:id="rId38" w:history="1">
        <w:r w:rsidRPr="003F3054">
          <w:rPr>
            <w:rStyle w:val="Hyperlink"/>
          </w:rPr>
          <w:t>http://www.tpc.org/information/benchmarks.asp</w:t>
        </w:r>
      </w:hyperlink>
      <w:r w:rsidRPr="003F3054">
        <w:t>.</w:t>
      </w:r>
    </w:p>
    <w:p w:rsidR="003F3054" w:rsidRPr="003F3054" w:rsidRDefault="003F3054" w:rsidP="003F3054">
      <w:pPr>
        <w:pStyle w:val="EndNoteBibliography"/>
        <w:spacing w:after="0"/>
        <w:ind w:left="720" w:hanging="720"/>
      </w:pPr>
      <w:r w:rsidRPr="003F3054">
        <w:t>3.</w:t>
      </w:r>
      <w:r w:rsidRPr="003F3054">
        <w:tab/>
      </w:r>
      <w:r w:rsidRPr="003F3054">
        <w:rPr>
          <w:i/>
        </w:rPr>
        <w:t>NIST Big Data Use Case &amp; Requirements</w:t>
      </w:r>
      <w:r w:rsidRPr="003F3054">
        <w:t xml:space="preserve">. 2013  [accessed 1/3/2105]; Available from: </w:t>
      </w:r>
      <w:hyperlink r:id="rId39" w:history="1">
        <w:r w:rsidRPr="003F3054">
          <w:rPr>
            <w:rStyle w:val="Hyperlink"/>
          </w:rPr>
          <w:t>http://bigdatawg.nist.gov/V1_output_docs.php</w:t>
        </w:r>
      </w:hyperlink>
      <w:r w:rsidRPr="003F3054">
        <w:t>.</w:t>
      </w:r>
    </w:p>
    <w:p w:rsidR="003F3054" w:rsidRPr="003F3054" w:rsidRDefault="003F3054" w:rsidP="003F3054">
      <w:pPr>
        <w:pStyle w:val="EndNoteBibliography"/>
        <w:spacing w:after="0"/>
        <w:ind w:left="720" w:hanging="720"/>
      </w:pPr>
      <w:r w:rsidRPr="003F3054">
        <w:t>4.</w:t>
      </w:r>
      <w:r w:rsidRPr="003F3054">
        <w:tab/>
        <w:t xml:space="preserve">Shantenu Jha Geoffrey C.Fox, Judy Qiu, Andre Luckow. </w:t>
      </w:r>
      <w:r w:rsidRPr="003F3054">
        <w:rPr>
          <w:i/>
        </w:rPr>
        <w:t>Towards an Understanding of Facets and Exemplars of Big Data Applications</w:t>
      </w:r>
      <w:r w:rsidRPr="003F3054">
        <w:t xml:space="preserve">. Available from: </w:t>
      </w:r>
      <w:hyperlink r:id="rId40" w:history="1">
        <w:r w:rsidRPr="003F3054">
          <w:rPr>
            <w:rStyle w:val="Hyperlink"/>
          </w:rPr>
          <w:t>http://grids.ucs.indiana.edu/ptliupages/publications/OgrePaperv9.pdf</w:t>
        </w:r>
      </w:hyperlink>
      <w:r w:rsidRPr="003F3054">
        <w:t>.</w:t>
      </w:r>
    </w:p>
    <w:p w:rsidR="003F3054" w:rsidRPr="003F3054" w:rsidRDefault="003F3054" w:rsidP="003F3054">
      <w:pPr>
        <w:pStyle w:val="EndNoteBibliography"/>
        <w:spacing w:after="0"/>
        <w:ind w:left="720" w:hanging="720"/>
      </w:pPr>
      <w:r w:rsidRPr="003F3054">
        <w:t>5.</w:t>
      </w:r>
      <w:r w:rsidRPr="003F3054">
        <w:tab/>
        <w:t xml:space="preserve">Geoffrey C. Fox, Shantenu Jha, Judy Qiu, and Andre Luckow, </w:t>
      </w:r>
      <w:r w:rsidRPr="003F3054">
        <w:rPr>
          <w:i/>
        </w:rPr>
        <w:t>Towards a Comprehensive set of Big Data Benchmarks</w:t>
      </w:r>
      <w:r w:rsidRPr="003F3054">
        <w:t>.</w:t>
      </w:r>
    </w:p>
    <w:p w:rsidR="003F3054" w:rsidRPr="003F3054" w:rsidRDefault="003F3054" w:rsidP="003F3054">
      <w:pPr>
        <w:pStyle w:val="EndNoteBibliography"/>
        <w:spacing w:after="0"/>
        <w:ind w:left="720" w:hanging="720"/>
      </w:pPr>
      <w:r w:rsidRPr="003F3054">
        <w:t>6.</w:t>
      </w:r>
      <w:r w:rsidRPr="003F3054">
        <w:tab/>
        <w:t xml:space="preserve">Shantenu Jha, Judy Qiu, Andre Luckow, Pradeep Mantha, and Geoffrey C.Fox. </w:t>
      </w:r>
      <w:r w:rsidRPr="003F3054">
        <w:rPr>
          <w:i/>
        </w:rPr>
        <w:t>A Tale of Two Data-Intensive Paradigms: Applications, Abstractions, and Architectures</w:t>
      </w:r>
      <w:r w:rsidRPr="003F3054">
        <w:t xml:space="preserve">. in </w:t>
      </w:r>
      <w:r w:rsidRPr="003F3054">
        <w:rPr>
          <w:i/>
        </w:rPr>
        <w:t>Big Data (BigData Congress), 2014 IEEE International Congress on</w:t>
      </w:r>
      <w:r w:rsidRPr="003F3054">
        <w:t xml:space="preserve">. 2014.DOI: 10.1109/BigData.Congress.2014.137. Available from: </w:t>
      </w:r>
      <w:hyperlink r:id="rId41" w:history="1">
        <w:r w:rsidRPr="003F3054">
          <w:rPr>
            <w:rStyle w:val="Hyperlink"/>
          </w:rPr>
          <w:t>http://arxiv.org/pdf/1403.1528</w:t>
        </w:r>
      </w:hyperlink>
      <w:r w:rsidRPr="003F3054">
        <w:t>.</w:t>
      </w:r>
    </w:p>
    <w:p w:rsidR="003F3054" w:rsidRPr="003F3054" w:rsidRDefault="003F3054" w:rsidP="003F3054">
      <w:pPr>
        <w:pStyle w:val="EndNoteBibliography"/>
        <w:spacing w:after="0"/>
        <w:ind w:left="720" w:hanging="720"/>
      </w:pPr>
      <w:r w:rsidRPr="003F3054">
        <w:t>7.</w:t>
      </w:r>
      <w:r w:rsidRPr="003F3054">
        <w:tab/>
        <w:t xml:space="preserve">Krste Asanovic, Ras Bodik, Bryan Christopher Catanzaro, Joseph James Gebis, Parry Husbands, Kurt Keutzer, David A. Patterson, William Lester Plishker, John Shalf, Samuel Webb Williams, and Katherine A. Yelick. </w:t>
      </w:r>
      <w:r w:rsidRPr="003F3054">
        <w:rPr>
          <w:i/>
        </w:rPr>
        <w:t>The Landscape of Parallel Computing Research: A View from Berkeley</w:t>
      </w:r>
      <w:r w:rsidRPr="003F3054">
        <w:t xml:space="preserve">. 2006 December 18 [cited 2009] [accessed December]; Available from: </w:t>
      </w:r>
      <w:hyperlink r:id="rId42" w:history="1">
        <w:r w:rsidRPr="003F3054">
          <w:rPr>
            <w:rStyle w:val="Hyperlink"/>
          </w:rPr>
          <w:t>http://www.eecs.berkeley.edu/Pubs/TechRpts/2006/EECS-2006-183.html</w:t>
        </w:r>
      </w:hyperlink>
      <w:r w:rsidRPr="003F3054">
        <w:t>.</w:t>
      </w:r>
    </w:p>
    <w:p w:rsidR="003F3054" w:rsidRPr="003F3054" w:rsidRDefault="003F3054" w:rsidP="003F3054">
      <w:pPr>
        <w:pStyle w:val="EndNoteBibliography"/>
        <w:spacing w:after="0"/>
        <w:ind w:left="720" w:hanging="720"/>
      </w:pPr>
      <w:r w:rsidRPr="003F3054">
        <w:t>8.</w:t>
      </w:r>
      <w:r w:rsidRPr="003F3054">
        <w:tab/>
        <w:t xml:space="preserve">Wang Lei, Zhan Jianfeng, Luo Chunjie, Zhu Yuqing, Yang Qiang, He Yongqiang, Gao Wanling, Jia Zhen, Shi Yingjie, Zhang Shujie, Zheng Chen, Lu Gang, K. Zhan, Li Xiaona, and Qiu Bizhu. </w:t>
      </w:r>
      <w:r w:rsidRPr="003F3054">
        <w:rPr>
          <w:i/>
        </w:rPr>
        <w:t>BigDataBench: A big data benchmark suite from internet services</w:t>
      </w:r>
      <w:r w:rsidRPr="003F3054">
        <w:t xml:space="preserve">. in </w:t>
      </w:r>
      <w:r w:rsidRPr="003F3054">
        <w:rPr>
          <w:i/>
        </w:rPr>
        <w:t>High Performance Computer Architecture (HPCA), 2014 IEEE 20th International Symposium on</w:t>
      </w:r>
      <w:r w:rsidRPr="003F3054">
        <w:t xml:space="preserve">. 2014.DOI: 10.1109/HPCA.2014.6835958. Available from: </w:t>
      </w:r>
      <w:hyperlink r:id="rId43" w:history="1">
        <w:r w:rsidRPr="003F3054">
          <w:rPr>
            <w:rStyle w:val="Hyperlink"/>
          </w:rPr>
          <w:t>http://arxiv.org/pdf/1401.1406v2</w:t>
        </w:r>
      </w:hyperlink>
      <w:r w:rsidRPr="003F3054">
        <w:t>.</w:t>
      </w:r>
    </w:p>
    <w:p w:rsidR="003F3054" w:rsidRPr="003F3054" w:rsidRDefault="003F3054" w:rsidP="003F3054">
      <w:pPr>
        <w:pStyle w:val="EndNoteBibliography"/>
        <w:spacing w:after="0"/>
        <w:ind w:left="720" w:hanging="720"/>
      </w:pPr>
      <w:r w:rsidRPr="003F3054">
        <w:t>9.</w:t>
      </w:r>
      <w:r w:rsidRPr="003F3054">
        <w:tab/>
        <w:t xml:space="preserve">Shengsheng Huang, Jie Huang, Jinquan Dai, Tao Xie, and Bo Huang, </w:t>
      </w:r>
      <w:r w:rsidRPr="003F3054">
        <w:rPr>
          <w:i/>
        </w:rPr>
        <w:t>The HiBench Benchmark Suite: Characterization of the MapReduce-Based Data Analysis</w:t>
      </w:r>
      <w:r w:rsidRPr="003F3054">
        <w:t xml:space="preserve">, in </w:t>
      </w:r>
      <w:r w:rsidRPr="003F3054">
        <w:rPr>
          <w:i/>
        </w:rPr>
        <w:t>New Frontiers in Information and Software as Services</w:t>
      </w:r>
      <w:r w:rsidRPr="003F3054">
        <w:t xml:space="preserve">, Divyakant Agrawal, K. Selçuk Candan, and Wen-Syan Li, Editors. 2011, Springer Berlin Heidelberg. p. 209-228. Available from: </w:t>
      </w:r>
      <w:hyperlink r:id="rId44" w:history="1">
        <w:r w:rsidRPr="003F3054">
          <w:rPr>
            <w:rStyle w:val="Hyperlink"/>
          </w:rPr>
          <w:t>http://dx.doi.org/10.1007/978-3-642-19294-4_9</w:t>
        </w:r>
      </w:hyperlink>
      <w:r w:rsidRPr="003F3054">
        <w:t>.</w:t>
      </w:r>
    </w:p>
    <w:p w:rsidR="003F3054" w:rsidRPr="003F3054" w:rsidRDefault="003F3054" w:rsidP="003F3054">
      <w:pPr>
        <w:pStyle w:val="EndNoteBibliography"/>
        <w:spacing w:after="0"/>
        <w:ind w:left="720" w:hanging="720"/>
      </w:pPr>
      <w:r w:rsidRPr="003F3054">
        <w:t>10.</w:t>
      </w:r>
      <w:r w:rsidRPr="003F3054">
        <w:tab/>
        <w:t xml:space="preserve">David A. Bader, Jonathan Berry, Simon Kahan, Richard Murphy, E. Jason Riedy, and Jeremiah Willcock. </w:t>
      </w:r>
      <w:r w:rsidRPr="003F3054">
        <w:rPr>
          <w:i/>
        </w:rPr>
        <w:t>Graph 500 Benchmark</w:t>
      </w:r>
      <w:r w:rsidRPr="003F3054">
        <w:t xml:space="preserve">. 2011  [accessed 12/2/2014]; Available from: </w:t>
      </w:r>
      <w:hyperlink r:id="rId45" w:history="1">
        <w:r w:rsidRPr="003F3054">
          <w:rPr>
            <w:rStyle w:val="Hyperlink"/>
          </w:rPr>
          <w:t>http://www.graph500.org/specifications</w:t>
        </w:r>
      </w:hyperlink>
      <w:r w:rsidRPr="003F3054">
        <w:t>.</w:t>
      </w:r>
    </w:p>
    <w:p w:rsidR="003F3054" w:rsidRPr="003F3054" w:rsidRDefault="003F3054" w:rsidP="003F3054">
      <w:pPr>
        <w:pStyle w:val="EndNoteBibliography"/>
        <w:spacing w:after="0"/>
        <w:ind w:left="720" w:hanging="720"/>
      </w:pPr>
      <w:r w:rsidRPr="003F3054">
        <w:lastRenderedPageBreak/>
        <w:t>11.</w:t>
      </w:r>
      <w:r w:rsidRPr="003F3054">
        <w:tab/>
        <w:t xml:space="preserve">Jeff Dean and Sanjay Ghemawat, </w:t>
      </w:r>
      <w:r w:rsidRPr="003F3054">
        <w:rPr>
          <w:i/>
        </w:rPr>
        <w:t>MapReduce: Simplified Data Processing on Large Clusters.</w:t>
      </w:r>
      <w:r w:rsidRPr="003F3054">
        <w:t xml:space="preserve"> Sixth Symposium on Operating Systems Design and Implementation, 2004: p. 137-150. </w:t>
      </w:r>
      <w:hyperlink r:id="rId46" w:history="1">
        <w:r w:rsidRPr="003F3054">
          <w:rPr>
            <w:rStyle w:val="Hyperlink"/>
          </w:rPr>
          <w:t>http://research.google.com/archive/mapreduce-osdi04.pdf</w:t>
        </w:r>
      </w:hyperlink>
      <w:r w:rsidRPr="003F3054">
        <w:t>.</w:t>
      </w:r>
    </w:p>
    <w:p w:rsidR="003F3054" w:rsidRPr="003F3054" w:rsidRDefault="003F3054" w:rsidP="003F3054">
      <w:pPr>
        <w:pStyle w:val="EndNoteBibliography"/>
        <w:spacing w:after="0"/>
        <w:ind w:left="720" w:hanging="720"/>
      </w:pPr>
      <w:r w:rsidRPr="003F3054">
        <w:t>12.</w:t>
      </w:r>
      <w:r w:rsidRPr="003F3054">
        <w:tab/>
        <w:t xml:space="preserve">Jaliya Ekanayake, Thilina Gunarathne, Judy Qiu, Geoffrey Fox, Scott Beason, Jong Youl Choi, Yang Ruan, Seung-Hee Bae, and Hui Li, </w:t>
      </w:r>
      <w:r w:rsidRPr="003F3054">
        <w:rPr>
          <w:i/>
        </w:rPr>
        <w:t>Applicability of DryadLINQ to Scientific Applications</w:t>
      </w:r>
      <w:r w:rsidRPr="003F3054">
        <w:t xml:space="preserve">. 2010, Community Grids Laboratory, Indiana University. Available from: </w:t>
      </w:r>
      <w:hyperlink r:id="rId47" w:history="1">
        <w:r w:rsidRPr="003F3054">
          <w:rPr>
            <w:rStyle w:val="Hyperlink"/>
          </w:rPr>
          <w:t>http://grids.ucs.indiana.edu/ptliupages/publications/DryadReport.pdf</w:t>
        </w:r>
      </w:hyperlink>
      <w:r w:rsidRPr="003F3054">
        <w:t>.</w:t>
      </w:r>
    </w:p>
    <w:p w:rsidR="003F3054" w:rsidRPr="003F3054" w:rsidRDefault="003F3054" w:rsidP="003F3054">
      <w:pPr>
        <w:pStyle w:val="EndNoteBibliography"/>
        <w:spacing w:after="0"/>
        <w:ind w:left="720" w:hanging="720"/>
      </w:pPr>
      <w:r w:rsidRPr="003F3054">
        <w:t>13.</w:t>
      </w:r>
      <w:r w:rsidRPr="003F3054">
        <w:tab/>
        <w:t xml:space="preserve">Geoffrey L. House Yang Ruan, Saliya Ekanayake, Ursel Schütte, James D. Bever, Haixu Tang, Geoffrey Fox. </w:t>
      </w:r>
      <w:r w:rsidRPr="003F3054">
        <w:rPr>
          <w:i/>
        </w:rPr>
        <w:t>Integration of Clustering and Multidimensional Scaling to Determine Phylogenetic Trees as Spherical Phylograms Visualized in 3 Dimensions</w:t>
      </w:r>
      <w:r w:rsidRPr="003F3054">
        <w:t>. in</w:t>
      </w:r>
      <w:r w:rsidRPr="003F3054">
        <w:rPr>
          <w:i/>
        </w:rPr>
        <w:t xml:space="preserve"> C4Bio 2014 of IEEE/ACM CCGrid 2014</w:t>
      </w:r>
      <w:r w:rsidRPr="003F3054">
        <w:t xml:space="preserve">. 2014. Chicago, USA. Available from: </w:t>
      </w:r>
      <w:hyperlink r:id="rId48" w:history="1">
        <w:r w:rsidRPr="003F3054">
          <w:rPr>
            <w:rStyle w:val="Hyperlink"/>
          </w:rPr>
          <w:t>http://salsahpc.indiana.edu/millionseq/fungi2_phylo/reference/Integration%20of%20Clustering%20and%20Multidimensional%20Scaling%20to%20Determine%20Phylogenetic%20Trees%20as%20Spherical%20Phylograms%20Visualized%20in%203%20Dimensions.pdf</w:t>
        </w:r>
      </w:hyperlink>
      <w:r w:rsidRPr="003F3054">
        <w:t>.</w:t>
      </w:r>
    </w:p>
    <w:p w:rsidR="003F3054" w:rsidRPr="003F3054" w:rsidRDefault="003F3054" w:rsidP="003F3054">
      <w:pPr>
        <w:pStyle w:val="EndNoteBibliography"/>
        <w:spacing w:after="0"/>
        <w:ind w:left="720" w:hanging="720"/>
      </w:pPr>
      <w:r w:rsidRPr="003F3054">
        <w:t>14.</w:t>
      </w:r>
      <w:r w:rsidRPr="003F3054">
        <w:tab/>
        <w:t xml:space="preserve">Larissa Stanberry, Roger Higdon, Winston Haynes, Natali Kolker, William Broomall, Saliya Ekanayake, Adam Hughes, Yang Ruan, Judy Qiu, Eugene Kolker, and Geoffrey Fox. </w:t>
      </w:r>
      <w:r w:rsidRPr="003F3054">
        <w:rPr>
          <w:i/>
        </w:rPr>
        <w:t>Visualizing the protein sequence universe</w:t>
      </w:r>
      <w:r w:rsidRPr="003F3054">
        <w:t xml:space="preserve">. in </w:t>
      </w:r>
      <w:r w:rsidRPr="003F3054">
        <w:rPr>
          <w:i/>
        </w:rPr>
        <w:t>Proceedings of the 3rd international workshop on Emerging computational methods for the life sciences</w:t>
      </w:r>
      <w:r w:rsidRPr="003F3054">
        <w:t xml:space="preserve">. 2012, ACM. Delft, The Netherlands. p. 13-22. DOI: 10.1145/2483954.2483958. Available from: </w:t>
      </w:r>
      <w:hyperlink r:id="rId49" w:history="1">
        <w:r w:rsidRPr="003F3054">
          <w:rPr>
            <w:rStyle w:val="Hyperlink"/>
          </w:rPr>
          <w:t>http://grids.ucs.indiana.edu/ptliupages/publications/paperDelft_final.pdf</w:t>
        </w:r>
      </w:hyperlink>
      <w:r w:rsidRPr="003F3054">
        <w:t>.</w:t>
      </w:r>
    </w:p>
    <w:p w:rsidR="003F3054" w:rsidRPr="003F3054" w:rsidRDefault="003F3054" w:rsidP="003F3054">
      <w:pPr>
        <w:pStyle w:val="EndNoteBibliography"/>
        <w:spacing w:after="0"/>
        <w:ind w:left="720" w:hanging="720"/>
      </w:pPr>
      <w:r w:rsidRPr="003F3054">
        <w:t>15.</w:t>
      </w:r>
      <w:r w:rsidRPr="003F3054">
        <w:tab/>
        <w:t xml:space="preserve">Yang Ruan, Saliya Ekanayake, Mina Rho, Haixu Tang, Seung-Hee Bae, Judy Qiu, and Geoffrey Fox. </w:t>
      </w:r>
      <w:r w:rsidRPr="003F3054">
        <w:rPr>
          <w:i/>
        </w:rPr>
        <w:t>DACIDR: deterministic annealed clustering with interpolative dimension reduction using a large collection of 16S rRNA sequences</w:t>
      </w:r>
      <w:r w:rsidRPr="003F3054">
        <w:t xml:space="preserve">. in </w:t>
      </w:r>
      <w:r w:rsidRPr="003F3054">
        <w:rPr>
          <w:i/>
        </w:rPr>
        <w:t>Proceedings of the ACM Conference on Bioinformatics, Computational Biology and Biomedicine</w:t>
      </w:r>
      <w:r w:rsidRPr="003F3054">
        <w:t xml:space="preserve">. 2012, ACM. Orlando, Florida. p. 329-336. DOI: 10.1145/2382936.2382978. Available from: </w:t>
      </w:r>
      <w:hyperlink r:id="rId50" w:history="1">
        <w:r w:rsidRPr="003F3054">
          <w:rPr>
            <w:rStyle w:val="Hyperlink"/>
          </w:rPr>
          <w:t>http://grids.ucs.indiana.edu/ptliupages/publications/DACIDR_camera_ready_v0.3.pdf</w:t>
        </w:r>
      </w:hyperlink>
      <w:r w:rsidRPr="003F3054">
        <w:t>.</w:t>
      </w:r>
    </w:p>
    <w:p w:rsidR="003F3054" w:rsidRPr="003F3054" w:rsidRDefault="003F3054" w:rsidP="003F3054">
      <w:pPr>
        <w:pStyle w:val="EndNoteBibliography"/>
        <w:spacing w:after="0"/>
        <w:ind w:left="720" w:hanging="720"/>
      </w:pPr>
      <w:r w:rsidRPr="003F3054">
        <w:t>16.</w:t>
      </w:r>
      <w:r w:rsidRPr="003F3054">
        <w:tab/>
        <w:t xml:space="preserve">Saliya Ekanayake, Yang Ruan, and Geoffrey C Fox. </w:t>
      </w:r>
      <w:r w:rsidRPr="003F3054">
        <w:rPr>
          <w:i/>
        </w:rPr>
        <w:t>Million Sequence Clustering</w:t>
      </w:r>
      <w:r w:rsidRPr="003F3054">
        <w:t xml:space="preserve">.  [accessed 1/2/2015]; Available from: </w:t>
      </w:r>
      <w:hyperlink r:id="rId51" w:history="1">
        <w:r w:rsidRPr="003F3054">
          <w:rPr>
            <w:rStyle w:val="Hyperlink"/>
          </w:rPr>
          <w:t>http://salsahpc.indiana.edu/millionseq/</w:t>
        </w:r>
      </w:hyperlink>
      <w:r w:rsidRPr="003F3054">
        <w:t>.</w:t>
      </w:r>
    </w:p>
    <w:p w:rsidR="003F3054" w:rsidRPr="003F3054" w:rsidRDefault="003F3054" w:rsidP="003F3054">
      <w:pPr>
        <w:pStyle w:val="EndNoteBibliography"/>
        <w:spacing w:after="0"/>
        <w:ind w:left="720" w:hanging="720"/>
      </w:pPr>
      <w:r w:rsidRPr="003F3054">
        <w:t>17.</w:t>
      </w:r>
      <w:r w:rsidRPr="003F3054">
        <w:tab/>
        <w:t xml:space="preserve">Judy Qiu, Shantenu Jha, Andre Luckow, and Geoffrey C. Fox, </w:t>
      </w:r>
      <w:r w:rsidRPr="003F3054">
        <w:rPr>
          <w:i/>
        </w:rPr>
        <w:t>Towards HPC-ABDS: An Initial High-Performance BigData Stack</w:t>
      </w:r>
      <w:r w:rsidRPr="003F3054">
        <w:t xml:space="preserve">. Available from: </w:t>
      </w:r>
      <w:hyperlink r:id="rId52" w:history="1">
        <w:r w:rsidRPr="003F3054">
          <w:rPr>
            <w:rStyle w:val="Hyperlink"/>
          </w:rPr>
          <w:t>http://grids.ucs.indiana.edu/ptliupages/publications/nist-hpc-abds.pdf</w:t>
        </w:r>
      </w:hyperlink>
      <w:r w:rsidRPr="003F3054">
        <w:t>.</w:t>
      </w:r>
    </w:p>
    <w:p w:rsidR="003F3054" w:rsidRPr="003F3054" w:rsidRDefault="003F3054" w:rsidP="003F3054">
      <w:pPr>
        <w:pStyle w:val="EndNoteBibliography"/>
        <w:spacing w:after="0"/>
        <w:ind w:left="720" w:hanging="720"/>
      </w:pPr>
      <w:r w:rsidRPr="003F3054">
        <w:t>18.</w:t>
      </w:r>
      <w:r w:rsidRPr="003F3054">
        <w:tab/>
        <w:t xml:space="preserve">Geoffrey C Fox, Saliya Ekanayake, and Yang Ruan. </w:t>
      </w:r>
      <w:r w:rsidRPr="003F3054">
        <w:rPr>
          <w:i/>
        </w:rPr>
        <w:t>DSC-SPIDAL</w:t>
      </w:r>
      <w:r w:rsidRPr="003F3054">
        <w:t>.  [accessed 10/4/2014]; Available from: https://github.com/DSC-SPIDAL.</w:t>
      </w:r>
    </w:p>
    <w:p w:rsidR="003F3054" w:rsidRPr="003F3054" w:rsidRDefault="003F3054" w:rsidP="003F3054">
      <w:pPr>
        <w:pStyle w:val="EndNoteBibliography"/>
        <w:spacing w:after="0"/>
        <w:ind w:left="720" w:hanging="720"/>
      </w:pPr>
      <w:r w:rsidRPr="003F3054">
        <w:t>19.</w:t>
      </w:r>
      <w:r w:rsidRPr="003F3054">
        <w:tab/>
        <w:t xml:space="preserve">Chaitanya Baru, Milind Bhandarkar, Raghunath Nambiar, Meikel Poess, and Tilmann Rabl, </w:t>
      </w:r>
      <w:r w:rsidRPr="003F3054">
        <w:rPr>
          <w:i/>
        </w:rPr>
        <w:t>Setting the Direction for Big Data Benchmark Standards</w:t>
      </w:r>
      <w:r w:rsidRPr="003F3054">
        <w:t xml:space="preserve">, in </w:t>
      </w:r>
      <w:r w:rsidRPr="003F3054">
        <w:rPr>
          <w:i/>
        </w:rPr>
        <w:t>Selected Topics in Performance Evaluation and Benchmarking</w:t>
      </w:r>
      <w:r w:rsidRPr="003F3054">
        <w:t xml:space="preserve">, Raghunath Nambiar and Meikel Poess, Editors. 2013, Springer Berlin Heidelberg. p. 197-208. Available from: </w:t>
      </w:r>
      <w:hyperlink r:id="rId53" w:history="1">
        <w:r w:rsidRPr="003F3054">
          <w:rPr>
            <w:rStyle w:val="Hyperlink"/>
          </w:rPr>
          <w:t>http://dx.doi.org/10.1007/978-3-642-36727-4_14</w:t>
        </w:r>
      </w:hyperlink>
      <w:r w:rsidRPr="003F3054">
        <w:t>.</w:t>
      </w:r>
    </w:p>
    <w:p w:rsidR="003F3054" w:rsidRPr="003F3054" w:rsidRDefault="003F3054" w:rsidP="003F3054">
      <w:pPr>
        <w:pStyle w:val="EndNoteBibliography"/>
        <w:spacing w:after="0"/>
        <w:ind w:left="720" w:hanging="720"/>
      </w:pPr>
      <w:r w:rsidRPr="003F3054">
        <w:t>20.</w:t>
      </w:r>
      <w:r w:rsidRPr="003F3054">
        <w:tab/>
      </w:r>
      <w:r w:rsidRPr="003F3054">
        <w:rPr>
          <w:i/>
        </w:rPr>
        <w:t>SPEC CPU 2006</w:t>
      </w:r>
      <w:r w:rsidRPr="003F3054">
        <w:t>.  [accessed 2/2/2014]; Available from: https://</w:t>
      </w:r>
      <w:hyperlink r:id="rId54" w:history="1">
        <w:r w:rsidRPr="003F3054">
          <w:rPr>
            <w:rStyle w:val="Hyperlink"/>
          </w:rPr>
          <w:t>www.spec.org/cpu2006/</w:t>
        </w:r>
      </w:hyperlink>
      <w:r w:rsidRPr="003F3054">
        <w:t>.</w:t>
      </w:r>
    </w:p>
    <w:p w:rsidR="003F3054" w:rsidRPr="003F3054" w:rsidRDefault="003F3054" w:rsidP="003F3054">
      <w:pPr>
        <w:pStyle w:val="EndNoteBibliography"/>
        <w:spacing w:after="0"/>
        <w:ind w:left="720" w:hanging="720"/>
      </w:pPr>
      <w:r w:rsidRPr="003F3054">
        <w:t>21.</w:t>
      </w:r>
      <w:r w:rsidRPr="003F3054">
        <w:tab/>
        <w:t xml:space="preserve">Chris Nyberg, Mehul Shah, Naga Govindaraju, and Jim Gray. </w:t>
      </w:r>
      <w:r w:rsidRPr="003F3054">
        <w:rPr>
          <w:i/>
        </w:rPr>
        <w:t>Sort Benchmark Home Page</w:t>
      </w:r>
      <w:r w:rsidRPr="003F3054">
        <w:t xml:space="preserve">.  [accessed 1/3/2015]; Available from: </w:t>
      </w:r>
      <w:hyperlink r:id="rId55" w:history="1">
        <w:r w:rsidRPr="003F3054">
          <w:rPr>
            <w:rStyle w:val="Hyperlink"/>
          </w:rPr>
          <w:t>http://sortbenchmark.org/</w:t>
        </w:r>
      </w:hyperlink>
      <w:r w:rsidRPr="003F3054">
        <w:t>.</w:t>
      </w:r>
    </w:p>
    <w:p w:rsidR="003F3054" w:rsidRPr="003F3054" w:rsidRDefault="003F3054" w:rsidP="003F3054">
      <w:pPr>
        <w:pStyle w:val="EndNoteBibliography"/>
        <w:spacing w:after="0"/>
        <w:ind w:left="720" w:hanging="720"/>
      </w:pPr>
      <w:r w:rsidRPr="003F3054">
        <w:t>22.</w:t>
      </w:r>
      <w:r w:rsidRPr="003F3054">
        <w:tab/>
        <w:t xml:space="preserve">Ahmad Ghazal, Tilmann Rabl, Minqing Hu, Francois Raab, Meikel Poess, Alain Crolotte, and Hans-Arno Jacobsen. </w:t>
      </w:r>
      <w:r w:rsidRPr="003F3054">
        <w:rPr>
          <w:i/>
        </w:rPr>
        <w:t>BigBench: towards an industry standard benchmark for big data analytics</w:t>
      </w:r>
      <w:r w:rsidRPr="003F3054">
        <w:t xml:space="preserve">. in </w:t>
      </w:r>
      <w:r w:rsidRPr="003F3054">
        <w:rPr>
          <w:i/>
        </w:rPr>
        <w:t>Proceedings of the 2013 ACM SIGMOD International Conference on Management of Data</w:t>
      </w:r>
      <w:r w:rsidRPr="003F3054">
        <w:t xml:space="preserve">. 2013, ACM. New York, New York, USA. p. 1197-1208. DOI: 10.1145/2463676.2463712. Available from: </w:t>
      </w:r>
      <w:hyperlink r:id="rId56" w:history="1">
        <w:r w:rsidRPr="003F3054">
          <w:rPr>
            <w:rStyle w:val="Hyperlink"/>
          </w:rPr>
          <w:t>http://msrg.org/publications/pdf_files/2013/Ghazal13-BigBench:_Towards_an_Industry_Standa.pdf</w:t>
        </w:r>
      </w:hyperlink>
      <w:r w:rsidRPr="003F3054">
        <w:t>.</w:t>
      </w:r>
    </w:p>
    <w:p w:rsidR="003F3054" w:rsidRPr="003F3054" w:rsidRDefault="003F3054" w:rsidP="003F3054">
      <w:pPr>
        <w:pStyle w:val="EndNoteBibliography"/>
        <w:spacing w:after="0"/>
        <w:ind w:left="720" w:hanging="720"/>
      </w:pPr>
      <w:r w:rsidRPr="003F3054">
        <w:t>23.</w:t>
      </w:r>
      <w:r w:rsidRPr="003F3054">
        <w:tab/>
        <w:t xml:space="preserve">Chaitan Baru and Tilmann Rabl. </w:t>
      </w:r>
      <w:r w:rsidRPr="003F3054">
        <w:rPr>
          <w:i/>
        </w:rPr>
        <w:t>Big Data Benchmarking</w:t>
      </w:r>
      <w:r w:rsidRPr="003F3054">
        <w:t xml:space="preserve">. 2014  [accessed 12/2/2014]; Available from: </w:t>
      </w:r>
      <w:hyperlink r:id="rId57" w:history="1">
        <w:r w:rsidRPr="003F3054">
          <w:rPr>
            <w:rStyle w:val="Hyperlink"/>
          </w:rPr>
          <w:t>http://cci.drexel.edu/bigdata/bigdata2014/IEEE2014TutorialBaruRabl.pdf</w:t>
        </w:r>
      </w:hyperlink>
      <w:r w:rsidRPr="003F3054">
        <w:t>.</w:t>
      </w:r>
    </w:p>
    <w:p w:rsidR="003F3054" w:rsidRPr="003F3054" w:rsidRDefault="003F3054" w:rsidP="003F3054">
      <w:pPr>
        <w:pStyle w:val="EndNoteBibliography"/>
        <w:spacing w:after="0"/>
        <w:ind w:left="720" w:hanging="720"/>
      </w:pPr>
      <w:r w:rsidRPr="003F3054">
        <w:t>24.</w:t>
      </w:r>
      <w:r w:rsidRPr="003F3054">
        <w:tab/>
        <w:t xml:space="preserve">The Ohio State University's Network-Based Computing Laboratory (NBCL). </w:t>
      </w:r>
      <w:r w:rsidRPr="003F3054">
        <w:rPr>
          <w:i/>
        </w:rPr>
        <w:t>OSU Micro-Benchmarks</w:t>
      </w:r>
      <w:r w:rsidRPr="003F3054">
        <w:t xml:space="preserve">.  [accessed; Available from: </w:t>
      </w:r>
      <w:hyperlink r:id="rId58" w:history="1">
        <w:r w:rsidRPr="003F3054">
          <w:rPr>
            <w:rStyle w:val="Hyperlink"/>
          </w:rPr>
          <w:t>http://mvapich.cse.ohio-state.edu/benchmarks/</w:t>
        </w:r>
      </w:hyperlink>
      <w:r w:rsidRPr="003F3054">
        <w:t>.</w:t>
      </w:r>
    </w:p>
    <w:p w:rsidR="003F3054" w:rsidRPr="003F3054" w:rsidRDefault="003F3054" w:rsidP="003F3054">
      <w:pPr>
        <w:pStyle w:val="EndNoteBibliography"/>
        <w:spacing w:after="0"/>
        <w:ind w:left="720" w:hanging="720"/>
      </w:pPr>
      <w:r w:rsidRPr="003F3054">
        <w:t>25.</w:t>
      </w:r>
      <w:r w:rsidRPr="003F3054">
        <w:tab/>
        <w:t xml:space="preserve">Shantenu Jha, Neil Chue Hong, Simon Dobson, Daniel S. Katz, Andre Luckow, Omer Rana, and Yogesh Simmhan, </w:t>
      </w:r>
      <w:r w:rsidRPr="003F3054">
        <w:rPr>
          <w:i/>
        </w:rPr>
        <w:t>Introducing Distributed Dynamic Data-intensive (D3) Science: Understanding Applications and Infrastructure</w:t>
      </w:r>
      <w:r w:rsidRPr="003F3054">
        <w:t>. 2014. Available from: https://dl.dropboxusercontent.com/u/52814242/3dpas-draft.v0.1.pdf.</w:t>
      </w:r>
    </w:p>
    <w:p w:rsidR="003F3054" w:rsidRPr="003F3054" w:rsidRDefault="003F3054" w:rsidP="003F3054">
      <w:pPr>
        <w:pStyle w:val="EndNoteBibliography"/>
        <w:spacing w:after="0"/>
        <w:ind w:left="720" w:hanging="720"/>
      </w:pPr>
      <w:r w:rsidRPr="003F3054">
        <w:t>26.</w:t>
      </w:r>
      <w:r w:rsidRPr="003F3054">
        <w:tab/>
        <w:t xml:space="preserve">Shantenu Jha, Murray Cole, Daniel S. Katz, Manish Parashar, Omer Rana, and Jon Weissman, </w:t>
      </w:r>
      <w:r w:rsidRPr="003F3054">
        <w:rPr>
          <w:i/>
        </w:rPr>
        <w:t>Distributed computing practice for large-scale science and engineering applications.</w:t>
      </w:r>
      <w:r w:rsidRPr="003F3054">
        <w:t xml:space="preserve"> Concurrency and Computation: Practice and Experience, 2013. 25(11): p. 1559-1585.DOI: 10.1002/cpe.2897. </w:t>
      </w:r>
      <w:hyperlink r:id="rId59" w:history="1">
        <w:r w:rsidRPr="003F3054">
          <w:rPr>
            <w:rStyle w:val="Hyperlink"/>
          </w:rPr>
          <w:t>http://dx.doi.org/10.1002/cpe.2897</w:t>
        </w:r>
      </w:hyperlink>
      <w:r w:rsidRPr="003F3054">
        <w:t>.</w:t>
      </w:r>
    </w:p>
    <w:p w:rsidR="003F3054" w:rsidRPr="003F3054" w:rsidRDefault="003F3054" w:rsidP="003F3054">
      <w:pPr>
        <w:pStyle w:val="EndNoteBibliography"/>
        <w:spacing w:after="0"/>
        <w:ind w:left="720" w:hanging="720"/>
      </w:pPr>
      <w:r w:rsidRPr="003F3054">
        <w:t>27.</w:t>
      </w:r>
      <w:r w:rsidRPr="003F3054">
        <w:tab/>
        <w:t xml:space="preserve">Jaliya Ekanayake, Thilina Gunarathne, Judy Qiu, Geoffrey Fox, Scott Beason, Jong Youl Choi, Yang Ruan, Seung-Hee Bae, and Hui Li. </w:t>
      </w:r>
      <w:r w:rsidRPr="003F3054">
        <w:rPr>
          <w:i/>
        </w:rPr>
        <w:t>Applicability of DryadLINQ to Scientific Applications</w:t>
      </w:r>
      <w:r w:rsidRPr="003F3054">
        <w:t xml:space="preserve">. 2010 January 30 2010 [accessed 1/2/2015]; Available from: </w:t>
      </w:r>
      <w:hyperlink r:id="rId60" w:history="1">
        <w:r w:rsidRPr="003F3054">
          <w:rPr>
            <w:rStyle w:val="Hyperlink"/>
          </w:rPr>
          <w:t>http://grids.ucs.indiana.edu/ptliupages/publications/DryadReport.pdf</w:t>
        </w:r>
      </w:hyperlink>
      <w:r w:rsidRPr="003F3054">
        <w:t>.</w:t>
      </w:r>
    </w:p>
    <w:p w:rsidR="003F3054" w:rsidRPr="003F3054" w:rsidRDefault="003F3054" w:rsidP="003F3054">
      <w:pPr>
        <w:pStyle w:val="EndNoteBibliography"/>
        <w:spacing w:after="0"/>
        <w:ind w:left="720" w:hanging="720"/>
      </w:pPr>
      <w:r w:rsidRPr="003F3054">
        <w:t>28.</w:t>
      </w:r>
      <w:r w:rsidRPr="003F3054">
        <w:tab/>
      </w:r>
      <w:r w:rsidRPr="003F3054">
        <w:rPr>
          <w:i/>
        </w:rPr>
        <w:t>The Graph 500 List (November 2014)</w:t>
      </w:r>
      <w:r w:rsidRPr="003F3054">
        <w:t xml:space="preserve">.  [accessed 1/4/2015]; Available from: </w:t>
      </w:r>
      <w:hyperlink r:id="rId61" w:history="1">
        <w:r w:rsidRPr="003F3054">
          <w:rPr>
            <w:rStyle w:val="Hyperlink"/>
          </w:rPr>
          <w:t>http://www.graph500.org/</w:t>
        </w:r>
      </w:hyperlink>
      <w:r w:rsidRPr="003F3054">
        <w:t>.</w:t>
      </w:r>
    </w:p>
    <w:p w:rsidR="003F3054" w:rsidRPr="003F3054" w:rsidRDefault="003F3054" w:rsidP="003F3054">
      <w:pPr>
        <w:pStyle w:val="EndNoteBibliography"/>
        <w:spacing w:after="0"/>
        <w:ind w:left="720" w:hanging="720"/>
      </w:pPr>
      <w:r w:rsidRPr="003F3054">
        <w:t>29.</w:t>
      </w:r>
      <w:r w:rsidRPr="003F3054">
        <w:tab/>
        <w:t xml:space="preserve">Indiana University Bloomington Open Sysem Lab. </w:t>
      </w:r>
      <w:r w:rsidRPr="003F3054">
        <w:rPr>
          <w:i/>
        </w:rPr>
        <w:t>MPI.NET</w:t>
      </w:r>
      <w:r w:rsidRPr="003F3054">
        <w:t xml:space="preserve">. 2008  [accessed 1/2/2015]; Available from: </w:t>
      </w:r>
      <w:hyperlink r:id="rId62" w:history="1">
        <w:r w:rsidRPr="003F3054">
          <w:rPr>
            <w:rStyle w:val="Hyperlink"/>
          </w:rPr>
          <w:t>http://osl.iu.edu/research/mpi.net/</w:t>
        </w:r>
      </w:hyperlink>
      <w:r w:rsidRPr="003F3054">
        <w:t>.</w:t>
      </w:r>
    </w:p>
    <w:p w:rsidR="003F3054" w:rsidRPr="003F3054" w:rsidRDefault="003F3054" w:rsidP="003F3054">
      <w:pPr>
        <w:pStyle w:val="EndNoteBibliography"/>
        <w:spacing w:after="0"/>
        <w:ind w:left="720" w:hanging="720"/>
      </w:pPr>
      <w:r w:rsidRPr="003F3054">
        <w:t>30.</w:t>
      </w:r>
      <w:r w:rsidRPr="003F3054">
        <w:tab/>
        <w:t xml:space="preserve">Jaliya Ekanayake, Hui Li, Bingjing Zhang, Thilina Gunarathne, Seung-Hee Bae, Judy Qiu, and Geoffrey Fox. </w:t>
      </w:r>
      <w:r w:rsidRPr="003F3054">
        <w:rPr>
          <w:i/>
        </w:rPr>
        <w:t>Twister: A Runtime for iterative MapReduce</w:t>
      </w:r>
      <w:r w:rsidRPr="003F3054">
        <w:t xml:space="preserve">. in </w:t>
      </w:r>
      <w:r w:rsidRPr="003F3054">
        <w:rPr>
          <w:i/>
        </w:rPr>
        <w:t>Proceedings of the First International Workshop on MapReduce and its Applications of ACM HPDC 2010 conference June 20-25, 2010</w:t>
      </w:r>
      <w:r w:rsidRPr="003F3054">
        <w:t xml:space="preserve">. 2010, ACM. Chicago,  Illinois. Available from: </w:t>
      </w:r>
      <w:hyperlink r:id="rId63" w:history="1">
        <w:r w:rsidRPr="003F3054">
          <w:rPr>
            <w:rStyle w:val="Hyperlink"/>
          </w:rPr>
          <w:t>http://grids.ucs.indiana.edu/ptliupages/publications/hpdc-camera-ready-submission.pdf</w:t>
        </w:r>
      </w:hyperlink>
      <w:r w:rsidRPr="003F3054">
        <w:t>.</w:t>
      </w:r>
    </w:p>
    <w:p w:rsidR="003F3054" w:rsidRPr="003F3054" w:rsidRDefault="003F3054" w:rsidP="003F3054">
      <w:pPr>
        <w:pStyle w:val="EndNoteBibliography"/>
        <w:spacing w:after="0"/>
        <w:ind w:left="720" w:hanging="720"/>
      </w:pPr>
      <w:r w:rsidRPr="003F3054">
        <w:t>31.</w:t>
      </w:r>
      <w:r w:rsidRPr="003F3054">
        <w:tab/>
        <w:t xml:space="preserve">Bingjing Zhang, Yang Ruan, and Judy Qiu, </w:t>
      </w:r>
      <w:r w:rsidRPr="003F3054">
        <w:rPr>
          <w:i/>
        </w:rPr>
        <w:t>Harp: Collective Communication on Hadoop</w:t>
      </w:r>
      <w:r w:rsidRPr="003F3054">
        <w:t xml:space="preserve">. 2014. Available from: </w:t>
      </w:r>
      <w:hyperlink r:id="rId64" w:history="1">
        <w:r w:rsidRPr="003F3054">
          <w:rPr>
            <w:rStyle w:val="Hyperlink"/>
          </w:rPr>
          <w:t>http://grids.ucs.indiana.edu/ptliupages/publications/HarpQiuZhang.pdf</w:t>
        </w:r>
      </w:hyperlink>
      <w:r w:rsidRPr="003F3054">
        <w:t>.</w:t>
      </w:r>
    </w:p>
    <w:p w:rsidR="003F3054" w:rsidRPr="003F3054" w:rsidRDefault="003F3054" w:rsidP="003F3054">
      <w:pPr>
        <w:pStyle w:val="EndNoteBibliography"/>
        <w:spacing w:after="0"/>
        <w:ind w:left="720" w:hanging="720"/>
      </w:pPr>
      <w:r w:rsidRPr="003F3054">
        <w:lastRenderedPageBreak/>
        <w:t>32.</w:t>
      </w:r>
      <w:r w:rsidRPr="003F3054">
        <w:tab/>
        <w:t xml:space="preserve">Matei Zaharia, Mosharaf Chowdhury, Michael J. Franklin, Scott Shenker, and Ion Stoica. </w:t>
      </w:r>
      <w:r w:rsidRPr="003F3054">
        <w:rPr>
          <w:i/>
        </w:rPr>
        <w:t>Spark: cluster computing with working sets</w:t>
      </w:r>
      <w:r w:rsidRPr="003F3054">
        <w:t xml:space="preserve">. in </w:t>
      </w:r>
      <w:r w:rsidRPr="003F3054">
        <w:rPr>
          <w:i/>
        </w:rPr>
        <w:t>Proceedings of the 2nd USENIX conference on Hot topics in cloud computing</w:t>
      </w:r>
      <w:r w:rsidRPr="003F3054">
        <w:t xml:space="preserve">. 2010, USENIX Association. Boston, MA. p. 10-10. Available from: </w:t>
      </w:r>
      <w:hyperlink r:id="rId65" w:history="1">
        <w:r w:rsidRPr="003F3054">
          <w:rPr>
            <w:rStyle w:val="Hyperlink"/>
          </w:rPr>
          <w:t>http://www.cs.berkeley.edu/~matei/papers/2010/hotcloud_spark.pdf</w:t>
        </w:r>
      </w:hyperlink>
      <w:r w:rsidRPr="003F3054">
        <w:t>.</w:t>
      </w:r>
    </w:p>
    <w:p w:rsidR="003F3054" w:rsidRPr="003F3054" w:rsidRDefault="003F3054" w:rsidP="003F3054">
      <w:pPr>
        <w:pStyle w:val="EndNoteBibliography"/>
        <w:spacing w:after="0"/>
        <w:ind w:left="720" w:hanging="720"/>
      </w:pPr>
      <w:r w:rsidRPr="003F3054">
        <w:t>33.</w:t>
      </w:r>
      <w:r w:rsidRPr="003F3054">
        <w:tab/>
        <w:t xml:space="preserve">Oscar Vega-Gisbert and Jose E. Roman. </w:t>
      </w:r>
      <w:r w:rsidRPr="003F3054">
        <w:rPr>
          <w:i/>
        </w:rPr>
        <w:t>Design and implementation of Java bindings in Open MPI</w:t>
      </w:r>
      <w:r w:rsidRPr="003F3054">
        <w:t>. 2014. Available from: users.dsic.upv.es/~jroman/preprints/ompi-java.pdf.</w:t>
      </w:r>
    </w:p>
    <w:p w:rsidR="003F3054" w:rsidRPr="003F3054" w:rsidRDefault="003F3054" w:rsidP="003F3054">
      <w:pPr>
        <w:pStyle w:val="EndNoteBibliography"/>
        <w:spacing w:after="0"/>
        <w:ind w:left="720" w:hanging="720"/>
      </w:pPr>
      <w:r w:rsidRPr="003F3054">
        <w:t>34.</w:t>
      </w:r>
      <w:r w:rsidRPr="003F3054">
        <w:tab/>
        <w:t xml:space="preserve">Philip E. Gill, Walter Murray, and Margret H. Wright, </w:t>
      </w:r>
      <w:r w:rsidRPr="003F3054">
        <w:rPr>
          <w:i/>
        </w:rPr>
        <w:t>Practical optimization.</w:t>
      </w:r>
      <w:r w:rsidRPr="003F3054">
        <w:t xml:space="preserve"> International Journal for Numerical Methods in Engineering, 1982. 18(6): p. 954-954.DOI: 10.1002/nme.1620180612. </w:t>
      </w:r>
      <w:hyperlink r:id="rId66" w:history="1">
        <w:r w:rsidRPr="003F3054">
          <w:rPr>
            <w:rStyle w:val="Hyperlink"/>
          </w:rPr>
          <w:t>http://dx.doi.org/10.1002/nme.1620180612</w:t>
        </w:r>
      </w:hyperlink>
      <w:r w:rsidRPr="003F3054">
        <w:t>.</w:t>
      </w:r>
    </w:p>
    <w:p w:rsidR="003F3054" w:rsidRPr="003F3054" w:rsidRDefault="003F3054" w:rsidP="003F3054">
      <w:pPr>
        <w:pStyle w:val="EndNoteBibliography"/>
        <w:spacing w:after="0"/>
        <w:ind w:left="720" w:hanging="720"/>
      </w:pPr>
      <w:r w:rsidRPr="003F3054">
        <w:t>35.</w:t>
      </w:r>
      <w:r w:rsidRPr="003F3054">
        <w:tab/>
        <w:t xml:space="preserve">Yang Ruan and Geoffrey Fox. </w:t>
      </w:r>
      <w:r w:rsidRPr="003F3054">
        <w:rPr>
          <w:i/>
        </w:rPr>
        <w:t>A Robust and Scalable Solution for Interpolative Multidimensional Scaling with Weighting</w:t>
      </w:r>
      <w:r w:rsidRPr="003F3054">
        <w:t xml:space="preserve">. in </w:t>
      </w:r>
      <w:r w:rsidRPr="003F3054">
        <w:rPr>
          <w:i/>
        </w:rPr>
        <w:t>Proceedings of the 2013 IEEE 9th International Conference on e-Science</w:t>
      </w:r>
      <w:r w:rsidRPr="003F3054">
        <w:t xml:space="preserve">. 2013, IEEE Computer Society. p. 61-69. DOI: 10.1109/eScience.2013.30. Available from: </w:t>
      </w:r>
      <w:hyperlink r:id="rId67" w:history="1">
        <w:r w:rsidRPr="003F3054">
          <w:rPr>
            <w:rStyle w:val="Hyperlink"/>
          </w:rPr>
          <w:t>http://grids.ucs.indiana.edu/ptliupages/publications/WDA-SMACOF_v1.02.pdf</w:t>
        </w:r>
      </w:hyperlink>
      <w:r w:rsidRPr="003F3054">
        <w:t>.</w:t>
      </w:r>
    </w:p>
    <w:p w:rsidR="003F3054" w:rsidRPr="003F3054" w:rsidRDefault="003F3054" w:rsidP="003F3054">
      <w:pPr>
        <w:pStyle w:val="EndNoteBibliography"/>
        <w:spacing w:after="0"/>
        <w:ind w:left="720" w:hanging="720"/>
      </w:pPr>
      <w:r w:rsidRPr="003F3054">
        <w:t>36.</w:t>
      </w:r>
      <w:r w:rsidRPr="003F3054">
        <w:tab/>
        <w:t xml:space="preserve">Kenneth Rose, Eitan Gurewitz, and Geoffrey Fox, </w:t>
      </w:r>
      <w:r w:rsidRPr="003F3054">
        <w:rPr>
          <w:i/>
        </w:rPr>
        <w:t>A deterministic annealing approach to clustering.</w:t>
      </w:r>
      <w:r w:rsidRPr="003F3054">
        <w:t xml:space="preserve"> Pattern Recogn. Lett., 1990. 11(9): p. 589-594.DOI: 10.1016/0167-8655(90)90010-y. </w:t>
      </w:r>
      <w:hyperlink r:id="rId68" w:history="1">
        <w:r w:rsidRPr="003F3054">
          <w:rPr>
            <w:rStyle w:val="Hyperlink"/>
          </w:rPr>
          <w:t>http://www.sciencedirect.com/science/article/pii/016786559090010Y</w:t>
        </w:r>
      </w:hyperlink>
      <w:r w:rsidRPr="003F3054">
        <w:t>.</w:t>
      </w:r>
    </w:p>
    <w:p w:rsidR="003F3054" w:rsidRPr="003F3054" w:rsidRDefault="003F3054" w:rsidP="003F3054">
      <w:pPr>
        <w:pStyle w:val="EndNoteBibliography"/>
        <w:spacing w:after="0"/>
        <w:ind w:left="720" w:hanging="720"/>
      </w:pPr>
      <w:r w:rsidRPr="003F3054">
        <w:t>37.</w:t>
      </w:r>
      <w:r w:rsidRPr="003F3054">
        <w:tab/>
        <w:t xml:space="preserve">Geoffrey C Fox and Saliya Ekanayake. </w:t>
      </w:r>
      <w:r w:rsidRPr="003F3054">
        <w:rPr>
          <w:i/>
        </w:rPr>
        <w:t>Deterministic Annealing Pairwise Clustering</w:t>
      </w:r>
      <w:r w:rsidRPr="003F3054">
        <w:t>.  [accessed 10/2/2014]; Available from: https://github.com/DSC-SPIDAL/dapwc.</w:t>
      </w:r>
    </w:p>
    <w:p w:rsidR="003F3054" w:rsidRPr="003F3054" w:rsidRDefault="003F3054" w:rsidP="003F3054">
      <w:pPr>
        <w:pStyle w:val="EndNoteBibliography"/>
        <w:spacing w:after="0"/>
        <w:ind w:left="720" w:hanging="720"/>
      </w:pPr>
      <w:r w:rsidRPr="003F3054">
        <w:t>38.</w:t>
      </w:r>
      <w:r w:rsidRPr="003F3054">
        <w:tab/>
        <w:t xml:space="preserve">Geoffrey Fox, D. R. Mani, and Saumyadipta Pyne. </w:t>
      </w:r>
      <w:r w:rsidRPr="003F3054">
        <w:rPr>
          <w:i/>
        </w:rPr>
        <w:t>Parallel deterministic annealing clustering and its application to LC-MS data analysis</w:t>
      </w:r>
      <w:r w:rsidRPr="003F3054">
        <w:t xml:space="preserve">. in </w:t>
      </w:r>
      <w:r w:rsidRPr="003F3054">
        <w:rPr>
          <w:i/>
        </w:rPr>
        <w:t>BigData Conference</w:t>
      </w:r>
      <w:r w:rsidRPr="003F3054">
        <w:t xml:space="preserve">. 2013, IEEE. p. 665-673. Available from: </w:t>
      </w:r>
      <w:hyperlink r:id="rId69" w:history="1">
        <w:r w:rsidRPr="003F3054">
          <w:rPr>
            <w:rStyle w:val="Hyperlink"/>
          </w:rPr>
          <w:t>http://grids.ucs.indiana.edu/ptliupages/publications/DAVS_IEEE.pdf</w:t>
        </w:r>
      </w:hyperlink>
      <w:r w:rsidRPr="003F3054">
        <w:t>.</w:t>
      </w:r>
    </w:p>
    <w:p w:rsidR="003F3054" w:rsidRPr="003F3054" w:rsidRDefault="003F3054" w:rsidP="003F3054">
      <w:pPr>
        <w:pStyle w:val="EndNoteBibliography"/>
        <w:spacing w:after="0"/>
        <w:ind w:left="720" w:hanging="720"/>
      </w:pPr>
      <w:r w:rsidRPr="003F3054">
        <w:t>39.</w:t>
      </w:r>
      <w:r w:rsidRPr="003F3054">
        <w:tab/>
        <w:t xml:space="preserve">Geoffrey C Fox and Saliya Ekanayake. </w:t>
      </w:r>
      <w:r w:rsidRPr="003F3054">
        <w:rPr>
          <w:i/>
        </w:rPr>
        <w:t>Deterministic Annealing Vector Sponge</w:t>
      </w:r>
      <w:r w:rsidRPr="003F3054">
        <w:t>.  [accessed 10/2/2014]; Available from: https://github.com/DSC-SPIDAL/davs.</w:t>
      </w:r>
    </w:p>
    <w:p w:rsidR="003F3054" w:rsidRPr="003F3054" w:rsidRDefault="003F3054" w:rsidP="003F3054">
      <w:pPr>
        <w:pStyle w:val="EndNoteBibliography"/>
        <w:spacing w:after="0"/>
        <w:ind w:left="720" w:hanging="720"/>
      </w:pPr>
      <w:r w:rsidRPr="003F3054">
        <w:t>40.</w:t>
      </w:r>
      <w:r w:rsidRPr="003F3054">
        <w:tab/>
      </w:r>
      <w:r w:rsidRPr="003F3054">
        <w:rPr>
          <w:i/>
        </w:rPr>
        <w:t>FASTA format</w:t>
      </w:r>
      <w:r w:rsidRPr="003F3054">
        <w:t xml:space="preserve">.  [accessed 1/2/2015]; Available from: </w:t>
      </w:r>
      <w:hyperlink r:id="rId70" w:history="1">
        <w:r w:rsidRPr="003F3054">
          <w:rPr>
            <w:rStyle w:val="Hyperlink"/>
          </w:rPr>
          <w:t>http://en.wikipedia.org/wiki/FASTA_format</w:t>
        </w:r>
      </w:hyperlink>
      <w:r w:rsidRPr="003F3054">
        <w:t>.</w:t>
      </w:r>
    </w:p>
    <w:p w:rsidR="003F3054" w:rsidRPr="003F3054" w:rsidRDefault="003F3054" w:rsidP="003F3054">
      <w:pPr>
        <w:pStyle w:val="EndNoteBibliography"/>
        <w:spacing w:after="0"/>
        <w:ind w:left="720" w:hanging="720"/>
      </w:pPr>
      <w:r w:rsidRPr="003F3054">
        <w:t>41.</w:t>
      </w:r>
      <w:r w:rsidRPr="003F3054">
        <w:tab/>
        <w:t xml:space="preserve">Temple F. Smith and Michael Spencer Waterman, </w:t>
      </w:r>
      <w:r w:rsidRPr="003F3054">
        <w:rPr>
          <w:i/>
        </w:rPr>
        <w:t>Identification of common molecular subsequences.</w:t>
      </w:r>
      <w:r w:rsidRPr="003F3054">
        <w:t xml:space="preserve"> Journal of Molecular Biology, 1981. </w:t>
      </w:r>
      <w:r w:rsidRPr="003F3054">
        <w:rPr>
          <w:i/>
        </w:rPr>
        <w:t>147</w:t>
      </w:r>
      <w:r w:rsidRPr="003F3054">
        <w:t>(</w:t>
      </w:r>
      <w:r w:rsidRPr="003F3054">
        <w:rPr>
          <w:i/>
        </w:rPr>
        <w:t>1</w:t>
      </w:r>
      <w:r w:rsidRPr="003F3054">
        <w:t xml:space="preserve">): p. 195-197. </w:t>
      </w:r>
      <w:hyperlink r:id="rId71" w:history="1">
        <w:r w:rsidRPr="003F3054">
          <w:rPr>
            <w:rStyle w:val="Hyperlink"/>
          </w:rPr>
          <w:t>http://www.sciencedirect.com/science/article/pii/0022283681900875</w:t>
        </w:r>
      </w:hyperlink>
      <w:r w:rsidRPr="003F3054">
        <w:t>.</w:t>
      </w:r>
    </w:p>
    <w:p w:rsidR="003F3054" w:rsidRPr="003F3054" w:rsidRDefault="003F3054" w:rsidP="003F3054">
      <w:pPr>
        <w:pStyle w:val="EndNoteBibliography"/>
        <w:spacing w:after="0"/>
        <w:ind w:left="720" w:hanging="720"/>
      </w:pPr>
      <w:r w:rsidRPr="003F3054">
        <w:t>42.</w:t>
      </w:r>
      <w:r w:rsidRPr="003F3054">
        <w:tab/>
        <w:t xml:space="preserve">Saul B. Needleman and Christian D. Wunsch, </w:t>
      </w:r>
      <w:r w:rsidRPr="003F3054">
        <w:rPr>
          <w:i/>
        </w:rPr>
        <w:t>A general method applicable to the search for similarities in the amino acid sequence of two proteins.</w:t>
      </w:r>
      <w:r w:rsidRPr="003F3054">
        <w:t xml:space="preserve"> J Mol Biol, Mar, 1970. 48(3): p. 443-53. </w:t>
      </w:r>
      <w:hyperlink r:id="rId72" w:history="1">
        <w:r w:rsidRPr="003F3054">
          <w:rPr>
            <w:rStyle w:val="Hyperlink"/>
          </w:rPr>
          <w:t>http://www.ncbi.nlm.nih.gov/pubmed/5420325</w:t>
        </w:r>
      </w:hyperlink>
      <w:r w:rsidRPr="003F3054">
        <w:t>.</w:t>
      </w:r>
    </w:p>
    <w:p w:rsidR="003F3054" w:rsidRPr="003F3054" w:rsidRDefault="003F3054" w:rsidP="003F3054">
      <w:pPr>
        <w:pStyle w:val="EndNoteBibliography"/>
        <w:spacing w:after="0"/>
        <w:ind w:left="720" w:hanging="720"/>
      </w:pPr>
      <w:r w:rsidRPr="003F3054">
        <w:t>43.</w:t>
      </w:r>
      <w:r w:rsidRPr="003F3054">
        <w:tab/>
        <w:t xml:space="preserve">Saliya Ekanayake, </w:t>
      </w:r>
      <w:r w:rsidRPr="003F3054">
        <w:rPr>
          <w:i/>
        </w:rPr>
        <w:t>Study of Biological Sequence Clustering</w:t>
      </w:r>
      <w:r w:rsidRPr="003F3054">
        <w:t xml:space="preserve">. 2013, Pervasive Technology Institute, Indiana University, Bloomington. Available from: </w:t>
      </w:r>
      <w:hyperlink r:id="rId73" w:history="1">
        <w:r w:rsidRPr="003F3054">
          <w:rPr>
            <w:rStyle w:val="Hyperlink"/>
          </w:rPr>
          <w:t>http://grids.ucs.indiana.edu/ptliupages/publications/study_of_sequence_clustering_formatted_v2.pdf</w:t>
        </w:r>
      </w:hyperlink>
      <w:r w:rsidRPr="003F3054">
        <w:t>.</w:t>
      </w:r>
    </w:p>
    <w:p w:rsidR="003F3054" w:rsidRPr="003F3054" w:rsidRDefault="003F3054" w:rsidP="003F3054">
      <w:pPr>
        <w:pStyle w:val="EndNoteBibliography"/>
        <w:spacing w:after="0"/>
        <w:ind w:left="720" w:hanging="720"/>
      </w:pPr>
      <w:r w:rsidRPr="003F3054">
        <w:t>44.</w:t>
      </w:r>
      <w:r w:rsidRPr="003F3054">
        <w:tab/>
        <w:t xml:space="preserve">Guillermo L. Taboada, Juan Touriño, and Ramón Doallo. </w:t>
      </w:r>
      <w:r w:rsidRPr="003F3054">
        <w:rPr>
          <w:i/>
        </w:rPr>
        <w:t>Java for high performance computing: assessment of current research and practice</w:t>
      </w:r>
      <w:r w:rsidRPr="003F3054">
        <w:t xml:space="preserve">. in </w:t>
      </w:r>
      <w:r w:rsidRPr="003F3054">
        <w:rPr>
          <w:i/>
        </w:rPr>
        <w:t>Proceedings of the 7th International Conference on Principles and Practice of Programming in Java</w:t>
      </w:r>
      <w:r w:rsidRPr="003F3054">
        <w:t xml:space="preserve">. 2009, ACM. Calgary, Alberta, Canada. p. 30-39. DOI: 10.1145/1596655.1596661. Available from: </w:t>
      </w:r>
      <w:hyperlink r:id="rId74" w:history="1">
        <w:r w:rsidRPr="003F3054">
          <w:rPr>
            <w:rStyle w:val="Hyperlink"/>
          </w:rPr>
          <w:t>http://gac.udc.es/~gltaboada/papers/taboada_pppj09.pdf</w:t>
        </w:r>
      </w:hyperlink>
      <w:r w:rsidRPr="003F3054">
        <w:t>.</w:t>
      </w:r>
    </w:p>
    <w:p w:rsidR="003F3054" w:rsidRPr="003F3054" w:rsidRDefault="003F3054" w:rsidP="003F3054">
      <w:pPr>
        <w:pStyle w:val="EndNoteBibliography"/>
        <w:spacing w:after="0"/>
        <w:ind w:left="720" w:hanging="720"/>
      </w:pPr>
      <w:r w:rsidRPr="003F3054">
        <w:t>45.</w:t>
      </w:r>
      <w:r w:rsidRPr="003F3054">
        <w:tab/>
        <w:t xml:space="preserve">Gregor von Laszewski, Geoffrey C. Fox, Fugang Wang, Andrew Younge, Archit Kulshrestha, Warren Smith, Jens Vöckler, Renato J. Figueiredo, Jose Fortes, and Kate Keahey. </w:t>
      </w:r>
      <w:r w:rsidRPr="003F3054">
        <w:rPr>
          <w:i/>
        </w:rPr>
        <w:t>Design of the FutureGrid experiment management framework</w:t>
      </w:r>
      <w:r w:rsidRPr="003F3054">
        <w:t xml:space="preserve">. in </w:t>
      </w:r>
      <w:r w:rsidRPr="003F3054">
        <w:rPr>
          <w:i/>
        </w:rPr>
        <w:t>Gateway Computing Environments Workshop (GCE), 2010</w:t>
      </w:r>
      <w:r w:rsidRPr="003F3054">
        <w:t xml:space="preserve">. 2010.DOI: 10.1109/GCE.2010.5676126. Available from: </w:t>
      </w:r>
      <w:hyperlink r:id="rId75" w:history="1">
        <w:r w:rsidRPr="003F3054">
          <w:rPr>
            <w:rStyle w:val="Hyperlink"/>
          </w:rPr>
          <w:t>http://grids.ucs.indiana.edu/ptliupages/publications/vonLaszewski-10-FG-exp-GCE10.pdf</w:t>
        </w:r>
      </w:hyperlink>
      <w:r w:rsidRPr="003F3054">
        <w:t>.</w:t>
      </w:r>
    </w:p>
    <w:p w:rsidR="003F3054" w:rsidRPr="003F3054" w:rsidRDefault="003F3054" w:rsidP="003F3054">
      <w:pPr>
        <w:pStyle w:val="EndNoteBibliography"/>
        <w:spacing w:after="0"/>
        <w:ind w:left="720" w:hanging="720"/>
      </w:pPr>
      <w:r w:rsidRPr="003F3054">
        <w:t>46.</w:t>
      </w:r>
      <w:r w:rsidRPr="003F3054">
        <w:tab/>
        <w:t xml:space="preserve">Vincent Cavé, Jisheng Zhao, Jun Shirako, and Vivek Sarkar. </w:t>
      </w:r>
      <w:r w:rsidRPr="003F3054">
        <w:rPr>
          <w:i/>
        </w:rPr>
        <w:t>Habanero-Java: the new adventures of old X10</w:t>
      </w:r>
      <w:r w:rsidRPr="003F3054">
        <w:t xml:space="preserve">. in </w:t>
      </w:r>
      <w:r w:rsidRPr="003F3054">
        <w:rPr>
          <w:i/>
        </w:rPr>
        <w:t>Proceedings of the 9th International Conference on Principles and Practice of Programming in Java</w:t>
      </w:r>
      <w:r w:rsidRPr="003F3054">
        <w:t xml:space="preserve">. 2011, ACM. Kongens Lyngby, Denmark. p. 51-61. DOI: 10.1145/2093157.2093165. Available from: </w:t>
      </w:r>
      <w:hyperlink r:id="rId76" w:history="1">
        <w:r w:rsidRPr="003F3054">
          <w:rPr>
            <w:rStyle w:val="Hyperlink"/>
          </w:rPr>
          <w:t>http://www.cs.rice.edu/~vs3/PDF/hj-pppj11.pdf</w:t>
        </w:r>
      </w:hyperlink>
      <w:r w:rsidRPr="003F3054">
        <w:t>.</w:t>
      </w:r>
    </w:p>
    <w:p w:rsidR="003F3054" w:rsidRPr="003F3054" w:rsidRDefault="003F3054" w:rsidP="003F3054">
      <w:pPr>
        <w:pStyle w:val="EndNoteBibliography"/>
        <w:spacing w:after="0"/>
        <w:ind w:left="720" w:hanging="720"/>
      </w:pPr>
      <w:r w:rsidRPr="003F3054">
        <w:t>47.</w:t>
      </w:r>
      <w:r w:rsidRPr="003F3054">
        <w:tab/>
        <w:t xml:space="preserve">Vivek Sarkar and Shams Mahmood Imam. </w:t>
      </w:r>
      <w:r w:rsidRPr="003F3054">
        <w:rPr>
          <w:i/>
        </w:rPr>
        <w:t>HJ Library</w:t>
      </w:r>
      <w:r w:rsidRPr="003F3054">
        <w:t>.  [accessed 12/3/2014]; Available from: https://wiki.rice.edu/confluence/display/PARPROG/HJ+Library.</w:t>
      </w:r>
    </w:p>
    <w:p w:rsidR="003F3054" w:rsidRPr="003F3054" w:rsidRDefault="003F3054" w:rsidP="003F3054">
      <w:pPr>
        <w:pStyle w:val="EndNoteBibliography"/>
        <w:spacing w:after="0"/>
        <w:ind w:left="720" w:hanging="720"/>
      </w:pPr>
      <w:r w:rsidRPr="003F3054">
        <w:t>48.</w:t>
      </w:r>
      <w:r w:rsidRPr="003F3054">
        <w:tab/>
        <w:t xml:space="preserve">Guillermo L. Taboada, Sabela Ramos, Roberto R. Expósito, Juan Touriño, and Ramón Doallo, </w:t>
      </w:r>
      <w:r w:rsidRPr="003F3054">
        <w:rPr>
          <w:i/>
        </w:rPr>
        <w:t>Java in the High Performance Computing arena: Research, practice and experience.</w:t>
      </w:r>
      <w:r w:rsidRPr="003F3054">
        <w:t xml:space="preserve"> Sci. Comput. Program., 2013. 78(5): p. 425-444.DOI: 10.1016/j.scico.2011.06.002.</w:t>
      </w:r>
    </w:p>
    <w:p w:rsidR="003F3054" w:rsidRPr="003F3054" w:rsidRDefault="003F3054" w:rsidP="003F3054">
      <w:pPr>
        <w:pStyle w:val="EndNoteBibliography"/>
        <w:spacing w:after="0"/>
        <w:ind w:left="720" w:hanging="720"/>
      </w:pPr>
      <w:r w:rsidRPr="003F3054">
        <w:t>49.</w:t>
      </w:r>
      <w:r w:rsidRPr="003F3054">
        <w:tab/>
        <w:t xml:space="preserve">RobertoR Expósito, Sabela Ramos, GuillermoL Taboada, Juan Touriño, and Ramón Doallo, </w:t>
      </w:r>
      <w:r w:rsidRPr="003F3054">
        <w:rPr>
          <w:i/>
        </w:rPr>
        <w:t>FastMPJ: a scalable and efficient Java message-passing library.</w:t>
      </w:r>
      <w:r w:rsidRPr="003F3054">
        <w:t xml:space="preserve"> Cluster Computing, 2014/02/06, 2014: p. 1-20.DOI: 10.1007/s10586-014-0345-4. </w:t>
      </w:r>
      <w:hyperlink r:id="rId77" w:history="1">
        <w:r w:rsidRPr="003F3054">
          <w:rPr>
            <w:rStyle w:val="Hyperlink"/>
          </w:rPr>
          <w:t>http://dx.doi.org/10.1007/s10586-014-0345-4</w:t>
        </w:r>
      </w:hyperlink>
      <w:r w:rsidRPr="003F3054">
        <w:t>.</w:t>
      </w:r>
    </w:p>
    <w:p w:rsidR="003F3054" w:rsidRPr="003F3054" w:rsidRDefault="003F3054" w:rsidP="003F3054">
      <w:pPr>
        <w:pStyle w:val="EndNoteBibliography"/>
        <w:spacing w:after="0"/>
        <w:ind w:left="720" w:hanging="720"/>
      </w:pPr>
      <w:r w:rsidRPr="003F3054">
        <w:t>50.</w:t>
      </w:r>
      <w:r w:rsidRPr="003F3054">
        <w:tab/>
        <w:t xml:space="preserve">Geoffrey Fox Bryan Carpenter, Sung-Hoon Ko and Sang Lim, </w:t>
      </w:r>
      <w:r w:rsidRPr="003F3054">
        <w:rPr>
          <w:i/>
        </w:rPr>
        <w:t>mpiJava 1.2: API Specification</w:t>
      </w:r>
      <w:r w:rsidRPr="003F3054">
        <w:t>. 1999. Available from: https://</w:t>
      </w:r>
      <w:hyperlink r:id="rId78" w:history="1">
        <w:r w:rsidRPr="003F3054">
          <w:rPr>
            <w:rStyle w:val="Hyperlink"/>
          </w:rPr>
          <w:t>www.open-mpi.org/papers/mpi-java-spec/mpiJava-spec.pdf</w:t>
        </w:r>
      </w:hyperlink>
      <w:r w:rsidRPr="003F3054">
        <w:t>.</w:t>
      </w:r>
    </w:p>
    <w:p w:rsidR="003F3054" w:rsidRPr="003F3054" w:rsidRDefault="003F3054" w:rsidP="003F3054">
      <w:pPr>
        <w:pStyle w:val="EndNoteBibliography"/>
        <w:spacing w:after="0"/>
        <w:ind w:left="720" w:hanging="720"/>
      </w:pPr>
      <w:r w:rsidRPr="003F3054">
        <w:t>51.</w:t>
      </w:r>
      <w:r w:rsidRPr="003F3054">
        <w:tab/>
        <w:t xml:space="preserve">Jose E. Roman Oscar Vega-Gisbert, Jeffrey M. Squyres. </w:t>
      </w:r>
      <w:r w:rsidRPr="003F3054">
        <w:rPr>
          <w:i/>
        </w:rPr>
        <w:t>Design and implementation of Java bindings in Open MPI</w:t>
      </w:r>
      <w:r w:rsidRPr="003F3054">
        <w:t>. 2014. Available from: users.dsic.upv.es/~jroman/preprints/ompi-java.pdf.</w:t>
      </w:r>
    </w:p>
    <w:p w:rsidR="003F3054" w:rsidRPr="003F3054" w:rsidRDefault="003F3054" w:rsidP="003F3054">
      <w:pPr>
        <w:pStyle w:val="EndNoteBibliography"/>
        <w:spacing w:after="0"/>
        <w:ind w:left="720" w:hanging="720"/>
      </w:pPr>
      <w:r w:rsidRPr="003F3054">
        <w:t>52.</w:t>
      </w:r>
      <w:r w:rsidRPr="003F3054">
        <w:tab/>
        <w:t xml:space="preserve">Mark Baker, Bryan Carpenter, Geoffrey Fox, Sung Hoon Ko, and Sang Lim, </w:t>
      </w:r>
      <w:r w:rsidRPr="003F3054">
        <w:rPr>
          <w:i/>
        </w:rPr>
        <w:t>mpiJava: An object-oriented java interface to MPI</w:t>
      </w:r>
      <w:r w:rsidRPr="003F3054">
        <w:t xml:space="preserve">, in </w:t>
      </w:r>
      <w:r w:rsidRPr="003F3054">
        <w:rPr>
          <w:i/>
        </w:rPr>
        <w:t>Parallel and Distributed Processing</w:t>
      </w:r>
      <w:r w:rsidRPr="003F3054">
        <w:t xml:space="preserve">, José Rolim, Frank Mueller, AlbertY Zomaya, Fikret Ercal, Stephan Olariu, Binoy Ravindran, Jan Gustafsson, Hiroaki Takada, Ron Olsson, LaxmikantV Kale, Pete Beckman, Matthew Haines, Hossam ElGindy, Denis Caromel, Serge Chaumette, Geoffrey Fox, Yi Pan, Keqin Li, Tao Yang, G. Chiola, G. Conte, L. V. Mancini, Domenique Méry, Beverly Sanders, Devesh Bhatt, and Viktor Prasanna, Editors. 1999, Springer Berlin Heidelberg. p. 748-762. Available from: </w:t>
      </w:r>
      <w:hyperlink r:id="rId79" w:history="1">
        <w:r w:rsidRPr="003F3054">
          <w:rPr>
            <w:rStyle w:val="Hyperlink"/>
          </w:rPr>
          <w:t>http://dx.doi.org/10.1007/BFb0097964</w:t>
        </w:r>
      </w:hyperlink>
      <w:r w:rsidRPr="003F3054">
        <w:t>.</w:t>
      </w:r>
    </w:p>
    <w:p w:rsidR="003F3054" w:rsidRPr="003F3054" w:rsidRDefault="003F3054" w:rsidP="003F3054">
      <w:pPr>
        <w:pStyle w:val="EndNoteBibliography"/>
        <w:spacing w:after="0"/>
        <w:ind w:left="720" w:hanging="720"/>
      </w:pPr>
      <w:r w:rsidRPr="003F3054">
        <w:rPr>
          <w:lang w:val="de-DE"/>
        </w:rPr>
        <w:lastRenderedPageBreak/>
        <w:t>53.</w:t>
      </w:r>
      <w:r w:rsidRPr="003F3054">
        <w:rPr>
          <w:lang w:val="de-DE"/>
        </w:rPr>
        <w:tab/>
        <w:t xml:space="preserve">E. Anderson, Z. Bai, J. Dongarra, A. Greenbaum, A. McKenney, J. Du Croz, S. Hammerling, J. Demmel, C. Bischof, and D. Sorensen. </w:t>
      </w:r>
      <w:r w:rsidRPr="003F3054">
        <w:rPr>
          <w:i/>
        </w:rPr>
        <w:t>LAPACK: a portable linear algebra library for high-performance computers</w:t>
      </w:r>
      <w:r w:rsidRPr="003F3054">
        <w:t xml:space="preserve">. in </w:t>
      </w:r>
      <w:r w:rsidRPr="003F3054">
        <w:rPr>
          <w:i/>
        </w:rPr>
        <w:t>Proceedings of the 1990 ACM/IEEE conference on Supercomputing</w:t>
      </w:r>
      <w:r w:rsidRPr="003F3054">
        <w:t xml:space="preserve">. 1990, IEEE Computer Society Press. New York, New York, USA. p. 2-11. Available from: </w:t>
      </w:r>
      <w:bookmarkStart w:id="30" w:name="_GoBack"/>
      <w:r>
        <w:fldChar w:fldCharType="begin"/>
      </w:r>
      <w:r>
        <w:instrText xml:space="preserve"> HYPERLINK "http://dl.acm.org/citation.cfm?id=110382.110385" </w:instrText>
      </w:r>
      <w:r>
        <w:fldChar w:fldCharType="separate"/>
      </w:r>
      <w:r w:rsidRPr="003F3054">
        <w:rPr>
          <w:rStyle w:val="Hyperlink"/>
        </w:rPr>
        <w:t>http://dl.acm.org/citation.cfm?id=110382.110385</w:t>
      </w:r>
      <w:r>
        <w:fldChar w:fldCharType="end"/>
      </w:r>
      <w:bookmarkEnd w:id="30"/>
      <w:r w:rsidRPr="003F3054">
        <w:t>.</w:t>
      </w:r>
    </w:p>
    <w:p w:rsidR="003F3054" w:rsidRPr="003F3054" w:rsidRDefault="003F3054" w:rsidP="003F3054">
      <w:pPr>
        <w:pStyle w:val="EndNoteBibliography"/>
        <w:spacing w:after="0"/>
        <w:ind w:left="720" w:hanging="720"/>
      </w:pPr>
      <w:r w:rsidRPr="003F3054">
        <w:t>54.</w:t>
      </w:r>
      <w:r w:rsidRPr="003F3054">
        <w:tab/>
        <w:t xml:space="preserve">Laura Susan Blackford, J. Choi, A. Cleary, A. Petitet, R. C. Whaley, J. Demmel, I. Dhillon, K. Stanley, J. Dongarra, S. Hammarling, G. Henry, and D. Walker. </w:t>
      </w:r>
      <w:r w:rsidRPr="003F3054">
        <w:rPr>
          <w:i/>
        </w:rPr>
        <w:t>ScaLAPACK: a portable linear algebra library for distributed memory computers - design issues and performance</w:t>
      </w:r>
      <w:r w:rsidRPr="003F3054">
        <w:t xml:space="preserve">. in </w:t>
      </w:r>
      <w:r w:rsidRPr="003F3054">
        <w:rPr>
          <w:i/>
        </w:rPr>
        <w:t>Proceedings of the 1996 ACM/IEEE conference on Supercomputing</w:t>
      </w:r>
      <w:r w:rsidRPr="003F3054">
        <w:t xml:space="preserve">. 1996, IEEE Computer Society. Pittsburgh, Pennsylvania, USA. p. 5. DOI: 10.1145/369028.369038. Available from: </w:t>
      </w:r>
      <w:hyperlink r:id="rId80" w:history="1">
        <w:r w:rsidRPr="003F3054">
          <w:rPr>
            <w:rStyle w:val="Hyperlink"/>
          </w:rPr>
          <w:t>http://www.netlib.org/utk/people/JackDongarra/PAPERS/077_1996_scalapack-a-portable-linear-algebra-library-for-distributed-memory.pdf</w:t>
        </w:r>
      </w:hyperlink>
      <w:r w:rsidRPr="003F3054">
        <w:t>.</w:t>
      </w:r>
    </w:p>
    <w:p w:rsidR="003F3054" w:rsidRPr="003F3054" w:rsidRDefault="003F3054" w:rsidP="003F3054">
      <w:pPr>
        <w:pStyle w:val="EndNoteBibliography"/>
        <w:spacing w:after="0"/>
        <w:ind w:left="720" w:hanging="720"/>
      </w:pPr>
      <w:r w:rsidRPr="003F3054">
        <w:t>55.</w:t>
      </w:r>
      <w:r w:rsidRPr="003F3054">
        <w:tab/>
        <w:t xml:space="preserve">Jack Dongarra, Erich Strohmaier, and and Michael Resch. </w:t>
      </w:r>
      <w:r w:rsidRPr="003F3054">
        <w:rPr>
          <w:i/>
        </w:rPr>
        <w:t>Top 500 Supercomputing Sites</w:t>
      </w:r>
      <w:r w:rsidRPr="003F3054">
        <w:t xml:space="preserve">.  [accessed 1/2/2015]; Available from: </w:t>
      </w:r>
      <w:hyperlink r:id="rId81" w:history="1">
        <w:r w:rsidRPr="003F3054">
          <w:rPr>
            <w:rStyle w:val="Hyperlink"/>
          </w:rPr>
          <w:t>http://www.top500.org/</w:t>
        </w:r>
      </w:hyperlink>
      <w:r w:rsidRPr="003F3054">
        <w:t>.</w:t>
      </w:r>
    </w:p>
    <w:p w:rsidR="003F3054" w:rsidRPr="003F3054" w:rsidRDefault="003F3054" w:rsidP="003F3054">
      <w:pPr>
        <w:pStyle w:val="EndNoteBibliography"/>
        <w:spacing w:after="0"/>
        <w:ind w:left="720" w:hanging="720"/>
      </w:pPr>
      <w:r w:rsidRPr="003F3054">
        <w:t>56.</w:t>
      </w:r>
      <w:r w:rsidRPr="003F3054">
        <w:tab/>
        <w:t xml:space="preserve">A. Petitet, R. C. Whaley, J. Dongarra, and A. Cleary. </w:t>
      </w:r>
      <w:r w:rsidRPr="003F3054">
        <w:rPr>
          <w:i/>
        </w:rPr>
        <w:t>HPL - A Portable Implementation of the High-Performance Linpack Benchmark for Distributed-Memory Computers</w:t>
      </w:r>
      <w:r w:rsidRPr="003F3054">
        <w:t xml:space="preserve">. 2008 9/18/2008 [accessed 1/2/2015]; Available from: </w:t>
      </w:r>
      <w:hyperlink r:id="rId82" w:history="1">
        <w:r w:rsidRPr="003F3054">
          <w:rPr>
            <w:rStyle w:val="Hyperlink"/>
          </w:rPr>
          <w:t>http://www.netlib.org/benchmark/hpl/</w:t>
        </w:r>
      </w:hyperlink>
      <w:r w:rsidRPr="003F3054">
        <w:t>.</w:t>
      </w:r>
    </w:p>
    <w:p w:rsidR="003F3054" w:rsidRPr="003F3054" w:rsidRDefault="003F3054" w:rsidP="003F3054">
      <w:pPr>
        <w:pStyle w:val="EndNoteBibliography"/>
        <w:spacing w:after="0"/>
        <w:ind w:left="720" w:hanging="720"/>
      </w:pPr>
      <w:r w:rsidRPr="003F3054">
        <w:t>57.</w:t>
      </w:r>
      <w:r w:rsidRPr="003F3054">
        <w:tab/>
        <w:t xml:space="preserve">Ed D'Azevedo, Kwai Wong, Pak Hou Che, Chak Shing Lee, Tony Chan, Raymond Wong, and Richard Barrett. </w:t>
      </w:r>
      <w:r w:rsidRPr="003F3054">
        <w:rPr>
          <w:i/>
        </w:rPr>
        <w:t>Performance Results</w:t>
      </w:r>
      <w:r w:rsidRPr="003F3054">
        <w:t xml:space="preserve">. mHPL: Modified HPL Project  [accessed 1/2/2015]; Available from: </w:t>
      </w:r>
      <w:hyperlink r:id="rId83" w:history="1">
        <w:r w:rsidRPr="003F3054">
          <w:rPr>
            <w:rStyle w:val="Hyperlink"/>
          </w:rPr>
          <w:t>http://www.nics.tennessee.edu/sites/default/files/HPL-site/performance.html</w:t>
        </w:r>
      </w:hyperlink>
      <w:r w:rsidRPr="003F3054">
        <w:t>.</w:t>
      </w:r>
    </w:p>
    <w:p w:rsidR="003F3054" w:rsidRPr="003F3054" w:rsidRDefault="003F3054" w:rsidP="003F3054">
      <w:pPr>
        <w:pStyle w:val="EndNoteBibliography"/>
        <w:spacing w:after="0"/>
        <w:ind w:left="720" w:hanging="720"/>
      </w:pPr>
      <w:r w:rsidRPr="003F3054">
        <w:t>58.</w:t>
      </w:r>
      <w:r w:rsidRPr="003F3054">
        <w:tab/>
        <w:t xml:space="preserve">Jack J. Dongarra. </w:t>
      </w:r>
      <w:r w:rsidRPr="003F3054">
        <w:rPr>
          <w:i/>
        </w:rPr>
        <w:t>Performance of Various Computers Using Standard Linear Equations Software</w:t>
      </w:r>
      <w:r w:rsidRPr="003F3054">
        <w:t xml:space="preserve">. 2014 June 15, 2014 [accessed 1/2/2015]; Available from: </w:t>
      </w:r>
      <w:hyperlink r:id="rId84" w:history="1">
        <w:r w:rsidRPr="003F3054">
          <w:rPr>
            <w:rStyle w:val="Hyperlink"/>
          </w:rPr>
          <w:t>http://www.netlib.org/benchmark/performance.ps</w:t>
        </w:r>
      </w:hyperlink>
      <w:r w:rsidRPr="003F3054">
        <w:t>.</w:t>
      </w:r>
    </w:p>
    <w:p w:rsidR="003F3054" w:rsidRPr="003F3054" w:rsidRDefault="003F3054" w:rsidP="003F3054">
      <w:pPr>
        <w:pStyle w:val="EndNoteBibliography"/>
        <w:spacing w:after="0"/>
        <w:ind w:left="720" w:hanging="720"/>
      </w:pPr>
      <w:r w:rsidRPr="003F3054">
        <w:t>59.</w:t>
      </w:r>
      <w:r w:rsidRPr="003F3054">
        <w:tab/>
        <w:t xml:space="preserve">A. Petitet, R. C. Whaley, J. Dongarra, and A. Cleary. </w:t>
      </w:r>
      <w:r w:rsidRPr="003F3054">
        <w:rPr>
          <w:i/>
        </w:rPr>
        <w:t>HPL Algorithm</w:t>
      </w:r>
      <w:r w:rsidRPr="003F3054">
        <w:t xml:space="preserve">. 2008  [cited 2015] [accessed 1/2/2015]; Available from: </w:t>
      </w:r>
      <w:hyperlink r:id="rId85" w:history="1">
        <w:r w:rsidRPr="003F3054">
          <w:rPr>
            <w:rStyle w:val="Hyperlink"/>
          </w:rPr>
          <w:t>http://www.netlib.org/benchmark/hpl/algorithm.html</w:t>
        </w:r>
      </w:hyperlink>
      <w:r w:rsidRPr="003F3054">
        <w:t>.</w:t>
      </w:r>
    </w:p>
    <w:p w:rsidR="003F3054" w:rsidRPr="003F3054" w:rsidRDefault="003F3054" w:rsidP="003F3054">
      <w:pPr>
        <w:pStyle w:val="EndNoteBibliography"/>
        <w:spacing w:after="0"/>
        <w:ind w:left="720" w:hanging="720"/>
      </w:pPr>
      <w:r w:rsidRPr="003F3054">
        <w:t>60.</w:t>
      </w:r>
      <w:r w:rsidRPr="003F3054">
        <w:tab/>
        <w:t xml:space="preserve">Jack J. Dongarra, Piotr Luszczek, and Antoine Petitet, </w:t>
      </w:r>
      <w:r w:rsidRPr="003F3054">
        <w:rPr>
          <w:i/>
        </w:rPr>
        <w:t>The LINPACK Benchmark: past, present and future.</w:t>
      </w:r>
      <w:r w:rsidRPr="003F3054">
        <w:t xml:space="preserve"> Concurrency and Computation: Practice and Experience, 2003. 15(9): p. 803-820.DOI: 10.1002/cpe.728. </w:t>
      </w:r>
      <w:hyperlink r:id="rId86" w:history="1">
        <w:r w:rsidRPr="003F3054">
          <w:rPr>
            <w:rStyle w:val="Hyperlink"/>
          </w:rPr>
          <w:t>http://dx.doi.org/10.1002/cpe.728</w:t>
        </w:r>
      </w:hyperlink>
      <w:r w:rsidRPr="003F3054">
        <w:t>.</w:t>
      </w:r>
    </w:p>
    <w:p w:rsidR="003F3054" w:rsidRPr="003F3054" w:rsidRDefault="003F3054" w:rsidP="003F3054">
      <w:pPr>
        <w:pStyle w:val="EndNoteBibliography"/>
        <w:spacing w:after="0"/>
        <w:ind w:left="720" w:hanging="720"/>
      </w:pPr>
      <w:r w:rsidRPr="003F3054">
        <w:t>61.</w:t>
      </w:r>
      <w:r w:rsidRPr="003F3054">
        <w:tab/>
        <w:t xml:space="preserve">Michael A. Frumkin, Matthew Schultz, Haoqiang Jin, and Jerry Yan, </w:t>
      </w:r>
      <w:r w:rsidRPr="003F3054">
        <w:rPr>
          <w:i/>
        </w:rPr>
        <w:t>Implementation of the NAS Parallel Benchmarks in Java</w:t>
      </w:r>
      <w:r w:rsidRPr="003F3054">
        <w:t xml:space="preserve">. Available from: </w:t>
      </w:r>
      <w:hyperlink r:id="rId87" w:history="1">
        <w:r w:rsidRPr="003F3054">
          <w:rPr>
            <w:rStyle w:val="Hyperlink"/>
          </w:rPr>
          <w:t>http://www.nas.nasa.gov/assets/pdf/techreports/2002/nas-02-009.pdf</w:t>
        </w:r>
      </w:hyperlink>
      <w:r w:rsidRPr="003F3054">
        <w:t>.</w:t>
      </w:r>
    </w:p>
    <w:p w:rsidR="003F3054" w:rsidRPr="003F3054" w:rsidRDefault="003F3054" w:rsidP="003F3054">
      <w:pPr>
        <w:pStyle w:val="EndNoteBibliography"/>
        <w:spacing w:after="0"/>
        <w:ind w:left="720" w:hanging="720"/>
      </w:pPr>
      <w:r w:rsidRPr="003F3054">
        <w:t>62.</w:t>
      </w:r>
      <w:r w:rsidRPr="003F3054">
        <w:tab/>
      </w:r>
      <w:r w:rsidRPr="003F3054">
        <w:rPr>
          <w:i/>
        </w:rPr>
        <w:t>OpenMP API specification for parallel programming</w:t>
      </w:r>
      <w:r w:rsidRPr="003F3054">
        <w:t xml:space="preserve">.  [cited 2010] [accessed November 26]; Available from: </w:t>
      </w:r>
      <w:hyperlink r:id="rId88" w:history="1">
        <w:r w:rsidRPr="003F3054">
          <w:rPr>
            <w:rStyle w:val="Hyperlink"/>
          </w:rPr>
          <w:t>http://openmp.org/wp/</w:t>
        </w:r>
      </w:hyperlink>
      <w:r w:rsidRPr="003F3054">
        <w:t>.</w:t>
      </w:r>
    </w:p>
    <w:p w:rsidR="003F3054" w:rsidRPr="003F3054" w:rsidRDefault="003F3054" w:rsidP="003F3054">
      <w:pPr>
        <w:pStyle w:val="EndNoteBibliography"/>
        <w:spacing w:after="0"/>
        <w:ind w:left="720" w:hanging="720"/>
      </w:pPr>
      <w:r w:rsidRPr="003F3054">
        <w:t>63.</w:t>
      </w:r>
      <w:r w:rsidRPr="003F3054">
        <w:tab/>
      </w:r>
      <w:r w:rsidRPr="003F3054">
        <w:rPr>
          <w:i/>
        </w:rPr>
        <w:t>Problem Sizes and Parameters in NAS Parallel Benchmarks</w:t>
      </w:r>
      <w:r w:rsidRPr="003F3054">
        <w:t xml:space="preserve">.  [accessed 1/2/2015]; Available from: </w:t>
      </w:r>
      <w:hyperlink r:id="rId89" w:history="1">
        <w:r w:rsidRPr="003F3054">
          <w:rPr>
            <w:rStyle w:val="Hyperlink"/>
          </w:rPr>
          <w:t>http://www.nas.nasa.gov/publications/npb_problem_sizes.html</w:t>
        </w:r>
      </w:hyperlink>
      <w:r w:rsidRPr="003F3054">
        <w:t>.</w:t>
      </w:r>
    </w:p>
    <w:p w:rsidR="003F3054" w:rsidRPr="003F3054" w:rsidRDefault="003F3054" w:rsidP="003F3054">
      <w:pPr>
        <w:pStyle w:val="EndNoteBibliography"/>
        <w:spacing w:after="0"/>
        <w:ind w:left="720" w:hanging="720"/>
      </w:pPr>
      <w:r w:rsidRPr="003F3054">
        <w:t>64.</w:t>
      </w:r>
      <w:r w:rsidRPr="003F3054">
        <w:tab/>
        <w:t xml:space="preserve">Chunjie Luo, Wanling Gao, Zhen Jia, Rui Han, Jingwei Li, Xinlong Lin, Lei Wang, Yuqing Zhu, and Jianfeng Zhan, </w:t>
      </w:r>
      <w:r w:rsidRPr="003F3054">
        <w:rPr>
          <w:i/>
        </w:rPr>
        <w:t>Handbook of BigDataBench (Version 3.1) - A Big Data Benchmark Suite</w:t>
      </w:r>
      <w:r w:rsidRPr="003F3054">
        <w:t xml:space="preserve">. Available from: </w:t>
      </w:r>
      <w:hyperlink r:id="rId90" w:history="1">
        <w:r w:rsidRPr="003F3054">
          <w:rPr>
            <w:rStyle w:val="Hyperlink"/>
          </w:rPr>
          <w:t>http://prof.ict.ac.cn/BigDataBench/wp-content/uploads/2014/12/BigDataBench-handbook-6-12-16.pdf</w:t>
        </w:r>
      </w:hyperlink>
      <w:r w:rsidRPr="003F3054">
        <w:t>.</w:t>
      </w:r>
    </w:p>
    <w:p w:rsidR="003F3054" w:rsidRPr="003F3054" w:rsidRDefault="003F3054" w:rsidP="003F3054">
      <w:pPr>
        <w:pStyle w:val="EndNoteBibliography"/>
        <w:spacing w:after="0"/>
        <w:ind w:left="720" w:hanging="720"/>
      </w:pPr>
      <w:r w:rsidRPr="003F3054">
        <w:t>65.</w:t>
      </w:r>
      <w:r w:rsidRPr="003F3054">
        <w:tab/>
        <w:t xml:space="preserve">Supun Kamburugamuve, </w:t>
      </w:r>
      <w:r w:rsidRPr="003F3054">
        <w:rPr>
          <w:i/>
        </w:rPr>
        <w:t xml:space="preserve">Survey of Apache Big Data Stack </w:t>
      </w:r>
      <w:r w:rsidRPr="003F3054">
        <w:t xml:space="preserve">Available from: </w:t>
      </w:r>
      <w:hyperlink r:id="rId91" w:history="1">
        <w:r w:rsidRPr="003F3054">
          <w:rPr>
            <w:rStyle w:val="Hyperlink"/>
          </w:rPr>
          <w:t>http://grids.ucs.indiana.edu/ptliupages/publications/survey_apache_big_data_stack.pdf</w:t>
        </w:r>
      </w:hyperlink>
      <w:r w:rsidRPr="003F3054">
        <w:t>.</w:t>
      </w:r>
    </w:p>
    <w:p w:rsidR="003F3054" w:rsidRPr="003F3054" w:rsidRDefault="003F3054" w:rsidP="003F3054">
      <w:pPr>
        <w:pStyle w:val="EndNoteBibliography"/>
        <w:spacing w:after="0"/>
        <w:ind w:left="720" w:hanging="720"/>
      </w:pPr>
      <w:r w:rsidRPr="003F3054">
        <w:t>66.</w:t>
      </w:r>
      <w:r w:rsidRPr="003F3054">
        <w:tab/>
        <w:t xml:space="preserve">Judy Qiu, Geoffrey Fox, and Shantenu Jha, </w:t>
      </w:r>
      <w:r w:rsidRPr="003F3054">
        <w:rPr>
          <w:i/>
        </w:rPr>
        <w:t xml:space="preserve">Kaleidoscope of (Apache) Big Data Stack (ABDS) and HPC Technologies </w:t>
      </w:r>
      <w:r w:rsidRPr="003F3054">
        <w:t xml:space="preserve">Available from: </w:t>
      </w:r>
      <w:hyperlink r:id="rId92" w:history="1">
        <w:r w:rsidRPr="003F3054">
          <w:rPr>
            <w:rStyle w:val="Hyperlink"/>
          </w:rPr>
          <w:t>http://grids.ucs.indiana.edu/ptliupages/publications/KaleidoscopeTable2.docx</w:t>
        </w:r>
      </w:hyperlink>
      <w:r w:rsidRPr="003F3054">
        <w:t>.</w:t>
      </w:r>
    </w:p>
    <w:p w:rsidR="003F3054" w:rsidRPr="003F3054" w:rsidRDefault="003F3054" w:rsidP="003F3054">
      <w:pPr>
        <w:pStyle w:val="EndNoteBibliography"/>
        <w:spacing w:after="0"/>
        <w:ind w:left="720" w:hanging="720"/>
      </w:pPr>
      <w:r w:rsidRPr="003F3054">
        <w:t>67.</w:t>
      </w:r>
      <w:r w:rsidRPr="003F3054">
        <w:tab/>
        <w:t xml:space="preserve">Ian Jolliffe, </w:t>
      </w:r>
      <w:r w:rsidRPr="003F3054">
        <w:rPr>
          <w:i/>
        </w:rPr>
        <w:t>Principal Component Analysis</w:t>
      </w:r>
      <w:r w:rsidRPr="003F3054">
        <w:t xml:space="preserve">, in </w:t>
      </w:r>
      <w:r w:rsidRPr="003F3054">
        <w:rPr>
          <w:i/>
        </w:rPr>
        <w:t>Encyclopedia of Statistics in Behavioral Science</w:t>
      </w:r>
      <w:r w:rsidRPr="003F3054">
        <w:t xml:space="preserve">. 2005, John Wiley &amp; Sons, Ltd. Available from: </w:t>
      </w:r>
      <w:hyperlink r:id="rId93" w:history="1">
        <w:r w:rsidRPr="003F3054">
          <w:rPr>
            <w:rStyle w:val="Hyperlink"/>
          </w:rPr>
          <w:t>http://dx.doi.org/10.1002/0470013192.bsa501</w:t>
        </w:r>
      </w:hyperlink>
      <w:r w:rsidRPr="003F3054">
        <w:t>.</w:t>
      </w:r>
    </w:p>
    <w:p w:rsidR="003F3054" w:rsidRPr="003F3054" w:rsidRDefault="003F3054" w:rsidP="003F3054">
      <w:pPr>
        <w:pStyle w:val="EndNoteBibliography"/>
        <w:spacing w:after="0"/>
        <w:ind w:left="720" w:hanging="720"/>
      </w:pPr>
      <w:r w:rsidRPr="003F3054">
        <w:t>68.</w:t>
      </w:r>
      <w:r w:rsidRPr="003F3054">
        <w:tab/>
      </w:r>
      <w:r w:rsidRPr="003F3054">
        <w:rPr>
          <w:i/>
        </w:rPr>
        <w:t>GridMix3</w:t>
      </w:r>
      <w:r w:rsidRPr="003F3054">
        <w:t>.  [accessed 1/3/2015]; Available from: https://developer.yahoo.com/blogs/hadoop/gridmix3-emulating-production-workload-apache-hadoop-450.html.</w:t>
      </w:r>
    </w:p>
    <w:p w:rsidR="003F3054" w:rsidRPr="003F3054" w:rsidRDefault="003F3054" w:rsidP="003F3054">
      <w:pPr>
        <w:pStyle w:val="EndNoteBibliography"/>
        <w:spacing w:after="0"/>
        <w:ind w:left="720" w:hanging="720"/>
      </w:pPr>
      <w:r w:rsidRPr="003F3054">
        <w:t>69.</w:t>
      </w:r>
      <w:r w:rsidRPr="003F3054">
        <w:tab/>
        <w:t xml:space="preserve">Erik Paulson. </w:t>
      </w:r>
      <w:r w:rsidRPr="003F3054">
        <w:rPr>
          <w:i/>
        </w:rPr>
        <w:t>HDFS Benchmarks</w:t>
      </w:r>
      <w:r w:rsidRPr="003F3054">
        <w:t xml:space="preserve">.  [accessed 1/3/2015]; Available from: </w:t>
      </w:r>
      <w:hyperlink r:id="rId94" w:history="1">
        <w:r w:rsidRPr="003F3054">
          <w:rPr>
            <w:rStyle w:val="Hyperlink"/>
          </w:rPr>
          <w:t>http://epaulson.github.io/HadoopInternals/benchmarks.html#dfsio</w:t>
        </w:r>
      </w:hyperlink>
      <w:r w:rsidRPr="003F3054">
        <w:t>.</w:t>
      </w:r>
    </w:p>
    <w:p w:rsidR="003F3054" w:rsidRPr="003F3054" w:rsidRDefault="003F3054" w:rsidP="003F3054">
      <w:pPr>
        <w:pStyle w:val="EndNoteBibliography"/>
        <w:spacing w:after="0"/>
        <w:ind w:left="720" w:hanging="720"/>
      </w:pPr>
      <w:r w:rsidRPr="003F3054">
        <w:t>70.</w:t>
      </w:r>
      <w:r w:rsidRPr="003F3054">
        <w:tab/>
      </w:r>
      <w:r w:rsidRPr="003F3054">
        <w:rPr>
          <w:i/>
        </w:rPr>
        <w:t>Hive performance benchmarks</w:t>
      </w:r>
      <w:r w:rsidRPr="003F3054">
        <w:t>. Available from: https://issues.apache.org/jira/browse/HIVE-396.</w:t>
      </w:r>
    </w:p>
    <w:p w:rsidR="003F3054" w:rsidRPr="003F3054" w:rsidRDefault="003F3054" w:rsidP="003F3054">
      <w:pPr>
        <w:pStyle w:val="EndNoteBibliography"/>
        <w:spacing w:after="0"/>
        <w:ind w:left="720" w:hanging="720"/>
      </w:pPr>
      <w:r w:rsidRPr="003F3054">
        <w:t>71.</w:t>
      </w:r>
      <w:r w:rsidRPr="003F3054">
        <w:tab/>
        <w:t xml:space="preserve">Daoyuan Wang, Mingfei Shi, Grace Huang, and Jiangang Duan. </w:t>
      </w:r>
      <w:r w:rsidRPr="003F3054">
        <w:rPr>
          <w:i/>
        </w:rPr>
        <w:t>HiBench</w:t>
      </w:r>
      <w:r w:rsidRPr="003F3054">
        <w:t>.  [accessed 1/2/2015]; Available from: https://github.com/intel-hadoop/HiBench.</w:t>
      </w:r>
    </w:p>
    <w:p w:rsidR="003F3054" w:rsidRPr="003F3054" w:rsidRDefault="003F3054" w:rsidP="003F3054">
      <w:pPr>
        <w:pStyle w:val="EndNoteBibliography"/>
        <w:spacing w:after="0"/>
        <w:ind w:left="720" w:hanging="720"/>
      </w:pPr>
      <w:r w:rsidRPr="003F3054">
        <w:t>72.</w:t>
      </w:r>
      <w:r w:rsidRPr="003F3054">
        <w:tab/>
        <w:t xml:space="preserve">Bhaskar D Gowda and Nishkam Ravi. </w:t>
      </w:r>
      <w:r w:rsidRPr="003F3054">
        <w:rPr>
          <w:i/>
        </w:rPr>
        <w:t>BigBench: Toward An Industry-Standard Benchmark for Big Data Analytics</w:t>
      </w:r>
      <w:r w:rsidRPr="003F3054">
        <w:t xml:space="preserve">. 2014 November 25, 2014 [accessed 1/4/15]; Available from: </w:t>
      </w:r>
      <w:hyperlink r:id="rId95" w:history="1">
        <w:r w:rsidRPr="003F3054">
          <w:rPr>
            <w:rStyle w:val="Hyperlink"/>
          </w:rPr>
          <w:t>http://blog.cloudera.com/blog/2014/11/bigbench-toward-an-industry-standard-benchmark-for-big-data-analytics/</w:t>
        </w:r>
      </w:hyperlink>
      <w:r w:rsidRPr="003F3054">
        <w:t>.</w:t>
      </w:r>
    </w:p>
    <w:p w:rsidR="003F3054" w:rsidRPr="003F3054" w:rsidRDefault="003F3054" w:rsidP="003F3054">
      <w:pPr>
        <w:pStyle w:val="EndNoteBibliography"/>
        <w:spacing w:after="0"/>
        <w:ind w:left="720" w:hanging="720"/>
      </w:pPr>
      <w:r w:rsidRPr="003F3054">
        <w:t>73.</w:t>
      </w:r>
      <w:r w:rsidRPr="003F3054">
        <w:tab/>
        <w:t xml:space="preserve">Tilmann Rabl, Meikel Poess, Chaitanya Baru, and Hans-Arno Jacobsen. </w:t>
      </w:r>
      <w:r w:rsidRPr="003F3054">
        <w:rPr>
          <w:i/>
        </w:rPr>
        <w:t>Specifying Big Data Benchmarks: First Workshop, WBDB 2012, San Jose, CA, USA, May 8-9, 2012 and Second Workshop, WBDB 2012, Pune, India, December 17-18, 2012, Revised Selected Papers</w:t>
      </w:r>
      <w:r w:rsidRPr="003F3054">
        <w:t xml:space="preserve">. 2014. Springer Berlin Heidelberg. Available from: </w:t>
      </w:r>
      <w:hyperlink r:id="rId96" w:history="1">
        <w:r w:rsidRPr="003F3054">
          <w:rPr>
            <w:rStyle w:val="Hyperlink"/>
          </w:rPr>
          <w:t>http://link.springer.com/book/10.1007%2F978-3-642-53974-9</w:t>
        </w:r>
      </w:hyperlink>
      <w:r w:rsidRPr="003F3054">
        <w:t>.</w:t>
      </w:r>
    </w:p>
    <w:p w:rsidR="003F3054" w:rsidRPr="003F3054" w:rsidRDefault="003F3054" w:rsidP="003F3054">
      <w:pPr>
        <w:pStyle w:val="EndNoteBibliography"/>
        <w:spacing w:after="0"/>
        <w:ind w:left="720" w:hanging="720"/>
      </w:pPr>
      <w:r w:rsidRPr="003F3054">
        <w:t>74.</w:t>
      </w:r>
      <w:r w:rsidRPr="003F3054">
        <w:tab/>
        <w:t xml:space="preserve">James Manyika, Michael Chui, Brad Brown, Jacques Bughin, Richard Dobbs, Charles Roxburgh, and Angela Hung Byers, </w:t>
      </w:r>
      <w:r w:rsidRPr="003F3054">
        <w:rPr>
          <w:i/>
        </w:rPr>
        <w:t>Big data: The next frontier for innovation, competition, and productivity</w:t>
      </w:r>
      <w:r w:rsidRPr="003F3054">
        <w:t xml:space="preserve">. 2011. Available from: </w:t>
      </w:r>
      <w:hyperlink r:id="rId97" w:history="1">
        <w:r w:rsidRPr="003F3054">
          <w:rPr>
            <w:rStyle w:val="Hyperlink"/>
          </w:rPr>
          <w:t>http://www.mckinsey.com/insights/business_technology/big_data_the_next_frontier_for_innovation</w:t>
        </w:r>
      </w:hyperlink>
      <w:r w:rsidRPr="003F3054">
        <w:t>.</w:t>
      </w:r>
    </w:p>
    <w:p w:rsidR="003F3054" w:rsidRPr="003F3054" w:rsidRDefault="003F3054" w:rsidP="003F3054">
      <w:pPr>
        <w:pStyle w:val="EndNoteBibliography"/>
        <w:spacing w:after="0"/>
        <w:ind w:left="720" w:hanging="720"/>
      </w:pPr>
      <w:r w:rsidRPr="003F3054">
        <w:t>75.</w:t>
      </w:r>
      <w:r w:rsidRPr="003F3054">
        <w:tab/>
        <w:t xml:space="preserve">Michael Frank, Meikel Poess, and Tilmann Rabl. </w:t>
      </w:r>
      <w:r w:rsidRPr="003F3054">
        <w:rPr>
          <w:i/>
        </w:rPr>
        <w:t>Efficient update data generation for DBMS benchmarks</w:t>
      </w:r>
      <w:r w:rsidRPr="003F3054">
        <w:t xml:space="preserve">. in </w:t>
      </w:r>
      <w:r w:rsidRPr="003F3054">
        <w:rPr>
          <w:i/>
        </w:rPr>
        <w:t>Proceedings of the 3rd ACM/SPEC International Conference on Performance Engineering</w:t>
      </w:r>
      <w:r w:rsidRPr="003F3054">
        <w:t xml:space="preserve">. 2012, ACM. Boston, Massachusetts, USA. p. 169-180. DOI: 10.1145/2188286.2188315. Available from: </w:t>
      </w:r>
      <w:hyperlink r:id="rId98" w:history="1">
        <w:r w:rsidRPr="003F3054">
          <w:rPr>
            <w:rStyle w:val="Hyperlink"/>
          </w:rPr>
          <w:t>http://dl.acm.org/citation.cfm?doid=2188286.2188315</w:t>
        </w:r>
      </w:hyperlink>
      <w:r w:rsidRPr="003F3054">
        <w:t>.</w:t>
      </w:r>
    </w:p>
    <w:p w:rsidR="003F3054" w:rsidRPr="003F3054" w:rsidRDefault="003F3054" w:rsidP="003F3054">
      <w:pPr>
        <w:pStyle w:val="EndNoteBibliography"/>
        <w:spacing w:after="0"/>
        <w:ind w:left="720" w:hanging="720"/>
      </w:pPr>
      <w:r w:rsidRPr="003F3054">
        <w:lastRenderedPageBreak/>
        <w:t>76.</w:t>
      </w:r>
      <w:r w:rsidRPr="003F3054">
        <w:tab/>
      </w:r>
      <w:r w:rsidRPr="003F3054">
        <w:rPr>
          <w:i/>
        </w:rPr>
        <w:t>Language Manual</w:t>
      </w:r>
      <w:r w:rsidRPr="003F3054">
        <w:t>. 2014 Oct 22, 2014 [accessed 1/4/2015]; Available from: https://cwiki.apache.org/confluence/display/Hive/LanguageManual.</w:t>
      </w:r>
    </w:p>
    <w:p w:rsidR="003F3054" w:rsidRPr="003F3054" w:rsidRDefault="003F3054" w:rsidP="003F3054">
      <w:pPr>
        <w:pStyle w:val="EndNoteBibliography"/>
        <w:spacing w:after="0"/>
        <w:ind w:left="720" w:hanging="720"/>
      </w:pPr>
      <w:r w:rsidRPr="003F3054">
        <w:t>77.</w:t>
      </w:r>
      <w:r w:rsidRPr="003F3054">
        <w:tab/>
        <w:t xml:space="preserve">Timothy G. Armstrong, Vamsi Ponnekanti, Dhruba Borthakur, and Mark Callaghan. </w:t>
      </w:r>
      <w:r w:rsidRPr="003F3054">
        <w:rPr>
          <w:i/>
        </w:rPr>
        <w:t>LinkBench: a database benchmark based on the Facebook social graph</w:t>
      </w:r>
      <w:r w:rsidRPr="003F3054">
        <w:t xml:space="preserve">. in </w:t>
      </w:r>
      <w:r w:rsidRPr="003F3054">
        <w:rPr>
          <w:i/>
        </w:rPr>
        <w:t>Proceedings of the 2013 ACM SIGMOD International Conference on Management of Data</w:t>
      </w:r>
      <w:r w:rsidRPr="003F3054">
        <w:t xml:space="preserve">. 2013, ACM. New York, New York, USA. p. 1185-1196. DOI: 10.1145/2463676.2465296. Available from: </w:t>
      </w:r>
      <w:hyperlink r:id="rId99" w:history="1">
        <w:r w:rsidRPr="003F3054">
          <w:rPr>
            <w:rStyle w:val="Hyperlink"/>
          </w:rPr>
          <w:t>http://people.cs.uchicago.edu/~tga/pubs/sigmod-linkbench-2013.pdf</w:t>
        </w:r>
      </w:hyperlink>
      <w:r w:rsidRPr="003F3054">
        <w:t>.</w:t>
      </w:r>
    </w:p>
    <w:p w:rsidR="003F3054" w:rsidRPr="003F3054" w:rsidRDefault="003F3054" w:rsidP="003F3054">
      <w:pPr>
        <w:pStyle w:val="EndNoteBibliography"/>
        <w:spacing w:after="0"/>
        <w:ind w:left="720" w:hanging="720"/>
      </w:pPr>
      <w:r w:rsidRPr="003F3054">
        <w:t>78.</w:t>
      </w:r>
      <w:r w:rsidRPr="003F3054">
        <w:tab/>
        <w:t xml:space="preserve">Ramanathan Narayanan, Berkin O¨ zıs.ıkyılmaz, Joseph Zambreno, Gokhan Memik, Alok Choudhary, and Jayaprakash Pisharath. </w:t>
      </w:r>
      <w:r w:rsidRPr="003F3054">
        <w:rPr>
          <w:i/>
        </w:rPr>
        <w:t>MineBench: A Benchmark Suite for Data Mining Workloads</w:t>
      </w:r>
      <w:r w:rsidRPr="003F3054">
        <w:t xml:space="preserve">. in </w:t>
      </w:r>
      <w:r w:rsidRPr="003F3054">
        <w:rPr>
          <w:i/>
        </w:rPr>
        <w:t>Workload Characterization, 2006 IEEE International Symposium on</w:t>
      </w:r>
      <w:r w:rsidRPr="003F3054">
        <w:t xml:space="preserve">. 2006.DOI: 10.1109/IISWC.2006.302743. Available from: </w:t>
      </w:r>
      <w:hyperlink r:id="rId100" w:history="1">
        <w:r w:rsidRPr="003F3054">
          <w:rPr>
            <w:rStyle w:val="Hyperlink"/>
          </w:rPr>
          <w:t>http://cucis.ece.northwestern.edu/publications/pdf/NarOzi06A.pdf</w:t>
        </w:r>
      </w:hyperlink>
      <w:r w:rsidRPr="003F3054">
        <w:t>.</w:t>
      </w:r>
    </w:p>
    <w:p w:rsidR="003F3054" w:rsidRPr="003F3054" w:rsidRDefault="003F3054" w:rsidP="003F3054">
      <w:pPr>
        <w:pStyle w:val="EndNoteBibliography"/>
        <w:spacing w:after="0"/>
        <w:ind w:left="720" w:hanging="720"/>
      </w:pPr>
      <w:r w:rsidRPr="003F3054">
        <w:t>79.</w:t>
      </w:r>
      <w:r w:rsidRPr="003F3054">
        <w:tab/>
        <w:t xml:space="preserve">Joseph Zambreno, Berkin Özıs. Ikyılmaz, Gokhan Memik, and Alok Choudhary. </w:t>
      </w:r>
      <w:r w:rsidRPr="003F3054">
        <w:rPr>
          <w:i/>
        </w:rPr>
        <w:t>Performance characterization of data mining applications using MineBench (2006)</w:t>
      </w:r>
      <w:r w:rsidRPr="003F3054">
        <w:t>. in</w:t>
      </w:r>
      <w:r w:rsidRPr="003F3054">
        <w:rPr>
          <w:i/>
        </w:rPr>
        <w:t xml:space="preserve"> 9th Workshop on Computer Architecture Evaluation using Commercial Workloads (CAECW)</w:t>
      </w:r>
      <w:r w:rsidRPr="003F3054">
        <w:t xml:space="preserve">. 2006. Available from: </w:t>
      </w:r>
      <w:hyperlink r:id="rId101" w:history="1">
        <w:r w:rsidRPr="003F3054">
          <w:rPr>
            <w:rStyle w:val="Hyperlink"/>
          </w:rPr>
          <w:t>www.bioperf.org/ZOM06.pdf</w:t>
        </w:r>
      </w:hyperlink>
      <w:r w:rsidRPr="003F3054">
        <w:t>.</w:t>
      </w:r>
    </w:p>
    <w:p w:rsidR="003F3054" w:rsidRPr="003F3054" w:rsidRDefault="003F3054" w:rsidP="003F3054">
      <w:pPr>
        <w:pStyle w:val="EndNoteBibliography"/>
        <w:spacing w:after="0"/>
        <w:ind w:left="720" w:hanging="720"/>
      </w:pPr>
      <w:r w:rsidRPr="003F3054">
        <w:t>80.</w:t>
      </w:r>
      <w:r w:rsidRPr="003F3054">
        <w:tab/>
        <w:t xml:space="preserve">B. Ozisikyilmaz, R. Narayanan, J. Zambreno, G. Memik, and A. Choudhary. </w:t>
      </w:r>
      <w:r w:rsidRPr="003F3054">
        <w:rPr>
          <w:i/>
        </w:rPr>
        <w:t>An Architectural Characterization Study of Data Mining and Bioinformatics Workloads</w:t>
      </w:r>
      <w:r w:rsidRPr="003F3054">
        <w:t xml:space="preserve">. in </w:t>
      </w:r>
      <w:r w:rsidRPr="003F3054">
        <w:rPr>
          <w:i/>
        </w:rPr>
        <w:t>Workload Characterization, 2006 IEEE International Symposium on</w:t>
      </w:r>
      <w:r w:rsidRPr="003F3054">
        <w:t xml:space="preserve">. 2006.DOI: 10.1109/IISWC.2006.302730. Available from: </w:t>
      </w:r>
      <w:hyperlink r:id="rId102" w:history="1">
        <w:r w:rsidRPr="003F3054">
          <w:rPr>
            <w:rStyle w:val="Hyperlink"/>
          </w:rPr>
          <w:t>http://www.bioperf.org/ONZ06.pdf</w:t>
        </w:r>
      </w:hyperlink>
      <w:r w:rsidRPr="003F3054">
        <w:t>.</w:t>
      </w:r>
    </w:p>
    <w:p w:rsidR="003F3054" w:rsidRPr="003F3054" w:rsidRDefault="003F3054" w:rsidP="003F3054">
      <w:pPr>
        <w:pStyle w:val="EndNoteBibliography"/>
        <w:ind w:left="720" w:hanging="720"/>
      </w:pPr>
      <w:r w:rsidRPr="003F3054">
        <w:t>81.</w:t>
      </w:r>
      <w:r w:rsidRPr="003F3054">
        <w:tab/>
        <w:t xml:space="preserve">Sumita Barahmand and Shahram Ghandeharizadeh. </w:t>
      </w:r>
      <w:r w:rsidRPr="003F3054">
        <w:rPr>
          <w:i/>
        </w:rPr>
        <w:t>BG: A Benchmark to Evaluate Interactive Social Networking Actions</w:t>
      </w:r>
      <w:r w:rsidRPr="003F3054">
        <w:t xml:space="preserve">. in </w:t>
      </w:r>
      <w:r w:rsidRPr="003F3054">
        <w:rPr>
          <w:i/>
        </w:rPr>
        <w:t>CIDR</w:t>
      </w:r>
      <w:r w:rsidRPr="003F3054">
        <w:t xml:space="preserve">. 2013, </w:t>
      </w:r>
      <w:hyperlink r:id="rId103" w:history="1">
        <w:r w:rsidRPr="003F3054">
          <w:rPr>
            <w:rStyle w:val="Hyperlink"/>
          </w:rPr>
          <w:t>www.cidrdb.org</w:t>
        </w:r>
      </w:hyperlink>
      <w:r w:rsidRPr="003F3054">
        <w:t xml:space="preserve">. Available from: </w:t>
      </w:r>
      <w:hyperlink r:id="rId104" w:history="1">
        <w:r w:rsidRPr="003F3054">
          <w:rPr>
            <w:rStyle w:val="Hyperlink"/>
          </w:rPr>
          <w:t>http://dblp.uni-trier.de/db/conf/cidr/cidr2013.html#BarahmandG13</w:t>
        </w:r>
      </w:hyperlink>
      <w:r w:rsidRPr="003F3054">
        <w:t>.</w:t>
      </w:r>
    </w:p>
    <w:p w:rsidR="00A7548F" w:rsidRPr="00CD3350" w:rsidRDefault="00A7548F" w:rsidP="00A7548F">
      <w:pPr>
        <w:pStyle w:val="StyleEndNoteBibliographyLeft0Hanging05After0pt"/>
      </w:pPr>
      <w:r>
        <w:fldChar w:fldCharType="end"/>
      </w:r>
    </w:p>
    <w:p w:rsidR="00A7548F" w:rsidRPr="0085082F" w:rsidRDefault="00A7548F" w:rsidP="00A7548F"/>
    <w:p w:rsidR="00A7548F" w:rsidRDefault="00A7548F" w:rsidP="00A7548F"/>
    <w:p w:rsidR="00F359A2" w:rsidRDefault="00F359A2"/>
    <w:sectPr w:rsidR="00F359A2" w:rsidSect="00F67DBD">
      <w:footerReference w:type="even" r:id="rId105"/>
      <w:pgSz w:w="12240" w:h="15840" w:code="1"/>
      <w:pgMar w:top="1440" w:right="1440" w:bottom="1440" w:left="1440" w:header="720" w:footer="720" w:gutter="0"/>
      <w:cols w:space="475"/>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62A6" w:rsidRDefault="006862A6">
      <w:pPr>
        <w:spacing w:after="0"/>
      </w:pPr>
      <w:r>
        <w:separator/>
      </w:r>
    </w:p>
  </w:endnote>
  <w:endnote w:type="continuationSeparator" w:id="0">
    <w:p w:rsidR="006862A6" w:rsidRDefault="006862A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438" w:rsidRDefault="00BF043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F0438" w:rsidRDefault="00BF04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62A6" w:rsidRDefault="006862A6">
      <w:pPr>
        <w:spacing w:after="0"/>
      </w:pPr>
      <w:r>
        <w:separator/>
      </w:r>
    </w:p>
  </w:footnote>
  <w:footnote w:type="continuationSeparator" w:id="0">
    <w:p w:rsidR="006862A6" w:rsidRDefault="006862A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71729CA"/>
    <w:multiLevelType w:val="hybridMultilevel"/>
    <w:tmpl w:val="F500864C"/>
    <w:lvl w:ilvl="0" w:tplc="E1F65F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B666FB"/>
    <w:multiLevelType w:val="hybridMultilevel"/>
    <w:tmpl w:val="BBA894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00114C"/>
    <w:multiLevelType w:val="hybridMultilevel"/>
    <w:tmpl w:val="FCD2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3631D7"/>
    <w:multiLevelType w:val="hybridMultilevel"/>
    <w:tmpl w:val="1E9223D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CD45F05"/>
    <w:multiLevelType w:val="hybridMultilevel"/>
    <w:tmpl w:val="2C5E81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D416FE2"/>
    <w:multiLevelType w:val="hybridMultilevel"/>
    <w:tmpl w:val="F028BB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5FB4DEB"/>
    <w:multiLevelType w:val="hybridMultilevel"/>
    <w:tmpl w:val="F88A6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8C13BF1"/>
    <w:multiLevelType w:val="hybridMultilevel"/>
    <w:tmpl w:val="7E66998C"/>
    <w:lvl w:ilvl="0" w:tplc="C7521F9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A44FDA"/>
    <w:multiLevelType w:val="hybridMultilevel"/>
    <w:tmpl w:val="41B0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F80637"/>
    <w:multiLevelType w:val="hybridMultilevel"/>
    <w:tmpl w:val="D6F074CE"/>
    <w:lvl w:ilvl="0" w:tplc="007E4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04622"/>
    <w:multiLevelType w:val="hybridMultilevel"/>
    <w:tmpl w:val="CE24D240"/>
    <w:lvl w:ilvl="0" w:tplc="3F60AA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6255F3"/>
    <w:multiLevelType w:val="hybridMultilevel"/>
    <w:tmpl w:val="F26EFD52"/>
    <w:lvl w:ilvl="0" w:tplc="3EDE1F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834EDA"/>
    <w:multiLevelType w:val="hybridMultilevel"/>
    <w:tmpl w:val="87DC90F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744933"/>
    <w:multiLevelType w:val="hybridMultilevel"/>
    <w:tmpl w:val="C95C4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6B5ABB"/>
    <w:multiLevelType w:val="hybridMultilevel"/>
    <w:tmpl w:val="39A4DA22"/>
    <w:lvl w:ilvl="0" w:tplc="F94ECFE4">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8D1A89"/>
    <w:multiLevelType w:val="hybridMultilevel"/>
    <w:tmpl w:val="EB769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0AE4E48"/>
    <w:multiLevelType w:val="hybridMultilevel"/>
    <w:tmpl w:val="F2FEC4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6A1DFF"/>
    <w:multiLevelType w:val="hybridMultilevel"/>
    <w:tmpl w:val="1E68E53A"/>
    <w:lvl w:ilvl="0" w:tplc="2A1835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16262A"/>
    <w:multiLevelType w:val="hybridMultilevel"/>
    <w:tmpl w:val="A6F82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2B73268"/>
    <w:multiLevelType w:val="hybridMultilevel"/>
    <w:tmpl w:val="3754F1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6"/>
  </w:num>
  <w:num w:numId="4">
    <w:abstractNumId w:val="18"/>
  </w:num>
  <w:num w:numId="5">
    <w:abstractNumId w:val="15"/>
  </w:num>
  <w:num w:numId="6">
    <w:abstractNumId w:val="20"/>
  </w:num>
  <w:num w:numId="7">
    <w:abstractNumId w:val="8"/>
  </w:num>
  <w:num w:numId="8">
    <w:abstractNumId w:val="14"/>
  </w:num>
  <w:num w:numId="9">
    <w:abstractNumId w:val="10"/>
  </w:num>
  <w:num w:numId="10">
    <w:abstractNumId w:val="17"/>
  </w:num>
  <w:num w:numId="11">
    <w:abstractNumId w:val="6"/>
  </w:num>
  <w:num w:numId="12">
    <w:abstractNumId w:val="1"/>
  </w:num>
  <w:num w:numId="13">
    <w:abstractNumId w:val="11"/>
  </w:num>
  <w:num w:numId="14">
    <w:abstractNumId w:val="19"/>
  </w:num>
  <w:num w:numId="15">
    <w:abstractNumId w:val="5"/>
  </w:num>
  <w:num w:numId="16">
    <w:abstractNumId w:val="12"/>
  </w:num>
  <w:num w:numId="17">
    <w:abstractNumId w:val="13"/>
  </w:num>
  <w:num w:numId="18">
    <w:abstractNumId w:val="21"/>
  </w:num>
  <w:num w:numId="19">
    <w:abstractNumId w:val="4"/>
  </w:num>
  <w:num w:numId="20">
    <w:abstractNumId w:val="2"/>
  </w:num>
  <w:num w:numId="21">
    <w:abstractNumId w:val="3"/>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ustomiz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xaw559mfwdpuewrfppwdvasdfa2ep2ardp&quot;&gt;SaliyaEndNoteLibrary&lt;record-ids&gt;&lt;item&gt;73&lt;/item&gt;&lt;item&gt;275&lt;/item&gt;&lt;item&gt;438&lt;/item&gt;&lt;item&gt;448&lt;/item&gt;&lt;item&gt;498&lt;/item&gt;&lt;item&gt;615&lt;/item&gt;&lt;item&gt;725&lt;/item&gt;&lt;item&gt;2252&lt;/item&gt;&lt;item&gt;2617&lt;/item&gt;&lt;item&gt;2769&lt;/item&gt;&lt;item&gt;2772&lt;/item&gt;&lt;item&gt;2773&lt;/item&gt;&lt;item&gt;2894&lt;/item&gt;&lt;item&gt;2907&lt;/item&gt;&lt;item&gt;2912&lt;/item&gt;&lt;item&gt;2916&lt;/item&gt;&lt;item&gt;2917&lt;/item&gt;&lt;item&gt;2919&lt;/item&gt;&lt;item&gt;2920&lt;/item&gt;&lt;item&gt;2921&lt;/item&gt;&lt;item&gt;2922&lt;/item&gt;&lt;item&gt;2924&lt;/item&gt;&lt;item&gt;2925&lt;/item&gt;&lt;item&gt;2926&lt;/item&gt;&lt;item&gt;2931&lt;/item&gt;&lt;item&gt;2935&lt;/item&gt;&lt;item&gt;2936&lt;/item&gt;&lt;item&gt;2950&lt;/item&gt;&lt;item&gt;2956&lt;/item&gt;&lt;item&gt;2957&lt;/item&gt;&lt;item&gt;2958&lt;/item&gt;&lt;item&gt;2959&lt;/item&gt;&lt;item&gt;2960&lt;/item&gt;&lt;item&gt;2961&lt;/item&gt;&lt;item&gt;2962&lt;/item&gt;&lt;item&gt;2964&lt;/item&gt;&lt;item&gt;2965&lt;/item&gt;&lt;item&gt;2966&lt;/item&gt;&lt;item&gt;2967&lt;/item&gt;&lt;item&gt;2968&lt;/item&gt;&lt;item&gt;2969&lt;/item&gt;&lt;item&gt;2970&lt;/item&gt;&lt;item&gt;2971&lt;/item&gt;&lt;item&gt;2972&lt;/item&gt;&lt;item&gt;2973&lt;/item&gt;&lt;item&gt;2974&lt;/item&gt;&lt;item&gt;2975&lt;/item&gt;&lt;item&gt;2976&lt;/item&gt;&lt;item&gt;2977&lt;/item&gt;&lt;item&gt;2978&lt;/item&gt;&lt;item&gt;2979&lt;/item&gt;&lt;item&gt;2980&lt;/item&gt;&lt;item&gt;2981&lt;/item&gt;&lt;item&gt;2982&lt;/item&gt;&lt;item&gt;2983&lt;/item&gt;&lt;item&gt;2984&lt;/item&gt;&lt;item&gt;2985&lt;/item&gt;&lt;item&gt;2986&lt;/item&gt;&lt;item&gt;2987&lt;/item&gt;&lt;item&gt;2988&lt;/item&gt;&lt;item&gt;2991&lt;/item&gt;&lt;item&gt;2992&lt;/item&gt;&lt;item&gt;2993&lt;/item&gt;&lt;item&gt;2994&lt;/item&gt;&lt;item&gt;2995&lt;/item&gt;&lt;item&gt;2996&lt;/item&gt;&lt;item&gt;2997&lt;/item&gt;&lt;item&gt;2998&lt;/item&gt;&lt;item&gt;2999&lt;/item&gt;&lt;item&gt;3000&lt;/item&gt;&lt;item&gt;3001&lt;/item&gt;&lt;item&gt;3002&lt;/item&gt;&lt;item&gt;3003&lt;/item&gt;&lt;item&gt;3004&lt;/item&gt;&lt;item&gt;3005&lt;/item&gt;&lt;item&gt;3006&lt;/item&gt;&lt;item&gt;3007&lt;/item&gt;&lt;item&gt;3008&lt;/item&gt;&lt;item&gt;3009&lt;/item&gt;&lt;item&gt;3010&lt;/item&gt;&lt;item&gt;3012&lt;/item&gt;&lt;item&gt;3013&lt;/item&gt;&lt;/record-ids&gt;&lt;/item&gt;&lt;/Libraries&gt;"/>
  </w:docVars>
  <w:rsids>
    <w:rsidRoot w:val="00A7548F"/>
    <w:rsid w:val="00000F6B"/>
    <w:rsid w:val="00003411"/>
    <w:rsid w:val="000065D9"/>
    <w:rsid w:val="00007722"/>
    <w:rsid w:val="00010703"/>
    <w:rsid w:val="00010CA9"/>
    <w:rsid w:val="000123E8"/>
    <w:rsid w:val="00013AEC"/>
    <w:rsid w:val="000153D9"/>
    <w:rsid w:val="00016F50"/>
    <w:rsid w:val="000253C7"/>
    <w:rsid w:val="00025B58"/>
    <w:rsid w:val="0003135F"/>
    <w:rsid w:val="00036466"/>
    <w:rsid w:val="00040C17"/>
    <w:rsid w:val="00044A19"/>
    <w:rsid w:val="00044AC4"/>
    <w:rsid w:val="000502D3"/>
    <w:rsid w:val="00050F39"/>
    <w:rsid w:val="00052C73"/>
    <w:rsid w:val="00053980"/>
    <w:rsid w:val="00055391"/>
    <w:rsid w:val="00055FB8"/>
    <w:rsid w:val="00056906"/>
    <w:rsid w:val="000604B8"/>
    <w:rsid w:val="000660E9"/>
    <w:rsid w:val="00072512"/>
    <w:rsid w:val="000A292D"/>
    <w:rsid w:val="000A6779"/>
    <w:rsid w:val="000A721B"/>
    <w:rsid w:val="000B210B"/>
    <w:rsid w:val="000B5C50"/>
    <w:rsid w:val="000C2A6C"/>
    <w:rsid w:val="000C3641"/>
    <w:rsid w:val="000C64F0"/>
    <w:rsid w:val="000C6D52"/>
    <w:rsid w:val="000C7655"/>
    <w:rsid w:val="000C7B98"/>
    <w:rsid w:val="000D29B7"/>
    <w:rsid w:val="000E6B4C"/>
    <w:rsid w:val="000F0EE6"/>
    <w:rsid w:val="000F49F0"/>
    <w:rsid w:val="000F73F8"/>
    <w:rsid w:val="00102B66"/>
    <w:rsid w:val="00102DFF"/>
    <w:rsid w:val="00111FF4"/>
    <w:rsid w:val="00113418"/>
    <w:rsid w:val="001151E2"/>
    <w:rsid w:val="00122308"/>
    <w:rsid w:val="001243D7"/>
    <w:rsid w:val="00130096"/>
    <w:rsid w:val="00131603"/>
    <w:rsid w:val="00137947"/>
    <w:rsid w:val="00142DDC"/>
    <w:rsid w:val="00144E14"/>
    <w:rsid w:val="00146102"/>
    <w:rsid w:val="001729E6"/>
    <w:rsid w:val="0018613D"/>
    <w:rsid w:val="00186FD8"/>
    <w:rsid w:val="00192291"/>
    <w:rsid w:val="001A144B"/>
    <w:rsid w:val="001A4978"/>
    <w:rsid w:val="001B3CE1"/>
    <w:rsid w:val="001B5C1A"/>
    <w:rsid w:val="001B6C2C"/>
    <w:rsid w:val="001B70DE"/>
    <w:rsid w:val="001B7152"/>
    <w:rsid w:val="001C0199"/>
    <w:rsid w:val="001C3CC3"/>
    <w:rsid w:val="001D4B7C"/>
    <w:rsid w:val="001D722B"/>
    <w:rsid w:val="001F2851"/>
    <w:rsid w:val="001F596C"/>
    <w:rsid w:val="001F7C4D"/>
    <w:rsid w:val="00205261"/>
    <w:rsid w:val="0020763F"/>
    <w:rsid w:val="00216E6F"/>
    <w:rsid w:val="002250FC"/>
    <w:rsid w:val="002366B1"/>
    <w:rsid w:val="0024138F"/>
    <w:rsid w:val="00242891"/>
    <w:rsid w:val="002546F5"/>
    <w:rsid w:val="00254DEF"/>
    <w:rsid w:val="00262CEE"/>
    <w:rsid w:val="00264887"/>
    <w:rsid w:val="002657FA"/>
    <w:rsid w:val="00270609"/>
    <w:rsid w:val="00270A7A"/>
    <w:rsid w:val="00282662"/>
    <w:rsid w:val="002859E2"/>
    <w:rsid w:val="00295C41"/>
    <w:rsid w:val="0029656A"/>
    <w:rsid w:val="002B0A89"/>
    <w:rsid w:val="002B20DB"/>
    <w:rsid w:val="002C5609"/>
    <w:rsid w:val="002D219A"/>
    <w:rsid w:val="002D30FA"/>
    <w:rsid w:val="002E0566"/>
    <w:rsid w:val="002E359F"/>
    <w:rsid w:val="002E61FA"/>
    <w:rsid w:val="002F662A"/>
    <w:rsid w:val="002F6B1F"/>
    <w:rsid w:val="002F6DAC"/>
    <w:rsid w:val="00306F21"/>
    <w:rsid w:val="003111E0"/>
    <w:rsid w:val="00314705"/>
    <w:rsid w:val="003172AB"/>
    <w:rsid w:val="00320726"/>
    <w:rsid w:val="0032096B"/>
    <w:rsid w:val="00321314"/>
    <w:rsid w:val="00323C6F"/>
    <w:rsid w:val="00326CC3"/>
    <w:rsid w:val="003447A0"/>
    <w:rsid w:val="00351CB1"/>
    <w:rsid w:val="003527F3"/>
    <w:rsid w:val="00354C6D"/>
    <w:rsid w:val="00354CE5"/>
    <w:rsid w:val="00361F53"/>
    <w:rsid w:val="00367D80"/>
    <w:rsid w:val="00370D9F"/>
    <w:rsid w:val="0037122B"/>
    <w:rsid w:val="00381CAF"/>
    <w:rsid w:val="00384B50"/>
    <w:rsid w:val="00391B17"/>
    <w:rsid w:val="003945AD"/>
    <w:rsid w:val="003A23B9"/>
    <w:rsid w:val="003B36A0"/>
    <w:rsid w:val="003B4367"/>
    <w:rsid w:val="003B4EFE"/>
    <w:rsid w:val="003C3D94"/>
    <w:rsid w:val="003D1DFB"/>
    <w:rsid w:val="003D215C"/>
    <w:rsid w:val="003D2D02"/>
    <w:rsid w:val="003D3C3A"/>
    <w:rsid w:val="003E6EC1"/>
    <w:rsid w:val="003F3054"/>
    <w:rsid w:val="00405D5F"/>
    <w:rsid w:val="00411B2F"/>
    <w:rsid w:val="004120C8"/>
    <w:rsid w:val="00412F62"/>
    <w:rsid w:val="00414498"/>
    <w:rsid w:val="00421851"/>
    <w:rsid w:val="00421C8B"/>
    <w:rsid w:val="00425842"/>
    <w:rsid w:val="0043411F"/>
    <w:rsid w:val="004379AB"/>
    <w:rsid w:val="00440BF0"/>
    <w:rsid w:val="004447E4"/>
    <w:rsid w:val="00444AD9"/>
    <w:rsid w:val="004551FF"/>
    <w:rsid w:val="00460F74"/>
    <w:rsid w:val="00463567"/>
    <w:rsid w:val="00464616"/>
    <w:rsid w:val="00464AAE"/>
    <w:rsid w:val="00464F0D"/>
    <w:rsid w:val="00465344"/>
    <w:rsid w:val="00467FA9"/>
    <w:rsid w:val="00472279"/>
    <w:rsid w:val="00473C4D"/>
    <w:rsid w:val="00474688"/>
    <w:rsid w:val="0047688E"/>
    <w:rsid w:val="00477B2B"/>
    <w:rsid w:val="00482718"/>
    <w:rsid w:val="004953CE"/>
    <w:rsid w:val="004A6D95"/>
    <w:rsid w:val="004B7428"/>
    <w:rsid w:val="004C6412"/>
    <w:rsid w:val="004C7557"/>
    <w:rsid w:val="004D4A13"/>
    <w:rsid w:val="004E149E"/>
    <w:rsid w:val="004E3234"/>
    <w:rsid w:val="00500623"/>
    <w:rsid w:val="00500D15"/>
    <w:rsid w:val="00501608"/>
    <w:rsid w:val="00501801"/>
    <w:rsid w:val="005035AB"/>
    <w:rsid w:val="00506E90"/>
    <w:rsid w:val="0051306B"/>
    <w:rsid w:val="00522F1C"/>
    <w:rsid w:val="0053019C"/>
    <w:rsid w:val="00531562"/>
    <w:rsid w:val="00547170"/>
    <w:rsid w:val="0055413C"/>
    <w:rsid w:val="0055652B"/>
    <w:rsid w:val="00557236"/>
    <w:rsid w:val="00557E8B"/>
    <w:rsid w:val="0056277D"/>
    <w:rsid w:val="00565657"/>
    <w:rsid w:val="00566215"/>
    <w:rsid w:val="005679C5"/>
    <w:rsid w:val="0057296E"/>
    <w:rsid w:val="00574300"/>
    <w:rsid w:val="005819DE"/>
    <w:rsid w:val="00584DB2"/>
    <w:rsid w:val="00585F0D"/>
    <w:rsid w:val="00593018"/>
    <w:rsid w:val="0059418E"/>
    <w:rsid w:val="0059761A"/>
    <w:rsid w:val="005A0FEA"/>
    <w:rsid w:val="005A4A8E"/>
    <w:rsid w:val="005A4B9E"/>
    <w:rsid w:val="005B0BED"/>
    <w:rsid w:val="005C0929"/>
    <w:rsid w:val="005C4248"/>
    <w:rsid w:val="005C5BE6"/>
    <w:rsid w:val="005C6BB7"/>
    <w:rsid w:val="005D4CF8"/>
    <w:rsid w:val="005D5BF9"/>
    <w:rsid w:val="005D69AE"/>
    <w:rsid w:val="005F461C"/>
    <w:rsid w:val="005F6B92"/>
    <w:rsid w:val="00605D58"/>
    <w:rsid w:val="00606D3C"/>
    <w:rsid w:val="00607073"/>
    <w:rsid w:val="00607BDE"/>
    <w:rsid w:val="00613940"/>
    <w:rsid w:val="006203F0"/>
    <w:rsid w:val="006277B7"/>
    <w:rsid w:val="006304D2"/>
    <w:rsid w:val="00630715"/>
    <w:rsid w:val="00636860"/>
    <w:rsid w:val="006404FE"/>
    <w:rsid w:val="00645525"/>
    <w:rsid w:val="00653E33"/>
    <w:rsid w:val="00654066"/>
    <w:rsid w:val="00654808"/>
    <w:rsid w:val="00657243"/>
    <w:rsid w:val="00662FCE"/>
    <w:rsid w:val="0066516A"/>
    <w:rsid w:val="00667B27"/>
    <w:rsid w:val="006711A6"/>
    <w:rsid w:val="00673975"/>
    <w:rsid w:val="00674824"/>
    <w:rsid w:val="006752A7"/>
    <w:rsid w:val="00677122"/>
    <w:rsid w:val="006862A6"/>
    <w:rsid w:val="00690FA0"/>
    <w:rsid w:val="006A756B"/>
    <w:rsid w:val="006B7EEB"/>
    <w:rsid w:val="006C2512"/>
    <w:rsid w:val="006C3638"/>
    <w:rsid w:val="006C3FEE"/>
    <w:rsid w:val="006C593F"/>
    <w:rsid w:val="006C6347"/>
    <w:rsid w:val="006E0E46"/>
    <w:rsid w:val="006E469E"/>
    <w:rsid w:val="006E6D23"/>
    <w:rsid w:val="006E71AB"/>
    <w:rsid w:val="006E7324"/>
    <w:rsid w:val="00701E8F"/>
    <w:rsid w:val="00702361"/>
    <w:rsid w:val="007133DD"/>
    <w:rsid w:val="00714104"/>
    <w:rsid w:val="00714470"/>
    <w:rsid w:val="007164C5"/>
    <w:rsid w:val="00734934"/>
    <w:rsid w:val="00735AD1"/>
    <w:rsid w:val="00741A85"/>
    <w:rsid w:val="00742D16"/>
    <w:rsid w:val="007505C3"/>
    <w:rsid w:val="007515AB"/>
    <w:rsid w:val="0076217C"/>
    <w:rsid w:val="0076507C"/>
    <w:rsid w:val="00765DEC"/>
    <w:rsid w:val="007670D3"/>
    <w:rsid w:val="00773998"/>
    <w:rsid w:val="00775FEB"/>
    <w:rsid w:val="00782264"/>
    <w:rsid w:val="00782754"/>
    <w:rsid w:val="00784E18"/>
    <w:rsid w:val="00786710"/>
    <w:rsid w:val="00786F4A"/>
    <w:rsid w:val="0079326C"/>
    <w:rsid w:val="0079550B"/>
    <w:rsid w:val="007A57E6"/>
    <w:rsid w:val="007B3FC9"/>
    <w:rsid w:val="007C081C"/>
    <w:rsid w:val="007C1AD8"/>
    <w:rsid w:val="007C254B"/>
    <w:rsid w:val="007C5080"/>
    <w:rsid w:val="007D7B48"/>
    <w:rsid w:val="007E2E38"/>
    <w:rsid w:val="007E6073"/>
    <w:rsid w:val="007F2ADA"/>
    <w:rsid w:val="007F474D"/>
    <w:rsid w:val="00806D0A"/>
    <w:rsid w:val="008142E9"/>
    <w:rsid w:val="008167EE"/>
    <w:rsid w:val="00816EA5"/>
    <w:rsid w:val="00823D66"/>
    <w:rsid w:val="00830F6D"/>
    <w:rsid w:val="00831D69"/>
    <w:rsid w:val="00833E2E"/>
    <w:rsid w:val="00842F74"/>
    <w:rsid w:val="008523FF"/>
    <w:rsid w:val="008561E0"/>
    <w:rsid w:val="00867FAC"/>
    <w:rsid w:val="00870263"/>
    <w:rsid w:val="00871226"/>
    <w:rsid w:val="008817E1"/>
    <w:rsid w:val="00890A82"/>
    <w:rsid w:val="0089141A"/>
    <w:rsid w:val="00894D25"/>
    <w:rsid w:val="00894FC8"/>
    <w:rsid w:val="0089727A"/>
    <w:rsid w:val="008A0FC2"/>
    <w:rsid w:val="008A361E"/>
    <w:rsid w:val="008A6A49"/>
    <w:rsid w:val="008A6F57"/>
    <w:rsid w:val="008B4CA7"/>
    <w:rsid w:val="008C35CE"/>
    <w:rsid w:val="008E2737"/>
    <w:rsid w:val="008E2C25"/>
    <w:rsid w:val="008E4902"/>
    <w:rsid w:val="008F3BE7"/>
    <w:rsid w:val="008F687D"/>
    <w:rsid w:val="008F782C"/>
    <w:rsid w:val="009014EE"/>
    <w:rsid w:val="00906FFB"/>
    <w:rsid w:val="00914D65"/>
    <w:rsid w:val="00922F90"/>
    <w:rsid w:val="009236C9"/>
    <w:rsid w:val="00933AE1"/>
    <w:rsid w:val="00942735"/>
    <w:rsid w:val="00944B61"/>
    <w:rsid w:val="00947A5A"/>
    <w:rsid w:val="0095018C"/>
    <w:rsid w:val="009501D5"/>
    <w:rsid w:val="00953876"/>
    <w:rsid w:val="00955A15"/>
    <w:rsid w:val="0095604A"/>
    <w:rsid w:val="00960027"/>
    <w:rsid w:val="009623C0"/>
    <w:rsid w:val="009632B6"/>
    <w:rsid w:val="00964353"/>
    <w:rsid w:val="009671D5"/>
    <w:rsid w:val="009700AF"/>
    <w:rsid w:val="00974362"/>
    <w:rsid w:val="00974CEA"/>
    <w:rsid w:val="0097553F"/>
    <w:rsid w:val="009766B9"/>
    <w:rsid w:val="009841E8"/>
    <w:rsid w:val="00997BE3"/>
    <w:rsid w:val="009A25E3"/>
    <w:rsid w:val="009A3D3C"/>
    <w:rsid w:val="009A44BF"/>
    <w:rsid w:val="009A4816"/>
    <w:rsid w:val="009A4EDD"/>
    <w:rsid w:val="009B61FA"/>
    <w:rsid w:val="009C64B8"/>
    <w:rsid w:val="009D1604"/>
    <w:rsid w:val="009D694C"/>
    <w:rsid w:val="009D79CB"/>
    <w:rsid w:val="009E175D"/>
    <w:rsid w:val="009E7C16"/>
    <w:rsid w:val="009F1366"/>
    <w:rsid w:val="009F3110"/>
    <w:rsid w:val="009F4B7B"/>
    <w:rsid w:val="00A030D7"/>
    <w:rsid w:val="00A03469"/>
    <w:rsid w:val="00A12FCF"/>
    <w:rsid w:val="00A211FD"/>
    <w:rsid w:val="00A2376D"/>
    <w:rsid w:val="00A34318"/>
    <w:rsid w:val="00A344AF"/>
    <w:rsid w:val="00A368AC"/>
    <w:rsid w:val="00A4209B"/>
    <w:rsid w:val="00A42403"/>
    <w:rsid w:val="00A51CDA"/>
    <w:rsid w:val="00A526FC"/>
    <w:rsid w:val="00A5536F"/>
    <w:rsid w:val="00A55661"/>
    <w:rsid w:val="00A66FF0"/>
    <w:rsid w:val="00A6761C"/>
    <w:rsid w:val="00A67F1B"/>
    <w:rsid w:val="00A7548F"/>
    <w:rsid w:val="00A77840"/>
    <w:rsid w:val="00A8489E"/>
    <w:rsid w:val="00A85E24"/>
    <w:rsid w:val="00A866C1"/>
    <w:rsid w:val="00A91B22"/>
    <w:rsid w:val="00A93DEC"/>
    <w:rsid w:val="00A953B8"/>
    <w:rsid w:val="00AA40C2"/>
    <w:rsid w:val="00AA7E01"/>
    <w:rsid w:val="00AB0CD9"/>
    <w:rsid w:val="00AB13DB"/>
    <w:rsid w:val="00AC0E57"/>
    <w:rsid w:val="00AC40D8"/>
    <w:rsid w:val="00AD4A39"/>
    <w:rsid w:val="00AD5125"/>
    <w:rsid w:val="00AD669C"/>
    <w:rsid w:val="00AE05C2"/>
    <w:rsid w:val="00AE0E2E"/>
    <w:rsid w:val="00AE30CA"/>
    <w:rsid w:val="00B0016B"/>
    <w:rsid w:val="00B03DD6"/>
    <w:rsid w:val="00B05FDE"/>
    <w:rsid w:val="00B07F87"/>
    <w:rsid w:val="00B1051F"/>
    <w:rsid w:val="00B1058F"/>
    <w:rsid w:val="00B154AA"/>
    <w:rsid w:val="00B25753"/>
    <w:rsid w:val="00B33148"/>
    <w:rsid w:val="00B43441"/>
    <w:rsid w:val="00B5143C"/>
    <w:rsid w:val="00B53ED0"/>
    <w:rsid w:val="00B57162"/>
    <w:rsid w:val="00B574B3"/>
    <w:rsid w:val="00B66FFC"/>
    <w:rsid w:val="00B6753F"/>
    <w:rsid w:val="00B71DD0"/>
    <w:rsid w:val="00B73E41"/>
    <w:rsid w:val="00B771C5"/>
    <w:rsid w:val="00B81672"/>
    <w:rsid w:val="00B86834"/>
    <w:rsid w:val="00BA129F"/>
    <w:rsid w:val="00BA1381"/>
    <w:rsid w:val="00BA4CEC"/>
    <w:rsid w:val="00BA67DE"/>
    <w:rsid w:val="00BC1DB8"/>
    <w:rsid w:val="00BC3A0B"/>
    <w:rsid w:val="00BC42D8"/>
    <w:rsid w:val="00BC7E1B"/>
    <w:rsid w:val="00BD019F"/>
    <w:rsid w:val="00BD0B23"/>
    <w:rsid w:val="00BD1113"/>
    <w:rsid w:val="00BD3214"/>
    <w:rsid w:val="00BE230B"/>
    <w:rsid w:val="00BF0438"/>
    <w:rsid w:val="00BF35D6"/>
    <w:rsid w:val="00BF6C1B"/>
    <w:rsid w:val="00BF7D8C"/>
    <w:rsid w:val="00C00686"/>
    <w:rsid w:val="00C0310A"/>
    <w:rsid w:val="00C06239"/>
    <w:rsid w:val="00C12DED"/>
    <w:rsid w:val="00C35E18"/>
    <w:rsid w:val="00C44D4F"/>
    <w:rsid w:val="00C56227"/>
    <w:rsid w:val="00C61638"/>
    <w:rsid w:val="00C63A61"/>
    <w:rsid w:val="00C64D4A"/>
    <w:rsid w:val="00C67E34"/>
    <w:rsid w:val="00C731BB"/>
    <w:rsid w:val="00C75296"/>
    <w:rsid w:val="00C752E4"/>
    <w:rsid w:val="00C84447"/>
    <w:rsid w:val="00C9246F"/>
    <w:rsid w:val="00C94145"/>
    <w:rsid w:val="00C94615"/>
    <w:rsid w:val="00C94B5A"/>
    <w:rsid w:val="00C95AC3"/>
    <w:rsid w:val="00C9715A"/>
    <w:rsid w:val="00CA0974"/>
    <w:rsid w:val="00CB144B"/>
    <w:rsid w:val="00CC0722"/>
    <w:rsid w:val="00CC0827"/>
    <w:rsid w:val="00CC6D3B"/>
    <w:rsid w:val="00CD784A"/>
    <w:rsid w:val="00CE1074"/>
    <w:rsid w:val="00CF2F9B"/>
    <w:rsid w:val="00CF5264"/>
    <w:rsid w:val="00CF63E9"/>
    <w:rsid w:val="00CF6F45"/>
    <w:rsid w:val="00D00FAC"/>
    <w:rsid w:val="00D018C9"/>
    <w:rsid w:val="00D11605"/>
    <w:rsid w:val="00D14240"/>
    <w:rsid w:val="00D1448F"/>
    <w:rsid w:val="00D17606"/>
    <w:rsid w:val="00D22385"/>
    <w:rsid w:val="00D251CE"/>
    <w:rsid w:val="00D27E15"/>
    <w:rsid w:val="00D31375"/>
    <w:rsid w:val="00D3137C"/>
    <w:rsid w:val="00D3192B"/>
    <w:rsid w:val="00D410E7"/>
    <w:rsid w:val="00D50036"/>
    <w:rsid w:val="00D50DF6"/>
    <w:rsid w:val="00D62933"/>
    <w:rsid w:val="00D6345E"/>
    <w:rsid w:val="00D72ED1"/>
    <w:rsid w:val="00D778B5"/>
    <w:rsid w:val="00D80324"/>
    <w:rsid w:val="00D807EF"/>
    <w:rsid w:val="00D838FC"/>
    <w:rsid w:val="00D84B47"/>
    <w:rsid w:val="00D85E3A"/>
    <w:rsid w:val="00D92224"/>
    <w:rsid w:val="00D92542"/>
    <w:rsid w:val="00DA2FDF"/>
    <w:rsid w:val="00DA389B"/>
    <w:rsid w:val="00DB01F8"/>
    <w:rsid w:val="00DB6CBE"/>
    <w:rsid w:val="00DC05D7"/>
    <w:rsid w:val="00DC2D6F"/>
    <w:rsid w:val="00DC3BEC"/>
    <w:rsid w:val="00DC7660"/>
    <w:rsid w:val="00DD3FD8"/>
    <w:rsid w:val="00DE29BF"/>
    <w:rsid w:val="00DE3958"/>
    <w:rsid w:val="00DE4D3F"/>
    <w:rsid w:val="00DE5B1B"/>
    <w:rsid w:val="00DE6C6C"/>
    <w:rsid w:val="00DF14C3"/>
    <w:rsid w:val="00DF5EE9"/>
    <w:rsid w:val="00DF614A"/>
    <w:rsid w:val="00DF61A2"/>
    <w:rsid w:val="00DF7E84"/>
    <w:rsid w:val="00E0596B"/>
    <w:rsid w:val="00E0721B"/>
    <w:rsid w:val="00E11AAF"/>
    <w:rsid w:val="00E12C5B"/>
    <w:rsid w:val="00E13B78"/>
    <w:rsid w:val="00E1423B"/>
    <w:rsid w:val="00E15730"/>
    <w:rsid w:val="00E20199"/>
    <w:rsid w:val="00E226E7"/>
    <w:rsid w:val="00E3318D"/>
    <w:rsid w:val="00E34C62"/>
    <w:rsid w:val="00E355C4"/>
    <w:rsid w:val="00E51A74"/>
    <w:rsid w:val="00E53D53"/>
    <w:rsid w:val="00E5558D"/>
    <w:rsid w:val="00E61986"/>
    <w:rsid w:val="00E62C22"/>
    <w:rsid w:val="00E64BE0"/>
    <w:rsid w:val="00E742F5"/>
    <w:rsid w:val="00E76B26"/>
    <w:rsid w:val="00E77B7B"/>
    <w:rsid w:val="00E91784"/>
    <w:rsid w:val="00EA2A31"/>
    <w:rsid w:val="00EC18EA"/>
    <w:rsid w:val="00EC7FD3"/>
    <w:rsid w:val="00ED0BF7"/>
    <w:rsid w:val="00ED5B1D"/>
    <w:rsid w:val="00ED61FE"/>
    <w:rsid w:val="00EE173E"/>
    <w:rsid w:val="00EE415F"/>
    <w:rsid w:val="00EE42E4"/>
    <w:rsid w:val="00EE6E9D"/>
    <w:rsid w:val="00EF033F"/>
    <w:rsid w:val="00F10711"/>
    <w:rsid w:val="00F14650"/>
    <w:rsid w:val="00F15508"/>
    <w:rsid w:val="00F20D98"/>
    <w:rsid w:val="00F214F7"/>
    <w:rsid w:val="00F22C4D"/>
    <w:rsid w:val="00F256D4"/>
    <w:rsid w:val="00F303B5"/>
    <w:rsid w:val="00F359A2"/>
    <w:rsid w:val="00F4723A"/>
    <w:rsid w:val="00F54FE8"/>
    <w:rsid w:val="00F559F3"/>
    <w:rsid w:val="00F614C7"/>
    <w:rsid w:val="00F62D18"/>
    <w:rsid w:val="00F63AD7"/>
    <w:rsid w:val="00F65136"/>
    <w:rsid w:val="00F67DBD"/>
    <w:rsid w:val="00F706BA"/>
    <w:rsid w:val="00F7139F"/>
    <w:rsid w:val="00F85680"/>
    <w:rsid w:val="00F85F3B"/>
    <w:rsid w:val="00F95E4C"/>
    <w:rsid w:val="00FB7B36"/>
    <w:rsid w:val="00FC4D81"/>
    <w:rsid w:val="00FC7990"/>
    <w:rsid w:val="00FD02B2"/>
    <w:rsid w:val="00FD4114"/>
    <w:rsid w:val="00FF44EB"/>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8D91DA-AE61-4A3D-AF3F-620CF9CE7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0BF7"/>
    <w:pPr>
      <w:spacing w:after="80" w:line="240" w:lineRule="auto"/>
      <w:jc w:val="both"/>
    </w:pPr>
    <w:rPr>
      <w:rFonts w:ascii="Times New Roman" w:eastAsia="Times New Roman" w:hAnsi="Times New Roman" w:cs="Times New Roman"/>
      <w:sz w:val="24"/>
      <w:szCs w:val="20"/>
      <w:lang w:bidi="ar-SA"/>
    </w:rPr>
  </w:style>
  <w:style w:type="paragraph" w:styleId="Heading1">
    <w:name w:val="heading 1"/>
    <w:basedOn w:val="Normal"/>
    <w:next w:val="Normal"/>
    <w:link w:val="Heading1Char"/>
    <w:qFormat/>
    <w:rsid w:val="00A7548F"/>
    <w:pPr>
      <w:keepNext/>
      <w:numPr>
        <w:numId w:val="1"/>
      </w:numPr>
      <w:spacing w:before="40" w:after="0"/>
      <w:jc w:val="left"/>
      <w:outlineLvl w:val="0"/>
    </w:pPr>
    <w:rPr>
      <w:b/>
      <w:kern w:val="28"/>
    </w:rPr>
  </w:style>
  <w:style w:type="paragraph" w:styleId="Heading2">
    <w:name w:val="heading 2"/>
    <w:basedOn w:val="Heading1"/>
    <w:next w:val="Normal"/>
    <w:link w:val="Heading2Char"/>
    <w:qFormat/>
    <w:rsid w:val="00A7548F"/>
    <w:pPr>
      <w:numPr>
        <w:ilvl w:val="1"/>
      </w:numPr>
      <w:outlineLvl w:val="1"/>
    </w:pPr>
  </w:style>
  <w:style w:type="paragraph" w:styleId="Heading3">
    <w:name w:val="heading 3"/>
    <w:basedOn w:val="Heading2"/>
    <w:next w:val="Normal"/>
    <w:link w:val="Heading3Char"/>
    <w:qFormat/>
    <w:rsid w:val="00A7548F"/>
    <w:pPr>
      <w:numPr>
        <w:ilvl w:val="2"/>
      </w:numPr>
      <w:outlineLvl w:val="2"/>
    </w:pPr>
    <w:rPr>
      <w:b w:val="0"/>
      <w:i/>
      <w:sz w:val="22"/>
    </w:rPr>
  </w:style>
  <w:style w:type="paragraph" w:styleId="Heading4">
    <w:name w:val="heading 4"/>
    <w:basedOn w:val="Heading3"/>
    <w:next w:val="Normal"/>
    <w:link w:val="Heading4Char"/>
    <w:qFormat/>
    <w:rsid w:val="00A7548F"/>
    <w:pPr>
      <w:numPr>
        <w:ilvl w:val="3"/>
      </w:numPr>
      <w:outlineLvl w:val="3"/>
    </w:pPr>
  </w:style>
  <w:style w:type="paragraph" w:styleId="Heading6">
    <w:name w:val="heading 6"/>
    <w:basedOn w:val="Normal"/>
    <w:next w:val="Normal"/>
    <w:link w:val="Heading6Char"/>
    <w:qFormat/>
    <w:rsid w:val="00A7548F"/>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qFormat/>
    <w:rsid w:val="00A7548F"/>
    <w:pPr>
      <w:numPr>
        <w:ilvl w:val="6"/>
        <w:numId w:val="1"/>
      </w:numPr>
      <w:spacing w:before="240" w:after="60"/>
      <w:outlineLvl w:val="6"/>
    </w:pPr>
    <w:rPr>
      <w:rFonts w:ascii="Arial" w:hAnsi="Arial"/>
    </w:rPr>
  </w:style>
  <w:style w:type="paragraph" w:styleId="Heading8">
    <w:name w:val="heading 8"/>
    <w:basedOn w:val="Normal"/>
    <w:next w:val="Normal"/>
    <w:link w:val="Heading8Char"/>
    <w:qFormat/>
    <w:rsid w:val="00A7548F"/>
    <w:pPr>
      <w:numPr>
        <w:ilvl w:val="7"/>
        <w:numId w:val="1"/>
      </w:numPr>
      <w:spacing w:before="240" w:after="60"/>
      <w:outlineLvl w:val="7"/>
    </w:pPr>
    <w:rPr>
      <w:rFonts w:ascii="Arial" w:hAnsi="Arial"/>
      <w:i/>
    </w:rPr>
  </w:style>
  <w:style w:type="paragraph" w:styleId="Heading9">
    <w:name w:val="heading 9"/>
    <w:basedOn w:val="Normal"/>
    <w:next w:val="Normal"/>
    <w:link w:val="Heading9Char"/>
    <w:qFormat/>
    <w:rsid w:val="00A7548F"/>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7548F"/>
    <w:rPr>
      <w:rFonts w:ascii="Times New Roman" w:eastAsia="Times New Roman" w:hAnsi="Times New Roman" w:cs="Times New Roman"/>
      <w:b/>
      <w:kern w:val="28"/>
      <w:sz w:val="24"/>
      <w:szCs w:val="20"/>
      <w:lang w:bidi="ar-SA"/>
    </w:rPr>
  </w:style>
  <w:style w:type="character" w:customStyle="1" w:styleId="Heading2Char">
    <w:name w:val="Heading 2 Char"/>
    <w:basedOn w:val="DefaultParagraphFont"/>
    <w:link w:val="Heading2"/>
    <w:rsid w:val="00A7548F"/>
    <w:rPr>
      <w:rFonts w:ascii="Times New Roman" w:eastAsia="Times New Roman" w:hAnsi="Times New Roman" w:cs="Times New Roman"/>
      <w:b/>
      <w:kern w:val="28"/>
      <w:sz w:val="24"/>
      <w:szCs w:val="20"/>
      <w:lang w:bidi="ar-SA"/>
    </w:rPr>
  </w:style>
  <w:style w:type="character" w:customStyle="1" w:styleId="Heading3Char">
    <w:name w:val="Heading 3 Char"/>
    <w:basedOn w:val="DefaultParagraphFont"/>
    <w:link w:val="Heading3"/>
    <w:rsid w:val="00A7548F"/>
    <w:rPr>
      <w:rFonts w:ascii="Times New Roman" w:eastAsia="Times New Roman" w:hAnsi="Times New Roman" w:cs="Times New Roman"/>
      <w:i/>
      <w:kern w:val="28"/>
      <w:szCs w:val="20"/>
      <w:lang w:bidi="ar-SA"/>
    </w:rPr>
  </w:style>
  <w:style w:type="character" w:customStyle="1" w:styleId="Heading4Char">
    <w:name w:val="Heading 4 Char"/>
    <w:basedOn w:val="DefaultParagraphFont"/>
    <w:link w:val="Heading4"/>
    <w:rsid w:val="00A7548F"/>
    <w:rPr>
      <w:rFonts w:ascii="Times New Roman" w:eastAsia="Times New Roman" w:hAnsi="Times New Roman" w:cs="Times New Roman"/>
      <w:i/>
      <w:kern w:val="28"/>
      <w:szCs w:val="20"/>
      <w:lang w:bidi="ar-SA"/>
    </w:rPr>
  </w:style>
  <w:style w:type="character" w:customStyle="1" w:styleId="Heading6Char">
    <w:name w:val="Heading 6 Char"/>
    <w:basedOn w:val="DefaultParagraphFont"/>
    <w:link w:val="Heading6"/>
    <w:rsid w:val="00A7548F"/>
    <w:rPr>
      <w:rFonts w:ascii="Arial" w:eastAsia="Times New Roman" w:hAnsi="Arial" w:cs="Times New Roman"/>
      <w:i/>
      <w:szCs w:val="20"/>
      <w:lang w:bidi="ar-SA"/>
    </w:rPr>
  </w:style>
  <w:style w:type="character" w:customStyle="1" w:styleId="Heading7Char">
    <w:name w:val="Heading 7 Char"/>
    <w:basedOn w:val="DefaultParagraphFont"/>
    <w:link w:val="Heading7"/>
    <w:rsid w:val="00A7548F"/>
    <w:rPr>
      <w:rFonts w:ascii="Arial" w:eastAsia="Times New Roman" w:hAnsi="Arial" w:cs="Times New Roman"/>
      <w:sz w:val="24"/>
      <w:szCs w:val="20"/>
      <w:lang w:bidi="ar-SA"/>
    </w:rPr>
  </w:style>
  <w:style w:type="character" w:customStyle="1" w:styleId="Heading8Char">
    <w:name w:val="Heading 8 Char"/>
    <w:basedOn w:val="DefaultParagraphFont"/>
    <w:link w:val="Heading8"/>
    <w:rsid w:val="00A7548F"/>
    <w:rPr>
      <w:rFonts w:ascii="Arial" w:eastAsia="Times New Roman" w:hAnsi="Arial" w:cs="Times New Roman"/>
      <w:i/>
      <w:sz w:val="24"/>
      <w:szCs w:val="20"/>
      <w:lang w:bidi="ar-SA"/>
    </w:rPr>
  </w:style>
  <w:style w:type="character" w:customStyle="1" w:styleId="Heading9Char">
    <w:name w:val="Heading 9 Char"/>
    <w:basedOn w:val="DefaultParagraphFont"/>
    <w:link w:val="Heading9"/>
    <w:rsid w:val="00A7548F"/>
    <w:rPr>
      <w:rFonts w:ascii="Arial" w:eastAsia="Times New Roman" w:hAnsi="Arial" w:cs="Times New Roman"/>
      <w:i/>
      <w:sz w:val="24"/>
      <w:szCs w:val="20"/>
      <w:lang w:bidi="ar-SA"/>
    </w:rPr>
  </w:style>
  <w:style w:type="paragraph" w:styleId="Footer">
    <w:name w:val="footer"/>
    <w:basedOn w:val="Normal"/>
    <w:link w:val="FooterChar"/>
    <w:rsid w:val="00A7548F"/>
    <w:pPr>
      <w:tabs>
        <w:tab w:val="center" w:pos="4320"/>
        <w:tab w:val="right" w:pos="8640"/>
      </w:tabs>
    </w:pPr>
  </w:style>
  <w:style w:type="character" w:customStyle="1" w:styleId="FooterChar">
    <w:name w:val="Footer Char"/>
    <w:basedOn w:val="DefaultParagraphFont"/>
    <w:link w:val="Footer"/>
    <w:rsid w:val="00A7548F"/>
    <w:rPr>
      <w:rFonts w:ascii="Times New Roman" w:eastAsia="Times New Roman" w:hAnsi="Times New Roman" w:cs="Times New Roman"/>
      <w:sz w:val="24"/>
      <w:szCs w:val="20"/>
      <w:lang w:bidi="ar-SA"/>
    </w:rPr>
  </w:style>
  <w:style w:type="character" w:styleId="PageNumber">
    <w:name w:val="page number"/>
    <w:basedOn w:val="DefaultParagraphFont"/>
    <w:rsid w:val="00A7548F"/>
  </w:style>
  <w:style w:type="character" w:styleId="Hyperlink">
    <w:name w:val="Hyperlink"/>
    <w:basedOn w:val="DefaultParagraphFont"/>
    <w:uiPriority w:val="99"/>
    <w:rsid w:val="00A7548F"/>
    <w:rPr>
      <w:color w:val="0000FF"/>
      <w:u w:val="single"/>
    </w:rPr>
  </w:style>
  <w:style w:type="paragraph" w:styleId="ListParagraph">
    <w:name w:val="List Paragraph"/>
    <w:basedOn w:val="Normal"/>
    <w:uiPriority w:val="34"/>
    <w:qFormat/>
    <w:rsid w:val="00A7548F"/>
    <w:pPr>
      <w:spacing w:after="200" w:line="276"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uiPriority w:val="59"/>
    <w:rsid w:val="00A7548F"/>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7548F"/>
    <w:pPr>
      <w:spacing w:after="0"/>
      <w:contextualSpacing/>
      <w:jc w:val="left"/>
    </w:pPr>
    <w:rPr>
      <w:rFonts w:asciiTheme="majorHAnsi" w:eastAsiaTheme="majorEastAsia" w:hAnsiTheme="majorHAnsi" w:cstheme="majorBidi"/>
      <w:spacing w:val="-10"/>
      <w:sz w:val="56"/>
      <w:szCs w:val="56"/>
      <w:lang w:bidi="si-LK"/>
    </w:rPr>
  </w:style>
  <w:style w:type="character" w:customStyle="1" w:styleId="TitleChar">
    <w:name w:val="Title Char"/>
    <w:basedOn w:val="DefaultParagraphFont"/>
    <w:link w:val="Title"/>
    <w:uiPriority w:val="10"/>
    <w:rsid w:val="00A7548F"/>
    <w:rPr>
      <w:rFonts w:asciiTheme="majorHAnsi" w:eastAsiaTheme="majorEastAsia" w:hAnsiTheme="majorHAnsi" w:cstheme="majorBidi"/>
      <w:spacing w:val="-10"/>
      <w:sz w:val="56"/>
      <w:szCs w:val="56"/>
    </w:rPr>
  </w:style>
  <w:style w:type="character" w:styleId="Emphasis">
    <w:name w:val="Emphasis"/>
    <w:basedOn w:val="DefaultParagraphFont"/>
    <w:uiPriority w:val="20"/>
    <w:qFormat/>
    <w:rsid w:val="00A7548F"/>
    <w:rPr>
      <w:i/>
      <w:iCs/>
      <w:color w:val="auto"/>
    </w:rPr>
  </w:style>
  <w:style w:type="paragraph" w:customStyle="1" w:styleId="EndNoteBibliography">
    <w:name w:val="EndNote Bibliography"/>
    <w:basedOn w:val="Normal"/>
    <w:link w:val="EndNoteBibliographyChar"/>
    <w:rsid w:val="00A7548F"/>
    <w:pPr>
      <w:spacing w:after="160"/>
      <w:jc w:val="left"/>
    </w:pPr>
    <w:rPr>
      <w:rFonts w:eastAsiaTheme="minorEastAsia"/>
      <w:noProof/>
      <w:sz w:val="18"/>
      <w:szCs w:val="22"/>
      <w:lang w:bidi="si-LK"/>
    </w:rPr>
  </w:style>
  <w:style w:type="character" w:customStyle="1" w:styleId="EndNoteBibliographyChar">
    <w:name w:val="EndNote Bibliography Char"/>
    <w:basedOn w:val="DefaultParagraphFont"/>
    <w:link w:val="EndNoteBibliography"/>
    <w:rsid w:val="00A7548F"/>
    <w:rPr>
      <w:rFonts w:ascii="Times New Roman" w:eastAsiaTheme="minorEastAsia" w:hAnsi="Times New Roman" w:cs="Times New Roman"/>
      <w:noProof/>
      <w:sz w:val="18"/>
    </w:rPr>
  </w:style>
  <w:style w:type="paragraph" w:customStyle="1" w:styleId="StyleEndNoteBibliographyLeft0Hanging05After0pt">
    <w:name w:val="Style EndNote Bibliography + Left:  0&quot; Hanging:  0.5&quot; After:  0 pt"/>
    <w:basedOn w:val="EndNoteBibliography"/>
    <w:rsid w:val="00A7548F"/>
    <w:pPr>
      <w:spacing w:after="0"/>
      <w:ind w:left="720" w:hanging="720"/>
    </w:pPr>
    <w:rPr>
      <w:rFonts w:eastAsia="Times New Roman"/>
      <w:sz w:val="20"/>
    </w:rPr>
  </w:style>
  <w:style w:type="paragraph" w:styleId="Caption">
    <w:name w:val="caption"/>
    <w:basedOn w:val="Normal"/>
    <w:next w:val="Normal"/>
    <w:uiPriority w:val="35"/>
    <w:unhideWhenUsed/>
    <w:qFormat/>
    <w:rsid w:val="00ED0BF7"/>
    <w:pPr>
      <w:spacing w:after="200"/>
      <w:jc w:val="left"/>
    </w:pPr>
    <w:rPr>
      <w:sz w:val="22"/>
      <w:szCs w:val="22"/>
    </w:rPr>
  </w:style>
  <w:style w:type="paragraph" w:styleId="NormalWeb">
    <w:name w:val="Normal (Web)"/>
    <w:basedOn w:val="Normal"/>
    <w:uiPriority w:val="99"/>
    <w:unhideWhenUsed/>
    <w:rsid w:val="00A7548F"/>
    <w:pPr>
      <w:spacing w:before="100" w:beforeAutospacing="1" w:after="100" w:afterAutospacing="1"/>
      <w:jc w:val="left"/>
    </w:pPr>
    <w:rPr>
      <w:rFonts w:eastAsiaTheme="minorEastAsia"/>
      <w:szCs w:val="24"/>
      <w:lang w:bidi="si-LK"/>
    </w:rPr>
  </w:style>
  <w:style w:type="paragraph" w:customStyle="1" w:styleId="EndNoteBibliographyTitle">
    <w:name w:val="EndNote Bibliography Title"/>
    <w:basedOn w:val="Normal"/>
    <w:link w:val="EndNoteBibliographyTitleChar"/>
    <w:rsid w:val="00947A5A"/>
    <w:pPr>
      <w:spacing w:after="0"/>
      <w:jc w:val="center"/>
    </w:pPr>
    <w:rPr>
      <w:noProof/>
      <w:sz w:val="18"/>
    </w:rPr>
  </w:style>
  <w:style w:type="character" w:customStyle="1" w:styleId="EndNoteBibliographyTitleChar">
    <w:name w:val="EndNote Bibliography Title Char"/>
    <w:basedOn w:val="DefaultParagraphFont"/>
    <w:link w:val="EndNoteBibliographyTitle"/>
    <w:rsid w:val="00947A5A"/>
    <w:rPr>
      <w:rFonts w:ascii="Times New Roman" w:eastAsia="Times New Roman" w:hAnsi="Times New Roman" w:cs="Times New Roman"/>
      <w:noProof/>
      <w:sz w:val="18"/>
      <w:szCs w:val="20"/>
      <w:lang w:bidi="ar-SA"/>
    </w:rPr>
  </w:style>
  <w:style w:type="character" w:styleId="PlaceholderText">
    <w:name w:val="Placeholder Text"/>
    <w:basedOn w:val="DefaultParagraphFont"/>
    <w:uiPriority w:val="99"/>
    <w:semiHidden/>
    <w:rsid w:val="00F67DBD"/>
    <w:rPr>
      <w:color w:val="808080"/>
    </w:rPr>
  </w:style>
  <w:style w:type="paragraph" w:styleId="Header">
    <w:name w:val="header"/>
    <w:basedOn w:val="Normal"/>
    <w:link w:val="HeaderChar"/>
    <w:uiPriority w:val="99"/>
    <w:unhideWhenUsed/>
    <w:rsid w:val="00F559F3"/>
    <w:pPr>
      <w:tabs>
        <w:tab w:val="center" w:pos="4680"/>
        <w:tab w:val="right" w:pos="9360"/>
      </w:tabs>
      <w:spacing w:after="0"/>
    </w:pPr>
  </w:style>
  <w:style w:type="character" w:customStyle="1" w:styleId="HeaderChar">
    <w:name w:val="Header Char"/>
    <w:basedOn w:val="DefaultParagraphFont"/>
    <w:link w:val="Header"/>
    <w:uiPriority w:val="99"/>
    <w:rsid w:val="00F559F3"/>
    <w:rPr>
      <w:rFonts w:ascii="Times New Roman" w:eastAsia="Times New Roman" w:hAnsi="Times New Roman" w:cs="Times New Roman"/>
      <w:sz w:val="24"/>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9.xml"/><Relationship Id="rId21" Type="http://schemas.openxmlformats.org/officeDocument/2006/relationships/chart" Target="charts/chart4.xml"/><Relationship Id="rId42" Type="http://schemas.openxmlformats.org/officeDocument/2006/relationships/hyperlink" Target="http://www.eecs.berkeley.edu/Pubs/TechRpts/2006/EECS-2006-183.html" TargetMode="External"/><Relationship Id="rId47" Type="http://schemas.openxmlformats.org/officeDocument/2006/relationships/hyperlink" Target="http://grids.ucs.indiana.edu/ptliupages/publications/DryadReport.pdf" TargetMode="External"/><Relationship Id="rId63" Type="http://schemas.openxmlformats.org/officeDocument/2006/relationships/hyperlink" Target="http://grids.ucs.indiana.edu/ptliupages/publications/hpdc-camera-ready-submission.pdf" TargetMode="External"/><Relationship Id="rId68" Type="http://schemas.openxmlformats.org/officeDocument/2006/relationships/hyperlink" Target="http://www.sciencedirect.com/science/article/pii/016786559090010Y" TargetMode="External"/><Relationship Id="rId84" Type="http://schemas.openxmlformats.org/officeDocument/2006/relationships/hyperlink" Target="http://www.netlib.org/benchmark/performance.ps" TargetMode="External"/><Relationship Id="rId89" Type="http://schemas.openxmlformats.org/officeDocument/2006/relationships/hyperlink" Target="http://www.nas.nasa.gov/publications/npb_problem_sizes.html" TargetMode="External"/><Relationship Id="rId16" Type="http://schemas.openxmlformats.org/officeDocument/2006/relationships/image" Target="media/image9.png"/><Relationship Id="rId107" Type="http://schemas.openxmlformats.org/officeDocument/2006/relationships/theme" Target="theme/theme1.xml"/><Relationship Id="rId11" Type="http://schemas.openxmlformats.org/officeDocument/2006/relationships/image" Target="media/image4.png"/><Relationship Id="rId32" Type="http://schemas.openxmlformats.org/officeDocument/2006/relationships/chart" Target="charts/chart15.xml"/><Relationship Id="rId37" Type="http://schemas.openxmlformats.org/officeDocument/2006/relationships/hyperlink" Target="http://link.springer.com/chapter/10.1007/3-540-18991-2_27" TargetMode="External"/><Relationship Id="rId53" Type="http://schemas.openxmlformats.org/officeDocument/2006/relationships/hyperlink" Target="http://dx.doi.org/10.1007/978-3-642-36727-4_14" TargetMode="External"/><Relationship Id="rId58" Type="http://schemas.openxmlformats.org/officeDocument/2006/relationships/hyperlink" Target="http://mvapich.cse.ohio-state.edu/benchmarks/" TargetMode="External"/><Relationship Id="rId74" Type="http://schemas.openxmlformats.org/officeDocument/2006/relationships/hyperlink" Target="http://gac.udc.es/~gltaboada/papers/taboada_pppj09.pdf" TargetMode="External"/><Relationship Id="rId79" Type="http://schemas.openxmlformats.org/officeDocument/2006/relationships/hyperlink" Target="http://dx.doi.org/10.1007/BFb0097964" TargetMode="External"/><Relationship Id="rId102" Type="http://schemas.openxmlformats.org/officeDocument/2006/relationships/hyperlink" Target="http://www.bioperf.org/ONZ06.pdf" TargetMode="External"/><Relationship Id="rId5" Type="http://schemas.openxmlformats.org/officeDocument/2006/relationships/webSettings" Target="webSettings.xml"/><Relationship Id="rId90" Type="http://schemas.openxmlformats.org/officeDocument/2006/relationships/hyperlink" Target="http://prof.ict.ac.cn/BigDataBench/wp-content/uploads/2014/12/BigDataBench-handbook-6-12-16.pdf" TargetMode="External"/><Relationship Id="rId95" Type="http://schemas.openxmlformats.org/officeDocument/2006/relationships/hyperlink" Target="http://blog.cloudera.com/blog/2014/11/bigbench-toward-an-industry-standard-benchmark-for-big-data-analytics/" TargetMode="External"/><Relationship Id="rId22" Type="http://schemas.openxmlformats.org/officeDocument/2006/relationships/chart" Target="charts/chart5.xml"/><Relationship Id="rId27" Type="http://schemas.openxmlformats.org/officeDocument/2006/relationships/chart" Target="charts/chart10.xml"/><Relationship Id="rId43" Type="http://schemas.openxmlformats.org/officeDocument/2006/relationships/hyperlink" Target="http://arxiv.org/pdf/1401.1406v2" TargetMode="External"/><Relationship Id="rId48" Type="http://schemas.openxmlformats.org/officeDocument/2006/relationships/hyperlink" Target="http://salsahpc.indiana.edu/millionseq/fungi2_phylo/reference/Integration%20of%20Clustering%20and%20Multidimensional%20Scaling%20to%20Determine%20Phylogenetic%20Trees%20as%20Spherical%20Phylograms%20Visualized%20in%203%20Dimensions.pdf" TargetMode="External"/><Relationship Id="rId64" Type="http://schemas.openxmlformats.org/officeDocument/2006/relationships/hyperlink" Target="http://grids.ucs.indiana.edu/ptliupages/publications/HarpQiuZhang.pdf" TargetMode="External"/><Relationship Id="rId69" Type="http://schemas.openxmlformats.org/officeDocument/2006/relationships/hyperlink" Target="http://grids.ucs.indiana.edu/ptliupages/publications/DAVS_IEEE.pdf" TargetMode="External"/><Relationship Id="rId80" Type="http://schemas.openxmlformats.org/officeDocument/2006/relationships/hyperlink" Target="http://www.netlib.org/utk/people/JackDongarra/PAPERS/077_1996_scalapack-a-portable-linear-algebra-library-for-distributed-memory.pdf" TargetMode="External"/><Relationship Id="rId85" Type="http://schemas.openxmlformats.org/officeDocument/2006/relationships/hyperlink" Target="http://www.netlib.org/benchmark/hpl/algorithm.html" TargetMode="Externa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chart" Target="charts/chart16.xml"/><Relationship Id="rId38" Type="http://schemas.openxmlformats.org/officeDocument/2006/relationships/hyperlink" Target="http://www.tpc.org/information/benchmarks.asp" TargetMode="External"/><Relationship Id="rId59" Type="http://schemas.openxmlformats.org/officeDocument/2006/relationships/hyperlink" Target="http://dx.doi.org/10.1002/cpe.2897" TargetMode="External"/><Relationship Id="rId103" Type="http://schemas.openxmlformats.org/officeDocument/2006/relationships/hyperlink" Target="http://www.cidrdb.org" TargetMode="External"/><Relationship Id="rId20" Type="http://schemas.openxmlformats.org/officeDocument/2006/relationships/chart" Target="charts/chart3.xml"/><Relationship Id="rId41" Type="http://schemas.openxmlformats.org/officeDocument/2006/relationships/hyperlink" Target="http://arxiv.org/pdf/1403.1528" TargetMode="External"/><Relationship Id="rId54" Type="http://schemas.openxmlformats.org/officeDocument/2006/relationships/hyperlink" Target="http://www.spec.org/cpu2006/" TargetMode="External"/><Relationship Id="rId62" Type="http://schemas.openxmlformats.org/officeDocument/2006/relationships/hyperlink" Target="http://osl.iu.edu/research/mpi.net/" TargetMode="External"/><Relationship Id="rId70" Type="http://schemas.openxmlformats.org/officeDocument/2006/relationships/hyperlink" Target="http://en.wikipedia.org/wiki/FASTA_format" TargetMode="External"/><Relationship Id="rId75" Type="http://schemas.openxmlformats.org/officeDocument/2006/relationships/hyperlink" Target="http://grids.ucs.indiana.edu/ptliupages/publications/vonLaszewski-10-FG-exp-GCE10.pdf" TargetMode="External"/><Relationship Id="rId83" Type="http://schemas.openxmlformats.org/officeDocument/2006/relationships/hyperlink" Target="http://www.nics.tennessee.edu/sites/default/files/HPL-site/performance.html" TargetMode="External"/><Relationship Id="rId88" Type="http://schemas.openxmlformats.org/officeDocument/2006/relationships/hyperlink" Target="http://openmp.org/wp/" TargetMode="External"/><Relationship Id="rId91" Type="http://schemas.openxmlformats.org/officeDocument/2006/relationships/hyperlink" Target="http://grids.ucs.indiana.edu/ptliupages/publications/survey_apache_big_data_stack.pdf" TargetMode="External"/><Relationship Id="rId96" Type="http://schemas.openxmlformats.org/officeDocument/2006/relationships/hyperlink" Target="http://link.springer.com/book/10.1007%2F978-3-642-53974-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49" Type="http://schemas.openxmlformats.org/officeDocument/2006/relationships/hyperlink" Target="http://grids.ucs.indiana.edu/ptliupages/publications/paperDelft_final.pdf" TargetMode="External"/><Relationship Id="rId57" Type="http://schemas.openxmlformats.org/officeDocument/2006/relationships/hyperlink" Target="http://cci.drexel.edu/bigdata/bigdata2014/IEEE2014TutorialBaruRabl.pdf" TargetMode="External"/><Relationship Id="rId106"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chart" Target="charts/chart14.xml"/><Relationship Id="rId44" Type="http://schemas.openxmlformats.org/officeDocument/2006/relationships/hyperlink" Target="http://dx.doi.org/10.1007/978-3-642-19294-4_9" TargetMode="External"/><Relationship Id="rId52" Type="http://schemas.openxmlformats.org/officeDocument/2006/relationships/hyperlink" Target="http://grids.ucs.indiana.edu/ptliupages/publications/nist-hpc-abds.pdf" TargetMode="External"/><Relationship Id="rId60" Type="http://schemas.openxmlformats.org/officeDocument/2006/relationships/hyperlink" Target="http://grids.ucs.indiana.edu/ptliupages/publications/DryadReport.pdf" TargetMode="External"/><Relationship Id="rId65" Type="http://schemas.openxmlformats.org/officeDocument/2006/relationships/hyperlink" Target="http://www.cs.berkeley.edu/~matei/papers/2010/hotcloud_spark.pdf" TargetMode="External"/><Relationship Id="rId73" Type="http://schemas.openxmlformats.org/officeDocument/2006/relationships/hyperlink" Target="http://grids.ucs.indiana.edu/ptliupages/publications/study_of_sequence_clustering_formatted_v2.pdf" TargetMode="External"/><Relationship Id="rId78" Type="http://schemas.openxmlformats.org/officeDocument/2006/relationships/hyperlink" Target="http://www.open-mpi.org/papers/mpi-java-spec/mpiJava-spec.pdf" TargetMode="External"/><Relationship Id="rId81" Type="http://schemas.openxmlformats.org/officeDocument/2006/relationships/hyperlink" Target="http://www.top500.org/" TargetMode="External"/><Relationship Id="rId86" Type="http://schemas.openxmlformats.org/officeDocument/2006/relationships/hyperlink" Target="http://dx.doi.org/10.1002/cpe.728" TargetMode="External"/><Relationship Id="rId94" Type="http://schemas.openxmlformats.org/officeDocument/2006/relationships/hyperlink" Target="http://epaulson.github.io/HadoopInternals/benchmarks.html#dfsio" TargetMode="External"/><Relationship Id="rId99" Type="http://schemas.openxmlformats.org/officeDocument/2006/relationships/hyperlink" Target="http://people.cs.uchicago.edu/~tga/pubs/sigmod-linkbench-2013.pdf" TargetMode="External"/><Relationship Id="rId101" Type="http://schemas.openxmlformats.org/officeDocument/2006/relationships/hyperlink" Target="http://www.bioperf.org/ZOM06.pdf"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chart" Target="charts/chart1.xml"/><Relationship Id="rId39" Type="http://schemas.openxmlformats.org/officeDocument/2006/relationships/hyperlink" Target="http://bigdatawg.nist.gov/V1_output_docs.php" TargetMode="External"/><Relationship Id="rId34" Type="http://schemas.openxmlformats.org/officeDocument/2006/relationships/chart" Target="charts/chart17.xml"/><Relationship Id="rId50" Type="http://schemas.openxmlformats.org/officeDocument/2006/relationships/hyperlink" Target="http://grids.ucs.indiana.edu/ptliupages/publications/DACIDR_camera_ready_v0.3.pdf" TargetMode="External"/><Relationship Id="rId55" Type="http://schemas.openxmlformats.org/officeDocument/2006/relationships/hyperlink" Target="http://sortbenchmark.org/" TargetMode="External"/><Relationship Id="rId76" Type="http://schemas.openxmlformats.org/officeDocument/2006/relationships/hyperlink" Target="http://www.cs.rice.edu/~vs3/PDF/hj-pppj11.pdf" TargetMode="External"/><Relationship Id="rId97" Type="http://schemas.openxmlformats.org/officeDocument/2006/relationships/hyperlink" Target="http://www.mckinsey.com/insights/business_technology/big_data_the_next_frontier_for_innovation" TargetMode="External"/><Relationship Id="rId104" Type="http://schemas.openxmlformats.org/officeDocument/2006/relationships/hyperlink" Target="http://dblp.uni-trier.de/db/conf/cidr/cidr2013.html#BarahmandG13" TargetMode="External"/><Relationship Id="rId7" Type="http://schemas.openxmlformats.org/officeDocument/2006/relationships/endnotes" Target="endnotes.xml"/><Relationship Id="rId71" Type="http://schemas.openxmlformats.org/officeDocument/2006/relationships/hyperlink" Target="http://www.sciencedirect.com/science/article/pii/0022283681900875" TargetMode="External"/><Relationship Id="rId92" Type="http://schemas.openxmlformats.org/officeDocument/2006/relationships/hyperlink" Target="http://grids.ucs.indiana.edu/ptliupages/publications/KaleidoscopeTable2.docx" TargetMode="External"/><Relationship Id="rId2" Type="http://schemas.openxmlformats.org/officeDocument/2006/relationships/numbering" Target="numbering.xml"/><Relationship Id="rId29" Type="http://schemas.openxmlformats.org/officeDocument/2006/relationships/chart" Target="charts/chart12.xml"/><Relationship Id="rId24" Type="http://schemas.openxmlformats.org/officeDocument/2006/relationships/chart" Target="charts/chart7.xml"/><Relationship Id="rId40" Type="http://schemas.openxmlformats.org/officeDocument/2006/relationships/hyperlink" Target="http://grids.ucs.indiana.edu/ptliupages/publications/OgrePaperv9.pdf" TargetMode="External"/><Relationship Id="rId45" Type="http://schemas.openxmlformats.org/officeDocument/2006/relationships/hyperlink" Target="http://www.graph500.org/specifications" TargetMode="External"/><Relationship Id="rId66" Type="http://schemas.openxmlformats.org/officeDocument/2006/relationships/hyperlink" Target="http://dx.doi.org/10.1002/nme.1620180612" TargetMode="External"/><Relationship Id="rId87" Type="http://schemas.openxmlformats.org/officeDocument/2006/relationships/hyperlink" Target="http://www.nas.nasa.gov/assets/pdf/techreports/2002/nas-02-009.pdf" TargetMode="External"/><Relationship Id="rId61" Type="http://schemas.openxmlformats.org/officeDocument/2006/relationships/hyperlink" Target="http://www.graph500.org/" TargetMode="External"/><Relationship Id="rId82" Type="http://schemas.openxmlformats.org/officeDocument/2006/relationships/hyperlink" Target="http://www.netlib.org/benchmark/hpl/" TargetMode="External"/><Relationship Id="rId19" Type="http://schemas.openxmlformats.org/officeDocument/2006/relationships/chart" Target="charts/chart2.xml"/><Relationship Id="rId14" Type="http://schemas.openxmlformats.org/officeDocument/2006/relationships/image" Target="media/image7.wmf"/><Relationship Id="rId30" Type="http://schemas.openxmlformats.org/officeDocument/2006/relationships/chart" Target="charts/chart13.xml"/><Relationship Id="rId35" Type="http://schemas.openxmlformats.org/officeDocument/2006/relationships/chart" Target="charts/chart18.xml"/><Relationship Id="rId56" Type="http://schemas.openxmlformats.org/officeDocument/2006/relationships/hyperlink" Target="http://msrg.org/publications/pdf_files/2013/Ghazal13-BigBench:_Towards_an_Industry_Standa.pdf" TargetMode="External"/><Relationship Id="rId77" Type="http://schemas.openxmlformats.org/officeDocument/2006/relationships/hyperlink" Target="http://dx.doi.org/10.1007/s10586-014-0345-4" TargetMode="External"/><Relationship Id="rId100" Type="http://schemas.openxmlformats.org/officeDocument/2006/relationships/hyperlink" Target="http://cucis.ece.northwestern.edu/publications/pdf/NarOzi06A.pdf" TargetMode="External"/><Relationship Id="rId105"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alsahpc.indiana.edu/millionseq/" TargetMode="External"/><Relationship Id="rId72" Type="http://schemas.openxmlformats.org/officeDocument/2006/relationships/hyperlink" Target="http://www.ncbi.nlm.nih.gov/pubmed/5420325" TargetMode="External"/><Relationship Id="rId93" Type="http://schemas.openxmlformats.org/officeDocument/2006/relationships/hyperlink" Target="http://dx.doi.org/10.1002/0470013192.bsa501" TargetMode="External"/><Relationship Id="rId98" Type="http://schemas.openxmlformats.org/officeDocument/2006/relationships/hyperlink" Target="http://dl.acm.org/citation.cfm?doid=2188286.2188315" TargetMode="External"/><Relationship Id="rId3" Type="http://schemas.openxmlformats.org/officeDocument/2006/relationships/styles" Target="styles.xml"/><Relationship Id="rId25" Type="http://schemas.openxmlformats.org/officeDocument/2006/relationships/chart" Target="charts/chart8.xml"/><Relationship Id="rId46" Type="http://schemas.openxmlformats.org/officeDocument/2006/relationships/hyperlink" Target="http://research.google.com/archive/mapreduce-osdi04.pdf" TargetMode="External"/><Relationship Id="rId67" Type="http://schemas.openxmlformats.org/officeDocument/2006/relationships/hyperlink" Target="http://grids.ucs.indiana.edu/ptliupages/publications/WDA-SMACOF_v1.02.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Box%20Sync\pwc\pwcperformance_largedata.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Box%20Sync\pwc\pwcperformance_largedata.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Box%20Sync\pwc\pwcperformance_largedata.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Box%20Sync\pwc\pwcperformance_largedata.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E:\Sali\InCloud\IUBox\Box%20Sync\pwc\pwcperformance_largedata.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E:\Sali\InCloud\IUBox\Box%20Sync\pwc\pwcperformance.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E:\Sali\InCloud\IUBox\Box%20Sync\pwc\pwcperformance.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E:\Sali\InCloud\IUBox\Box%20Sync\pwc\pwcperformance.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E:\Sali\InCloud\IUBox\Box%20Sync\pwc\pwcperformance_largedata.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E:\Sali\InCloud\IUBox\Box%20Sync\pwc\pwcperformance_lar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ali\InCloud\IUBox\Box%20Sync\Benchmarks\Omb\version2\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i\InCloud\IUBox\Box%20Sync\Benchmarks\Omb\version2\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G:\Box%20Sync\pwc\pwcperformance_large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G:\Box%20Sync\pwc\pwcperformance_large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Box%20Sync\pwc\pwcperformance_lar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0409873008299"/>
          <c:y val="4.0577765003650242E-2"/>
          <c:w val="0.84087064874466444"/>
          <c:h val="0.75618474773986588"/>
        </c:manualLayout>
      </c:layout>
      <c:lineChart>
        <c:grouping val="standard"/>
        <c:varyColors val="0"/>
        <c:ser>
          <c:idx val="2"/>
          <c:order val="0"/>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683291936"/>
        <c:axId val="-683290848"/>
      </c:lineChart>
      <c:catAx>
        <c:axId val="-68329193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683290848"/>
        <c:crosses val="autoZero"/>
        <c:auto val="1"/>
        <c:lblAlgn val="ctr"/>
        <c:lblOffset val="100"/>
        <c:noMultiLvlLbl val="0"/>
      </c:catAx>
      <c:valAx>
        <c:axId val="-683290848"/>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3291936"/>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3133678915135608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897948240341"/>
          <c:y val="2.9538859725867599E-2"/>
          <c:w val="0.85541303304828831"/>
          <c:h val="0.6586509186351705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V$5:$V$19</c:f>
              <c:numCache>
                <c:formatCode>General</c:formatCode>
                <c:ptCount val="3"/>
                <c:pt idx="0">
                  <c:v>1</c:v>
                </c:pt>
                <c:pt idx="1">
                  <c:v>1.9504258406969674</c:v>
                </c:pt>
                <c:pt idx="2">
                  <c:v>3.650551568314726</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J$5:$AJ$19</c:f>
              <c:numCache>
                <c:formatCode>General</c:formatCode>
                <c:ptCount val="3"/>
                <c:pt idx="0">
                  <c:v>1</c:v>
                </c:pt>
                <c:pt idx="1">
                  <c:v>1.4895250479828452</c:v>
                </c:pt>
                <c:pt idx="2">
                  <c:v>2.3398896612004685</c:v>
                </c:pt>
              </c:numCache>
              <c:extLst/>
            </c:numRef>
          </c:val>
          <c:smooth val="0"/>
        </c:ser>
        <c:dLbls>
          <c:showLegendKey val="0"/>
          <c:showVal val="0"/>
          <c:showCatName val="0"/>
          <c:showSerName val="0"/>
          <c:showPercent val="0"/>
          <c:showBubbleSize val="0"/>
        </c:dLbls>
        <c:marker val="1"/>
        <c:smooth val="0"/>
        <c:axId val="-1185727776"/>
        <c:axId val="-1185729408"/>
      </c:lineChart>
      <c:catAx>
        <c:axId val="-11857277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85729408"/>
        <c:crosses val="autoZero"/>
        <c:auto val="1"/>
        <c:lblAlgn val="ctr"/>
        <c:lblOffset val="100"/>
        <c:noMultiLvlLbl val="0"/>
      </c:catAx>
      <c:valAx>
        <c:axId val="-1185729408"/>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layout>
            <c:manualLayout>
              <c:xMode val="edge"/>
              <c:yMode val="edge"/>
              <c:x val="0"/>
              <c:y val="0.239500947798191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85727776"/>
        <c:crosses val="autoZero"/>
        <c:crossBetween val="between"/>
      </c:valAx>
      <c:spPr>
        <a:noFill/>
        <a:ln>
          <a:solidFill>
            <a:schemeClr val="tx1"/>
          </a:solidFill>
        </a:ln>
        <a:effectLst/>
      </c:spPr>
    </c:plotArea>
    <c:legend>
      <c:legendPos val="t"/>
      <c:layout>
        <c:manualLayout>
          <c:xMode val="edge"/>
          <c:yMode val="edge"/>
          <c:x val="0.16586021505376344"/>
          <c:y val="5.6241615631379409E-2"/>
          <c:w val="0.48472892501340559"/>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2.5428331875182269E-2"/>
          <c:w val="0.85093274630993709"/>
          <c:h val="0.6670940507436570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W$5:$W$19</c:f>
              <c:numCache>
                <c:formatCode>General</c:formatCode>
                <c:ptCount val="3"/>
                <c:pt idx="0">
                  <c:v>1</c:v>
                </c:pt>
                <c:pt idx="1">
                  <c:v>0.97521292034848372</c:v>
                </c:pt>
                <c:pt idx="2">
                  <c:v>0.91263789207868151</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K$5:$AK$19</c:f>
              <c:numCache>
                <c:formatCode>General</c:formatCode>
                <c:ptCount val="3"/>
                <c:pt idx="0">
                  <c:v>1</c:v>
                </c:pt>
                <c:pt idx="1">
                  <c:v>0.74476252399142262</c:v>
                </c:pt>
                <c:pt idx="2">
                  <c:v>0.58497241530011712</c:v>
                </c:pt>
              </c:numCache>
              <c:extLst/>
            </c:numRef>
          </c:val>
          <c:smooth val="0"/>
        </c:ser>
        <c:dLbls>
          <c:showLegendKey val="0"/>
          <c:showVal val="0"/>
          <c:showCatName val="0"/>
          <c:showSerName val="0"/>
          <c:showPercent val="0"/>
          <c:showBubbleSize val="0"/>
        </c:dLbls>
        <c:marker val="1"/>
        <c:smooth val="0"/>
        <c:axId val="-1194662464"/>
        <c:axId val="-1194661920"/>
      </c:lineChart>
      <c:catAx>
        <c:axId val="-11946624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a:t>
                </a:r>
                <a:r>
                  <a:rPr lang="en-US" baseline="0"/>
                  <a:t> (top)</a:t>
                </a:r>
              </a:p>
              <a:p>
                <a:pPr>
                  <a:defRPr/>
                </a:pPr>
                <a:r>
                  <a:rPr lang="en-US" baseline="0"/>
                  <a:t>Total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94661920"/>
        <c:crosses val="autoZero"/>
        <c:auto val="1"/>
        <c:lblAlgn val="ctr"/>
        <c:lblOffset val="100"/>
        <c:noMultiLvlLbl val="0"/>
      </c:catAx>
      <c:valAx>
        <c:axId val="-119466192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a:t>
                </a:r>
                <a:r>
                  <a:rPr lang="en-US" baseline="0"/>
                  <a:t> Effici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94662464"/>
        <c:crosses val="autoZero"/>
        <c:crossBetween val="between"/>
      </c:valAx>
      <c:spPr>
        <a:noFill/>
        <a:ln>
          <a:solidFill>
            <a:schemeClr val="tx1"/>
          </a:solidFill>
        </a:ln>
        <a:effectLst/>
      </c:spPr>
    </c:plotArea>
    <c:legend>
      <c:legendPos val="t"/>
      <c:layout>
        <c:manualLayout>
          <c:xMode val="edge"/>
          <c:yMode val="edge"/>
          <c:x val="0.1613799283154122"/>
          <c:y val="0.5397585301837271"/>
          <c:w val="0.4623274913216493"/>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72922134733158"/>
          <c:y val="2.5428331875182269E-2"/>
          <c:w val="0.86437360652499085"/>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J$3,'20k'!$J$9,'20k'!$J$13,'20k'!$J$18)</c:f>
              <c:numCache>
                <c:formatCode>General</c:formatCode>
                <c:ptCount val="4"/>
                <c:pt idx="0">
                  <c:v>2.1633300000000002</c:v>
                </c:pt>
                <c:pt idx="1">
                  <c:v>1.1256699999999999</c:v>
                </c:pt>
                <c:pt idx="2">
                  <c:v>0.56384000000000001</c:v>
                </c:pt>
                <c:pt idx="3">
                  <c:v>0.30141000000000001</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U$3,'20k'!$U$6,'20k'!$U$13,'20k'!$U$18)</c:f>
              <c:numCache>
                <c:formatCode>General</c:formatCode>
                <c:ptCount val="4"/>
                <c:pt idx="1">
                  <c:v>1.73584</c:v>
                </c:pt>
                <c:pt idx="2">
                  <c:v>0.99253999999999998</c:v>
                </c:pt>
                <c:pt idx="3">
                  <c:v>0.59984000000000004</c:v>
                </c:pt>
              </c:numCache>
            </c:numRef>
          </c:val>
          <c:smooth val="0"/>
        </c:ser>
        <c:dLbls>
          <c:showLegendKey val="0"/>
          <c:showVal val="0"/>
          <c:showCatName val="0"/>
          <c:showSerName val="0"/>
          <c:showPercent val="0"/>
          <c:showBubbleSize val="0"/>
        </c:dLbls>
        <c:marker val="1"/>
        <c:smooth val="0"/>
        <c:axId val="-1194660832"/>
        <c:axId val="-1194665728"/>
      </c:lineChart>
      <c:catAx>
        <c:axId val="-11946608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94665728"/>
        <c:crosses val="autoZero"/>
        <c:auto val="1"/>
        <c:lblAlgn val="ctr"/>
        <c:lblOffset val="100"/>
        <c:noMultiLvlLbl val="0"/>
      </c:catAx>
      <c:valAx>
        <c:axId val="-119466572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layout>
            <c:manualLayout>
              <c:xMode val="edge"/>
              <c:yMode val="edge"/>
              <c:x val="0"/>
              <c:y val="0.319580052493438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94660832"/>
        <c:crosses val="autoZero"/>
        <c:crossBetween val="between"/>
      </c:valAx>
      <c:spPr>
        <a:noFill/>
        <a:ln>
          <a:solidFill>
            <a:schemeClr val="tx1"/>
          </a:solidFill>
        </a:ln>
        <a:effectLst/>
      </c:spPr>
    </c:plotArea>
    <c:legend>
      <c:legendPos val="t"/>
      <c:layout>
        <c:manualLayout>
          <c:xMode val="edge"/>
          <c:yMode val="edge"/>
          <c:x val="0.15689964157706096"/>
          <c:y val="0.53297725284339459"/>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S$3,'20k'!$S$9,'20k'!$S$13,'20k'!$S$18)</c:f>
              <c:numCache>
                <c:formatCode>General</c:formatCode>
                <c:ptCount val="4"/>
                <c:pt idx="0">
                  <c:v>1</c:v>
                </c:pt>
                <c:pt idx="1">
                  <c:v>1.9218154521307313</c:v>
                </c:pt>
                <c:pt idx="2">
                  <c:v>3.8367799375709426</c:v>
                </c:pt>
                <c:pt idx="3">
                  <c:v>7.177366378023291</c:v>
                </c:pt>
              </c:numCache>
            </c:numRef>
          </c:val>
          <c:smooth val="0"/>
        </c:ser>
        <c:dLbls>
          <c:showLegendKey val="0"/>
          <c:showVal val="0"/>
          <c:showCatName val="0"/>
          <c:showSerName val="0"/>
          <c:showPercent val="0"/>
          <c:showBubbleSize val="0"/>
        </c:dLbls>
        <c:marker val="1"/>
        <c:smooth val="0"/>
        <c:axId val="-674520992"/>
        <c:axId val="-674519904"/>
      </c:lineChart>
      <c:catAx>
        <c:axId val="-6745209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74519904"/>
        <c:crosses val="autoZero"/>
        <c:auto val="1"/>
        <c:lblAlgn val="ctr"/>
        <c:lblOffset val="100"/>
        <c:noMultiLvlLbl val="0"/>
      </c:catAx>
      <c:valAx>
        <c:axId val="-674519904"/>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74520992"/>
        <c:crosses val="autoZero"/>
        <c:crossBetween val="between"/>
      </c:valAx>
      <c:spPr>
        <a:noFill/>
        <a:ln>
          <a:solidFill>
            <a:schemeClr val="tx1"/>
          </a:solidFill>
        </a:ln>
        <a:effectLst/>
      </c:spPr>
    </c:plotArea>
    <c:legend>
      <c:legendPos val="t"/>
      <c:layout>
        <c:manualLayout>
          <c:xMode val="edge"/>
          <c:yMode val="edge"/>
          <c:x val="0.13897849462365591"/>
          <c:y val="6.5500874890638675E-2"/>
          <c:w val="0.39960347698473175"/>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1907626130067077E-2"/>
          <c:w val="0.85093274630993709"/>
          <c:h val="0.6581342957130358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T$3,'20k'!$T$9,'20k'!$T$13,'20k'!$T$18)</c:f>
              <c:numCache>
                <c:formatCode>General</c:formatCode>
                <c:ptCount val="4"/>
                <c:pt idx="0">
                  <c:v>1</c:v>
                </c:pt>
                <c:pt idx="1">
                  <c:v>0.96090772606536567</c:v>
                </c:pt>
                <c:pt idx="2">
                  <c:v>0.95919498439273565</c:v>
                </c:pt>
                <c:pt idx="3">
                  <c:v>0.89717079725291138</c:v>
                </c:pt>
              </c:numCache>
            </c:numRef>
          </c:val>
          <c:smooth val="0"/>
        </c:ser>
        <c:dLbls>
          <c:showLegendKey val="0"/>
          <c:showVal val="0"/>
          <c:showCatName val="0"/>
          <c:showSerName val="0"/>
          <c:showPercent val="0"/>
          <c:showBubbleSize val="0"/>
        </c:dLbls>
        <c:marker val="1"/>
        <c:smooth val="0"/>
        <c:axId val="-1424732288"/>
        <c:axId val="-1424731744"/>
      </c:lineChart>
      <c:catAx>
        <c:axId val="-14247322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a:t>
                </a:r>
                <a:r>
                  <a:rPr lang="en-US" baseline="0"/>
                  <a:t>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4731744"/>
        <c:crosses val="autoZero"/>
        <c:auto val="1"/>
        <c:lblAlgn val="ctr"/>
        <c:lblOffset val="100"/>
        <c:noMultiLvlLbl val="0"/>
      </c:catAx>
      <c:valAx>
        <c:axId val="-1424731744"/>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4732288"/>
        <c:crosses val="autoZero"/>
        <c:crossBetween val="between"/>
      </c:valAx>
      <c:spPr>
        <a:noFill/>
        <a:ln>
          <a:solidFill>
            <a:schemeClr val="tx1"/>
          </a:solidFill>
        </a:ln>
        <a:effectLst/>
      </c:spPr>
    </c:plotArea>
    <c:legend>
      <c:legendPos val="t"/>
      <c:layout>
        <c:manualLayout>
          <c:xMode val="edge"/>
          <c:yMode val="edge"/>
          <c:x val="0.17482078853046595"/>
          <c:y val="0.54098337707786526"/>
          <c:w val="0.39064290350802922"/>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13065503908785"/>
          <c:y val="3.8798118985126862E-2"/>
          <c:w val="0.84197217283323456"/>
          <c:h val="0.63550262467191587"/>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H$16,OMPIvsMPINET!$H$26,OMPIvsMPINET!$H$36,OMPIvsMPINET!$H$45,OMPIvsMPINET!$H$53)</c:f>
              <c:numCache>
                <c:formatCode>General</c:formatCode>
                <c:ptCount val="5"/>
                <c:pt idx="0">
                  <c:v>0.68772</c:v>
                </c:pt>
                <c:pt idx="1">
                  <c:v>0.34386</c:v>
                </c:pt>
                <c:pt idx="2">
                  <c:v>0.17732000000000001</c:v>
                </c:pt>
                <c:pt idx="3">
                  <c:v>9.2469999999999997E-2</c:v>
                </c:pt>
                <c:pt idx="4">
                  <c:v>5.3359999999999998E-2</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J$16,OMPIvsMPINET!$J$26,OMPIvsMPINET!$J$36,OMPIvsMPINET!$J$45,OMPIvsMPINET!$J$53)</c:f>
              <c:numCache>
                <c:formatCode>General</c:formatCode>
                <c:ptCount val="5"/>
                <c:pt idx="0">
                  <c:v>1.3857969999999999</c:v>
                </c:pt>
                <c:pt idx="1">
                  <c:v>0.69958699999999996</c:v>
                </c:pt>
                <c:pt idx="2">
                  <c:v>0.36722699999999997</c:v>
                </c:pt>
                <c:pt idx="3">
                  <c:v>0.19093199999999999</c:v>
                </c:pt>
                <c:pt idx="4">
                  <c:v>0.12156899999999998</c:v>
                </c:pt>
              </c:numCache>
            </c:numRef>
          </c:val>
          <c:smooth val="0"/>
        </c:ser>
        <c:dLbls>
          <c:showLegendKey val="0"/>
          <c:showVal val="0"/>
          <c:showCatName val="0"/>
          <c:showSerName val="0"/>
          <c:showPercent val="0"/>
          <c:showBubbleSize val="0"/>
        </c:dLbls>
        <c:marker val="1"/>
        <c:smooth val="0"/>
        <c:axId val="-1698019664"/>
        <c:axId val="-1698019120"/>
      </c:lineChart>
      <c:catAx>
        <c:axId val="-16980196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98019120"/>
        <c:crosses val="autoZero"/>
        <c:auto val="1"/>
        <c:lblAlgn val="ctr"/>
        <c:lblOffset val="100"/>
        <c:noMultiLvlLbl val="0"/>
      </c:catAx>
      <c:valAx>
        <c:axId val="-169801912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98019664"/>
        <c:crosses val="autoZero"/>
        <c:crossBetween val="between"/>
      </c:valAx>
      <c:spPr>
        <a:noFill/>
        <a:ln>
          <a:solidFill>
            <a:schemeClr val="tx1"/>
          </a:solidFill>
        </a:ln>
        <a:effectLst/>
      </c:spPr>
    </c:plotArea>
    <c:legend>
      <c:legendPos val="t"/>
      <c:layout>
        <c:manualLayout>
          <c:xMode val="edge"/>
          <c:yMode val="edge"/>
          <c:x val="0.49498207885304657"/>
          <c:y val="6.5500874890638675E-2"/>
          <c:w val="0.47128806479835184"/>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8798118985126862E-2"/>
          <c:w val="0.87781454626325184"/>
          <c:h val="0.6410581802274715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O$16,OMPIvsMPINET!$O$26,OMPIvsMPINET!$O$36,OMPIvsMPINET!$O$45,OMPIvsMPINET!$O$53)</c:f>
              <c:numCache>
                <c:formatCode>General</c:formatCode>
                <c:ptCount val="5"/>
                <c:pt idx="0">
                  <c:v>1</c:v>
                </c:pt>
                <c:pt idx="1">
                  <c:v>2</c:v>
                </c:pt>
                <c:pt idx="2">
                  <c:v>3.8784119106699753</c:v>
                </c:pt>
                <c:pt idx="3">
                  <c:v>7.4372228830972213</c:v>
                </c:pt>
                <c:pt idx="4">
                  <c:v>12.888305847076463</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P$16,OMPIvsMPINET!$P$26,OMPIvsMPINET!$P$36,OMPIvsMPINET!$P$45,OMPIvsMPINET!$P$53)</c:f>
              <c:numCache>
                <c:formatCode>General</c:formatCode>
                <c:ptCount val="5"/>
                <c:pt idx="0">
                  <c:v>1</c:v>
                </c:pt>
                <c:pt idx="1">
                  <c:v>1.9808787184438819</c:v>
                </c:pt>
                <c:pt idx="2">
                  <c:v>3.7736794952440862</c:v>
                </c:pt>
                <c:pt idx="3">
                  <c:v>7.2580656987828132</c:v>
                </c:pt>
                <c:pt idx="4">
                  <c:v>11.399262970000576</c:v>
                </c:pt>
              </c:numCache>
            </c:numRef>
          </c:val>
          <c:smooth val="0"/>
        </c:ser>
        <c:dLbls>
          <c:showLegendKey val="0"/>
          <c:showVal val="0"/>
          <c:showCatName val="0"/>
          <c:showSerName val="0"/>
          <c:showPercent val="0"/>
          <c:showBubbleSize val="0"/>
        </c:dLbls>
        <c:marker val="1"/>
        <c:smooth val="0"/>
        <c:axId val="-700123776"/>
        <c:axId val="-683292480"/>
      </c:lineChart>
      <c:catAx>
        <c:axId val="-7001237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83292480"/>
        <c:crosses val="autoZero"/>
        <c:auto val="1"/>
        <c:lblAlgn val="ctr"/>
        <c:lblOffset val="100"/>
        <c:noMultiLvlLbl val="0"/>
      </c:catAx>
      <c:valAx>
        <c:axId val="-683292480"/>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00123776"/>
        <c:crosses val="autoZero"/>
        <c:crossBetween val="between"/>
      </c:valAx>
      <c:spPr>
        <a:noFill/>
        <a:ln>
          <a:solidFill>
            <a:schemeClr val="tx1"/>
          </a:solidFill>
        </a:ln>
        <a:effectLst/>
      </c:spPr>
    </c:plotArea>
    <c:legend>
      <c:legendPos val="t"/>
      <c:layout>
        <c:manualLayout>
          <c:xMode val="edge"/>
          <c:yMode val="edge"/>
          <c:x val="0.13897849462365591"/>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77528010611577"/>
          <c:y val="3.515251604785357E-2"/>
          <c:w val="0.83832020997375323"/>
          <c:h val="0.5761846019247594"/>
        </c:manualLayout>
      </c:layout>
      <c:lineChart>
        <c:grouping val="standard"/>
        <c:varyColors val="0"/>
        <c:ser>
          <c:idx val="0"/>
          <c:order val="0"/>
          <c:tx>
            <c:v>Java OpenMPI</c:v>
          </c:tx>
          <c:spPr>
            <a:ln w="9525" cap="rnd">
              <a:solidFill>
                <a:srgbClr val="FF0000"/>
              </a:solidFill>
              <a:round/>
            </a:ln>
            <a:effectLst/>
          </c:spPr>
          <c:marker>
            <c:symbol val="square"/>
            <c:size val="5"/>
            <c:spPr>
              <a:solidFill>
                <a:srgbClr val="FF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Q$16,OMPIvsMPINET!$Q$26,OMPIvsMPINET!$Q$36,OMPIvsMPINET!$Q$45,OMPIvsMPINET!$Q$53)</c:f>
              <c:numCache>
                <c:formatCode>General</c:formatCode>
                <c:ptCount val="5"/>
                <c:pt idx="0">
                  <c:v>1</c:v>
                </c:pt>
                <c:pt idx="1">
                  <c:v>1</c:v>
                </c:pt>
                <c:pt idx="2">
                  <c:v>0.96960297766749381</c:v>
                </c:pt>
                <c:pt idx="3">
                  <c:v>0.92965286038715267</c:v>
                </c:pt>
                <c:pt idx="4">
                  <c:v>0.80551911544227894</c:v>
                </c:pt>
              </c:numCache>
            </c:numRef>
          </c:val>
          <c:smooth val="0"/>
        </c:ser>
        <c:ser>
          <c:idx val="1"/>
          <c:order val="1"/>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R$16,OMPIvsMPINET!$R$26,OMPIvsMPINET!$R$36,OMPIvsMPINET!$R$45,OMPIvsMPINET!$R$53)</c:f>
              <c:numCache>
                <c:formatCode>General</c:formatCode>
                <c:ptCount val="5"/>
                <c:pt idx="0">
                  <c:v>1</c:v>
                </c:pt>
                <c:pt idx="1">
                  <c:v>0.99043935922194093</c:v>
                </c:pt>
                <c:pt idx="2">
                  <c:v>0.94341987381102155</c:v>
                </c:pt>
                <c:pt idx="3">
                  <c:v>0.90725821234785164</c:v>
                </c:pt>
                <c:pt idx="4">
                  <c:v>0.71245393562503601</c:v>
                </c:pt>
              </c:numCache>
            </c:numRef>
          </c:val>
          <c:smooth val="0"/>
        </c:ser>
        <c:dLbls>
          <c:showLegendKey val="0"/>
          <c:showVal val="0"/>
          <c:showCatName val="0"/>
          <c:showSerName val="0"/>
          <c:showPercent val="0"/>
          <c:showBubbleSize val="0"/>
        </c:dLbls>
        <c:marker val="1"/>
        <c:smooth val="0"/>
        <c:axId val="-1415472032"/>
        <c:axId val="-1415470400"/>
        <c:extLst/>
      </c:lineChart>
      <c:catAx>
        <c:axId val="-1415472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Nodes</a:t>
                </a:r>
                <a:r>
                  <a:rPr lang="en-US" baseline="0"/>
                  <a:t> (top)</a:t>
                </a:r>
              </a:p>
              <a:p>
                <a:pPr>
                  <a:defRPr>
                    <a:solidFill>
                      <a:schemeClr val="tx1"/>
                    </a:solidFill>
                  </a:defRPr>
                </a:pPr>
                <a:r>
                  <a:rPr lang="en-US" baseline="0"/>
                  <a:t>Total Parallelism (bottom)</a:t>
                </a:r>
                <a:endParaRPr lang="en-US"/>
              </a:p>
            </c:rich>
          </c:tx>
          <c:layout>
            <c:manualLayout>
              <c:xMode val="edge"/>
              <c:yMode val="edge"/>
              <c:x val="0.22589260717410323"/>
              <c:y val="0.783865741947819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470400"/>
        <c:crosses val="autoZero"/>
        <c:auto val="1"/>
        <c:lblAlgn val="ctr"/>
        <c:lblOffset val="100"/>
        <c:noMultiLvlLbl val="0"/>
      </c:catAx>
      <c:valAx>
        <c:axId val="-1415470400"/>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Parallel Efficiency</a:t>
                </a:r>
              </a:p>
            </c:rich>
          </c:tx>
          <c:layout>
            <c:manualLayout>
              <c:xMode val="edge"/>
              <c:yMode val="edge"/>
              <c:x val="3.9684051590325401E-3"/>
              <c:y val="0.334140419947506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5472032"/>
        <c:crosses val="autoZero"/>
        <c:crossBetween val="between"/>
      </c:valAx>
      <c:spPr>
        <a:noFill/>
        <a:ln>
          <a:solidFill>
            <a:schemeClr val="tx1"/>
          </a:solidFill>
        </a:ln>
        <a:effectLst/>
      </c:spPr>
    </c:plotArea>
    <c:legend>
      <c:legendPos val="b"/>
      <c:layout>
        <c:manualLayout>
          <c:xMode val="edge"/>
          <c:yMode val="edge"/>
          <c:x val="0.46562985070414586"/>
          <c:y val="0.42254193391388983"/>
          <c:w val="0.47705669855784155"/>
          <c:h val="0.14329051478616253"/>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20950808568283"/>
          <c:y val="3.0513998250218721E-2"/>
          <c:w val="0.85989331978663952"/>
          <c:h val="0.82949562554680678"/>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E$3:$E$9</c:f>
              <c:numCache>
                <c:formatCode>General</c:formatCode>
                <c:ptCount val="7"/>
                <c:pt idx="0">
                  <c:v>1</c:v>
                </c:pt>
                <c:pt idx="1">
                  <c:v>6.4199674286046644</c:v>
                </c:pt>
                <c:pt idx="2">
                  <c:v>12.839934857209329</c:v>
                </c:pt>
                <c:pt idx="3">
                  <c:v>24.899278141213625</c:v>
                </c:pt>
                <c:pt idx="4">
                  <c:v>47.746728668757434</c:v>
                </c:pt>
                <c:pt idx="5">
                  <c:v>82.742503748125941</c:v>
                </c:pt>
                <c:pt idx="6">
                  <c:v>97.896674057649662</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F$3:$F$9</c:f>
              <c:numCache>
                <c:formatCode>General</c:formatCode>
                <c:ptCount val="7"/>
                <c:pt idx="0">
                  <c:v>1</c:v>
                </c:pt>
                <c:pt idx="1">
                  <c:v>8</c:v>
                </c:pt>
                <c:pt idx="2">
                  <c:v>16</c:v>
                </c:pt>
                <c:pt idx="3">
                  <c:v>32</c:v>
                </c:pt>
                <c:pt idx="4">
                  <c:v>61.498094468183403</c:v>
                </c:pt>
                <c:pt idx="5">
                  <c:v>122.77695800227016</c:v>
                </c:pt>
                <c:pt idx="6">
                  <c:v>229.67572409674531</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G$3:$G$9</c:f>
              <c:numCache>
                <c:formatCode>General</c:formatCode>
                <c:ptCount val="7"/>
                <c:pt idx="0">
                  <c:v>1</c:v>
                </c:pt>
                <c:pt idx="1">
                  <c:v>8</c:v>
                </c:pt>
                <c:pt idx="2">
                  <c:v>16</c:v>
                </c:pt>
                <c:pt idx="3">
                  <c:v>32</c:v>
                </c:pt>
                <c:pt idx="4">
                  <c:v>64</c:v>
                </c:pt>
                <c:pt idx="5">
                  <c:v>124.82725380460592</c:v>
                </c:pt>
                <c:pt idx="6">
                  <c:v>233.63530037214247</c:v>
                </c:pt>
              </c:numCache>
            </c:numRef>
          </c:val>
          <c:smooth val="0"/>
        </c:ser>
        <c:dLbls>
          <c:showLegendKey val="0"/>
          <c:showVal val="0"/>
          <c:showCatName val="0"/>
          <c:showSerName val="0"/>
          <c:showPercent val="0"/>
          <c:showBubbleSize val="0"/>
        </c:dLbls>
        <c:marker val="1"/>
        <c:smooth val="0"/>
        <c:axId val="-1169289552"/>
        <c:axId val="-1169280304"/>
      </c:lineChart>
      <c:catAx>
        <c:axId val="-11692895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9280304"/>
        <c:crosses val="autoZero"/>
        <c:auto val="1"/>
        <c:lblAlgn val="ctr"/>
        <c:lblOffset val="100"/>
        <c:noMultiLvlLbl val="0"/>
      </c:catAx>
      <c:valAx>
        <c:axId val="-1169280304"/>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9289552"/>
        <c:crosses val="autoZero"/>
        <c:crossBetween val="between"/>
      </c:valAx>
      <c:spPr>
        <a:noFill/>
        <a:ln>
          <a:solidFill>
            <a:schemeClr val="tx1"/>
          </a:solidFill>
        </a:ln>
        <a:effectLst/>
      </c:spPr>
    </c:plotArea>
    <c:legend>
      <c:legendPos val="t"/>
      <c:layout>
        <c:manualLayout>
          <c:xMode val="edge"/>
          <c:yMode val="edge"/>
          <c:x val="0.44363799283154121"/>
          <c:y val="0.64262510936132988"/>
          <c:w val="0.52299057375892533"/>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0513998250218721E-2"/>
          <c:w val="0.85093274630993709"/>
          <c:h val="0.82940113735783039"/>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H$3:$H$9</c:f>
              <c:numCache>
                <c:formatCode>General</c:formatCode>
                <c:ptCount val="7"/>
                <c:pt idx="0">
                  <c:v>1</c:v>
                </c:pt>
                <c:pt idx="1">
                  <c:v>0.80249592857558305</c:v>
                </c:pt>
                <c:pt idx="2">
                  <c:v>0.80249592857558305</c:v>
                </c:pt>
                <c:pt idx="3">
                  <c:v>0.77810244191292577</c:v>
                </c:pt>
                <c:pt idx="4">
                  <c:v>0.74604263544933491</c:v>
                </c:pt>
                <c:pt idx="5">
                  <c:v>0.64642581053223391</c:v>
                </c:pt>
                <c:pt idx="6">
                  <c:v>0.38240888303769399</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I$3:$I$9</c:f>
              <c:numCache>
                <c:formatCode>General</c:formatCode>
                <c:ptCount val="7"/>
                <c:pt idx="0">
                  <c:v>1</c:v>
                </c:pt>
                <c:pt idx="1">
                  <c:v>1</c:v>
                </c:pt>
                <c:pt idx="2">
                  <c:v>1</c:v>
                </c:pt>
                <c:pt idx="3">
                  <c:v>1</c:v>
                </c:pt>
                <c:pt idx="4">
                  <c:v>0.96090772606536567</c:v>
                </c:pt>
                <c:pt idx="5">
                  <c:v>0.95919498439273565</c:v>
                </c:pt>
                <c:pt idx="6">
                  <c:v>0.89717079725291138</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J$3:$J$9</c:f>
              <c:numCache>
                <c:formatCode>General</c:formatCode>
                <c:ptCount val="7"/>
                <c:pt idx="0">
                  <c:v>1</c:v>
                </c:pt>
                <c:pt idx="1">
                  <c:v>1</c:v>
                </c:pt>
                <c:pt idx="2">
                  <c:v>1</c:v>
                </c:pt>
                <c:pt idx="3">
                  <c:v>1</c:v>
                </c:pt>
                <c:pt idx="4">
                  <c:v>1</c:v>
                </c:pt>
                <c:pt idx="5">
                  <c:v>0.97521292034848372</c:v>
                </c:pt>
                <c:pt idx="6">
                  <c:v>0.91263789207868151</c:v>
                </c:pt>
              </c:numCache>
            </c:numRef>
          </c:val>
          <c:smooth val="0"/>
        </c:ser>
        <c:dLbls>
          <c:showLegendKey val="0"/>
          <c:showVal val="0"/>
          <c:showCatName val="0"/>
          <c:showSerName val="0"/>
          <c:showPercent val="0"/>
          <c:showBubbleSize val="0"/>
        </c:dLbls>
        <c:marker val="1"/>
        <c:smooth val="0"/>
        <c:axId val="-1169283568"/>
        <c:axId val="-1169286288"/>
      </c:lineChart>
      <c:catAx>
        <c:axId val="-11692835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9286288"/>
        <c:crosses val="autoZero"/>
        <c:auto val="1"/>
        <c:lblAlgn val="ctr"/>
        <c:lblOffset val="100"/>
        <c:noMultiLvlLbl val="0"/>
      </c:catAx>
      <c:valAx>
        <c:axId val="-11692862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69283568"/>
        <c:crosses val="autoZero"/>
        <c:crossBetween val="between"/>
      </c:valAx>
      <c:spPr>
        <a:noFill/>
        <a:ln>
          <a:solidFill>
            <a:schemeClr val="tx1"/>
          </a:solidFill>
        </a:ln>
        <a:effectLst/>
      </c:spPr>
    </c:plotArea>
    <c:legend>
      <c:legendPos val="t"/>
      <c:layout>
        <c:manualLayout>
          <c:xMode val="edge"/>
          <c:yMode val="edge"/>
          <c:x val="0.17311827956989245"/>
          <c:y val="0.64792694663167116"/>
          <c:w val="0.54539200745068162"/>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6005499312587"/>
          <c:y val="4.0577765003650242E-2"/>
          <c:w val="0.85348456442944631"/>
          <c:h val="0.77007374078240221"/>
        </c:manualLayout>
      </c:layout>
      <c:lineChart>
        <c:grouping val="standard"/>
        <c:varyColors val="0"/>
        <c:ser>
          <c:idx val="2"/>
          <c:order val="0"/>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674449984"/>
        <c:axId val="-674445088"/>
      </c:lineChart>
      <c:catAx>
        <c:axId val="-67444998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674445088"/>
        <c:crosses val="autoZero"/>
        <c:auto val="1"/>
        <c:lblAlgn val="ctr"/>
        <c:lblOffset val="100"/>
        <c:noMultiLvlLbl val="0"/>
      </c:catAx>
      <c:valAx>
        <c:axId val="-674445088"/>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74449984"/>
        <c:crosses val="autoZero"/>
        <c:crossBetween val="between"/>
      </c:valAx>
      <c:spPr>
        <a:noFill/>
        <a:ln w="6350">
          <a:solidFill>
            <a:schemeClr val="tx1"/>
          </a:solidFill>
        </a:ln>
        <a:effectLst/>
      </c:spPr>
    </c:plotArea>
    <c:legend>
      <c:legendPos val="t"/>
      <c:layout>
        <c:manualLayout>
          <c:xMode val="edge"/>
          <c:yMode val="edge"/>
          <c:x val="0.15111744427468957"/>
          <c:y val="6.2067554055743032E-2"/>
          <c:w val="0.50351371519736499"/>
          <c:h val="0.3224632545931758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2554680664918"/>
          <c:y val="4.0577765003650242E-2"/>
          <c:w val="0.82050396273995163"/>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Broadcast!$E$4:$E$24</c:f>
              <c:numCache>
                <c:formatCode>General</c:formatCode>
                <c:ptCount val="21"/>
                <c:pt idx="0">
                  <c:v>7.6024999999999991</c:v>
                </c:pt>
                <c:pt idx="1">
                  <c:v>7.65</c:v>
                </c:pt>
                <c:pt idx="2">
                  <c:v>7.6225000000000005</c:v>
                </c:pt>
                <c:pt idx="3">
                  <c:v>7.73</c:v>
                </c:pt>
                <c:pt idx="4">
                  <c:v>7.745000000000001</c:v>
                </c:pt>
                <c:pt idx="5">
                  <c:v>7.9474999999999998</c:v>
                </c:pt>
                <c:pt idx="6">
                  <c:v>8.1550000000000011</c:v>
                </c:pt>
                <c:pt idx="7">
                  <c:v>10.399999999999999</c:v>
                </c:pt>
                <c:pt idx="8">
                  <c:v>10.805</c:v>
                </c:pt>
                <c:pt idx="9">
                  <c:v>11.362500000000001</c:v>
                </c:pt>
                <c:pt idx="10">
                  <c:v>12.737500000000001</c:v>
                </c:pt>
                <c:pt idx="11">
                  <c:v>17.974999999999998</c:v>
                </c:pt>
                <c:pt idx="12">
                  <c:v>21.81</c:v>
                </c:pt>
                <c:pt idx="13">
                  <c:v>28.182499999999997</c:v>
                </c:pt>
                <c:pt idx="14">
                  <c:v>40.302499999999995</c:v>
                </c:pt>
                <c:pt idx="15">
                  <c:v>80.552499999999995</c:v>
                </c:pt>
                <c:pt idx="16">
                  <c:v>148.9025</c:v>
                </c:pt>
                <c:pt idx="17">
                  <c:v>278.61</c:v>
                </c:pt>
                <c:pt idx="18">
                  <c:v>532.50250000000005</c:v>
                </c:pt>
                <c:pt idx="19">
                  <c:v>926.21</c:v>
                </c:pt>
                <c:pt idx="20">
                  <c:v>1970.37750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Broadcast!$D$4:$D$24</c:f>
              <c:numCache>
                <c:formatCode>General</c:formatCode>
                <c:ptCount val="21"/>
                <c:pt idx="0">
                  <c:v>7.9614529386162722</c:v>
                </c:pt>
                <c:pt idx="1">
                  <c:v>7.9598845914006233</c:v>
                </c:pt>
                <c:pt idx="2">
                  <c:v>7.9877590760588593</c:v>
                </c:pt>
                <c:pt idx="3">
                  <c:v>8.86305235326288</c:v>
                </c:pt>
                <c:pt idx="4">
                  <c:v>8.0506717786192858</c:v>
                </c:pt>
                <c:pt idx="5">
                  <c:v>8.0965990200638736</c:v>
                </c:pt>
                <c:pt idx="6">
                  <c:v>8.3443839102983421</c:v>
                </c:pt>
                <c:pt idx="7">
                  <c:v>10.601884685456705</c:v>
                </c:pt>
                <c:pt idx="8">
                  <c:v>10.970784351229618</c:v>
                </c:pt>
                <c:pt idx="9">
                  <c:v>11.563495732843833</c:v>
                </c:pt>
                <c:pt idx="10">
                  <c:v>12.93829362839455</c:v>
                </c:pt>
                <c:pt idx="11">
                  <c:v>18.494888208806451</c:v>
                </c:pt>
                <c:pt idx="12">
                  <c:v>21.8727402389049</c:v>
                </c:pt>
                <c:pt idx="13">
                  <c:v>28.263242915272652</c:v>
                </c:pt>
                <c:pt idx="14">
                  <c:v>40.835123509168575</c:v>
                </c:pt>
                <c:pt idx="15">
                  <c:v>83.749368786811601</c:v>
                </c:pt>
                <c:pt idx="16">
                  <c:v>151.63147822022398</c:v>
                </c:pt>
                <c:pt idx="17">
                  <c:v>281.179687008261</c:v>
                </c:pt>
                <c:pt idx="18">
                  <c:v>542.81438700854733</c:v>
                </c:pt>
                <c:pt idx="19">
                  <c:v>933.34024772047769</c:v>
                </c:pt>
                <c:pt idx="20">
                  <c:v>1967.4229901283948</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Broadcast!$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Broadcast!$C$4:$C$24</c:f>
              <c:numCache>
                <c:formatCode>General</c:formatCode>
                <c:ptCount val="21"/>
                <c:pt idx="0">
                  <c:v>8.6697298952458155</c:v>
                </c:pt>
                <c:pt idx="1">
                  <c:v>129.98602023117192</c:v>
                </c:pt>
                <c:pt idx="2">
                  <c:v>8.9592697827356176</c:v>
                </c:pt>
                <c:pt idx="3">
                  <c:v>7.3090701612272753</c:v>
                </c:pt>
                <c:pt idx="4">
                  <c:v>5.3812305209248681</c:v>
                </c:pt>
                <c:pt idx="5">
                  <c:v>5.4570115735259588</c:v>
                </c:pt>
                <c:pt idx="6">
                  <c:v>6.63110948471512</c:v>
                </c:pt>
                <c:pt idx="7">
                  <c:v>7.8502614524040775</c:v>
                </c:pt>
                <c:pt idx="8">
                  <c:v>8.5797382876080164</c:v>
                </c:pt>
                <c:pt idx="9">
                  <c:v>10.030692209056681</c:v>
                </c:pt>
                <c:pt idx="10">
                  <c:v>12.382300237277333</c:v>
                </c:pt>
                <c:pt idx="11">
                  <c:v>17.123370838362426</c:v>
                </c:pt>
                <c:pt idx="12">
                  <c:v>21.725222831264524</c:v>
                </c:pt>
                <c:pt idx="13">
                  <c:v>34.88533193558392</c:v>
                </c:pt>
                <c:pt idx="14">
                  <c:v>51.517344604690123</c:v>
                </c:pt>
                <c:pt idx="15">
                  <c:v>99.229571251271153</c:v>
                </c:pt>
                <c:pt idx="16">
                  <c:v>244.16796827153976</c:v>
                </c:pt>
                <c:pt idx="17">
                  <c:v>347.35120989353123</c:v>
                </c:pt>
                <c:pt idx="18">
                  <c:v>654.65777393455892</c:v>
                </c:pt>
                <c:pt idx="19">
                  <c:v>1273.5578113915803</c:v>
                </c:pt>
                <c:pt idx="20">
                  <c:v>2542.7925400526801</c:v>
                </c:pt>
              </c:numCache>
            </c:numRef>
          </c:val>
          <c:smooth val="0"/>
        </c:ser>
        <c:dLbls>
          <c:showLegendKey val="0"/>
          <c:showVal val="0"/>
          <c:showCatName val="0"/>
          <c:showSerName val="0"/>
          <c:showPercent val="0"/>
          <c:showBubbleSize val="0"/>
        </c:dLbls>
        <c:marker val="1"/>
        <c:smooth val="0"/>
        <c:axId val="-674446176"/>
        <c:axId val="-674459776"/>
      </c:lineChart>
      <c:catAx>
        <c:axId val="-67444617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674459776"/>
        <c:crosses val="autoZero"/>
        <c:auto val="1"/>
        <c:lblAlgn val="ctr"/>
        <c:lblOffset val="100"/>
        <c:noMultiLvlLbl val="0"/>
      </c:catAx>
      <c:valAx>
        <c:axId val="-674459776"/>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74446176"/>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805038913016439E-2"/>
          <c:y val="4.0577765003650242E-2"/>
          <c:w val="0.81641899541969032"/>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AllGather!$E$4:$E$24</c:f>
              <c:numCache>
                <c:formatCode>0.00</c:formatCode>
                <c:ptCount val="21"/>
                <c:pt idx="0">
                  <c:v>9.379999999999999</c:v>
                </c:pt>
                <c:pt idx="1">
                  <c:v>9.3925000000000001</c:v>
                </c:pt>
                <c:pt idx="2">
                  <c:v>9.5925000000000011</c:v>
                </c:pt>
                <c:pt idx="3">
                  <c:v>9.8475000000000001</c:v>
                </c:pt>
                <c:pt idx="4">
                  <c:v>10.344999999999999</c:v>
                </c:pt>
                <c:pt idx="5">
                  <c:v>11.805</c:v>
                </c:pt>
                <c:pt idx="6">
                  <c:v>13.64</c:v>
                </c:pt>
                <c:pt idx="7">
                  <c:v>16.649999999999999</c:v>
                </c:pt>
                <c:pt idx="8">
                  <c:v>20.487500000000001</c:v>
                </c:pt>
                <c:pt idx="9">
                  <c:v>29.817500000000003</c:v>
                </c:pt>
                <c:pt idx="10">
                  <c:v>98.452500000000001</c:v>
                </c:pt>
                <c:pt idx="11">
                  <c:v>194.55250000000001</c:v>
                </c:pt>
                <c:pt idx="12">
                  <c:v>370.39750000000004</c:v>
                </c:pt>
                <c:pt idx="13">
                  <c:v>922.05000000000007</c:v>
                </c:pt>
                <c:pt idx="14">
                  <c:v>1792.4575</c:v>
                </c:pt>
                <c:pt idx="15">
                  <c:v>3556.04</c:v>
                </c:pt>
                <c:pt idx="16">
                  <c:v>6591.5224999999991</c:v>
                </c:pt>
                <c:pt idx="17">
                  <c:v>12944.862499999999</c:v>
                </c:pt>
                <c:pt idx="18">
                  <c:v>24855.855000000003</c:v>
                </c:pt>
                <c:pt idx="19">
                  <c:v>46792.807499999995</c:v>
                </c:pt>
                <c:pt idx="20">
                  <c:v>91303.9075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AllGather!$D$4:$D$24</c:f>
              <c:numCache>
                <c:formatCode>0.00</c:formatCode>
                <c:ptCount val="21"/>
                <c:pt idx="0">
                  <c:v>9.8883481696247806</c:v>
                </c:pt>
                <c:pt idx="1">
                  <c:v>11.296472512185566</c:v>
                </c:pt>
                <c:pt idx="2">
                  <c:v>9.9621061235666044</c:v>
                </c:pt>
                <c:pt idx="3">
                  <c:v>11.224783957004503</c:v>
                </c:pt>
                <c:pt idx="4">
                  <c:v>10.693019255995704</c:v>
                </c:pt>
                <c:pt idx="5">
                  <c:v>12.130144983530013</c:v>
                </c:pt>
                <c:pt idx="6">
                  <c:v>14.059178531169826</c:v>
                </c:pt>
                <c:pt idx="7">
                  <c:v>16.968913376331276</c:v>
                </c:pt>
                <c:pt idx="8">
                  <c:v>21.042050793766926</c:v>
                </c:pt>
                <c:pt idx="9">
                  <c:v>30.340377241372998</c:v>
                </c:pt>
                <c:pt idx="10">
                  <c:v>98.979676142334824</c:v>
                </c:pt>
                <c:pt idx="11">
                  <c:v>195.45552786439632</c:v>
                </c:pt>
                <c:pt idx="12">
                  <c:v>370.28319481760116</c:v>
                </c:pt>
                <c:pt idx="13">
                  <c:v>830.97661752253646</c:v>
                </c:pt>
                <c:pt idx="14">
                  <c:v>1549.8978830873948</c:v>
                </c:pt>
                <c:pt idx="15">
                  <c:v>3360.3680972009879</c:v>
                </c:pt>
                <c:pt idx="16">
                  <c:v>6569.2372061312044</c:v>
                </c:pt>
                <c:pt idx="17">
                  <c:v>12404.429344460343</c:v>
                </c:pt>
                <c:pt idx="18">
                  <c:v>24691.589223220919</c:v>
                </c:pt>
                <c:pt idx="19">
                  <c:v>48477.507736533851</c:v>
                </c:pt>
                <c:pt idx="20">
                  <c:v>103917.21224412316</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AllGather!$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AllGather!$C$4:$C$24</c:f>
              <c:numCache>
                <c:formatCode>General</c:formatCode>
                <c:ptCount val="21"/>
                <c:pt idx="0">
                  <c:v>86.186515795816234</c:v>
                </c:pt>
                <c:pt idx="1">
                  <c:v>342.61978880749444</c:v>
                </c:pt>
                <c:pt idx="2">
                  <c:v>43.597265638709302</c:v>
                </c:pt>
                <c:pt idx="3">
                  <c:v>69.078124940460597</c:v>
                </c:pt>
                <c:pt idx="4">
                  <c:v>42.845375059641775</c:v>
                </c:pt>
                <c:pt idx="5">
                  <c:v>41.032000044196927</c:v>
                </c:pt>
                <c:pt idx="6">
                  <c:v>49.707613211921796</c:v>
                </c:pt>
                <c:pt idx="7">
                  <c:v>52.369960789292023</c:v>
                </c:pt>
                <c:pt idx="8">
                  <c:v>60.069327966630048</c:v>
                </c:pt>
                <c:pt idx="9">
                  <c:v>78.999046760145518</c:v>
                </c:pt>
                <c:pt idx="10">
                  <c:v>111.78860494464958</c:v>
                </c:pt>
                <c:pt idx="11">
                  <c:v>216.4203943539176</c:v>
                </c:pt>
                <c:pt idx="12">
                  <c:v>456.67128892455264</c:v>
                </c:pt>
                <c:pt idx="13">
                  <c:v>796.54525377009099</c:v>
                </c:pt>
                <c:pt idx="14">
                  <c:v>1168.084063001513</c:v>
                </c:pt>
                <c:pt idx="15">
                  <c:v>2268.7813671700451</c:v>
                </c:pt>
                <c:pt idx="16">
                  <c:v>4646.3064066756397</c:v>
                </c:pt>
                <c:pt idx="17">
                  <c:v>8727.5726561165284</c:v>
                </c:pt>
                <c:pt idx="18">
                  <c:v>16901.397421056532</c:v>
                </c:pt>
                <c:pt idx="19">
                  <c:v>33440.331718543333</c:v>
                </c:pt>
                <c:pt idx="20">
                  <c:v>66639.774883165024</c:v>
                </c:pt>
              </c:numCache>
            </c:numRef>
          </c:val>
          <c:smooth val="0"/>
        </c:ser>
        <c:dLbls>
          <c:showLegendKey val="0"/>
          <c:showVal val="0"/>
          <c:showCatName val="0"/>
          <c:showSerName val="0"/>
          <c:showPercent val="0"/>
          <c:showBubbleSize val="0"/>
        </c:dLbls>
        <c:marker val="1"/>
        <c:smooth val="0"/>
        <c:axId val="-674457600"/>
        <c:axId val="-674455424"/>
      </c:lineChart>
      <c:catAx>
        <c:axId val="-6744576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674455424"/>
        <c:crosses val="autoZero"/>
        <c:auto val="1"/>
        <c:lblAlgn val="ctr"/>
        <c:lblOffset val="100"/>
        <c:noMultiLvlLbl val="0"/>
      </c:catAx>
      <c:valAx>
        <c:axId val="-674455424"/>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74457600"/>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24377921228314"/>
          <c:y val="2.0922013461188643E-2"/>
          <c:w val="0.81944716369913218"/>
          <c:h val="0.74570209973753276"/>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1424729568"/>
        <c:axId val="-1424728480"/>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14247295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4728480"/>
        <c:crosses val="autoZero"/>
        <c:auto val="1"/>
        <c:lblAlgn val="ctr"/>
        <c:lblOffset val="100"/>
        <c:noMultiLvlLbl val="0"/>
      </c:catAx>
      <c:valAx>
        <c:axId val="-1424728480"/>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4729568"/>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49356330458692"/>
          <c:y val="2.0922013461188643E-2"/>
          <c:w val="0.82479346331708536"/>
          <c:h val="0.74731389959233829"/>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1426538384"/>
        <c:axId val="-1426540560"/>
        <c:extLst/>
      </c:lineChart>
      <c:catAx>
        <c:axId val="-14265383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6540560"/>
        <c:crosses val="autoZero"/>
        <c:auto val="1"/>
        <c:lblAlgn val="ctr"/>
        <c:lblOffset val="100"/>
        <c:noMultiLvlLbl val="0"/>
      </c:catAx>
      <c:valAx>
        <c:axId val="-1426540560"/>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6538384"/>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39296742318974"/>
          <c:y val="3.0046296296296297E-2"/>
          <c:w val="0.85379483814523183"/>
          <c:h val="0.8332298046077574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numRef>
              <c:f>OMPIvsMPINET_largedata!$A$3:$A$6</c:f>
              <c:numCache>
                <c:formatCode>General</c:formatCode>
                <c:ptCount val="4"/>
                <c:pt idx="0">
                  <c:v>10000</c:v>
                </c:pt>
                <c:pt idx="1">
                  <c:v>20000</c:v>
                </c:pt>
                <c:pt idx="2">
                  <c:v>30000</c:v>
                </c:pt>
                <c:pt idx="3">
                  <c:v>40000</c:v>
                </c:pt>
              </c:numCache>
            </c:numRef>
          </c:cat>
          <c:val>
            <c:numRef>
              <c:f>(OMPIvsMPINET_largedata!$I$3:$I$5,OMPIvsMPINET_largedata!$I$8)</c:f>
              <c:numCache>
                <c:formatCode>General</c:formatCode>
                <c:ptCount val="4"/>
                <c:pt idx="0">
                  <c:v>8.4720000000000004E-2</c:v>
                </c:pt>
                <c:pt idx="1">
                  <c:v>0.30141000000000001</c:v>
                </c:pt>
                <c:pt idx="2">
                  <c:v>0.63346000000000002</c:v>
                </c:pt>
                <c:pt idx="3">
                  <c:v>1.12263</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S$3:$S$5,OMPIvsMPINET_largedata!$S$8)</c:f>
              <c:numCache>
                <c:formatCode>General</c:formatCode>
                <c:ptCount val="4"/>
                <c:pt idx="0">
                  <c:v>0.13295099999999999</c:v>
                </c:pt>
                <c:pt idx="1">
                  <c:v>0.41988799999999998</c:v>
                </c:pt>
                <c:pt idx="2">
                  <c:v>1.6236289999999998</c:v>
                </c:pt>
                <c:pt idx="3">
                  <c:v>2.8510369999999998</c:v>
                </c:pt>
              </c:numCache>
            </c:numRef>
          </c:val>
          <c:smooth val="0"/>
        </c:ser>
        <c:dLbls>
          <c:showLegendKey val="0"/>
          <c:showVal val="0"/>
          <c:showCatName val="0"/>
          <c:showSerName val="0"/>
          <c:showPercent val="0"/>
          <c:showBubbleSize val="0"/>
        </c:dLbls>
        <c:marker val="1"/>
        <c:smooth val="0"/>
        <c:axId val="-1426536208"/>
        <c:axId val="-1426541648"/>
        <c:extLst>
          <c:ext xmlns:c15="http://schemas.microsoft.com/office/drawing/2012/chart" uri="{02D57815-91ED-43cb-92C2-25804820EDAC}">
            <c15:filteredLineSeries>
              <c15:ser>
                <c:idx val="2"/>
                <c:order val="1"/>
                <c:tx>
                  <c:strRef>
                    <c:extLst>
                      <c:ext uri="{02D57815-91ED-43cb-92C2-25804820EDAC}">
                        <c15:formulaRef>
                          <c15:sqref>OMPIvsMPINET_largedata!$R$1</c15:sqref>
                        </c15:formulaRef>
                      </c:ext>
                    </c:extLst>
                    <c:strCache>
                      <c:ptCount val="1"/>
                      <c:pt idx="0">
                        <c:v>MPI.NET</c:v>
                      </c:pt>
                    </c:strCache>
                  </c:strRef>
                </c:tx>
                <c:spPr>
                  <a:ln w="9525" cap="rnd">
                    <a:solidFill>
                      <a:schemeClr val="tx1"/>
                    </a:solidFill>
                    <a:round/>
                  </a:ln>
                  <a:effectLst/>
                </c:spPr>
                <c:marker>
                  <c:symbol val="circle"/>
                  <c:size val="5"/>
                  <c:spPr>
                    <a:noFill/>
                    <a:ln w="9525">
                      <a:solidFill>
                        <a:schemeClr val="tx1"/>
                      </a:solidFill>
                    </a:ln>
                    <a:effectLst/>
                  </c:spPr>
                </c:marker>
                <c:cat>
                  <c:numRef>
                    <c:extLst>
                      <c:ext uri="{02D57815-91ED-43cb-92C2-25804820EDAC}">
                        <c15:formulaRef>
                          <c15:sqref>OMPIvsMPINET_largedata!$A$3:$A$6</c15:sqref>
                        </c15:formulaRef>
                      </c:ext>
                    </c:extLst>
                    <c:numCache>
                      <c:formatCode>General</c:formatCode>
                      <c:ptCount val="4"/>
                      <c:pt idx="0">
                        <c:v>10000</c:v>
                      </c:pt>
                      <c:pt idx="1">
                        <c:v>20000</c:v>
                      </c:pt>
                      <c:pt idx="2">
                        <c:v>30000</c:v>
                      </c:pt>
                      <c:pt idx="3">
                        <c:v>40000</c:v>
                      </c:pt>
                    </c:numCache>
                  </c:numRef>
                </c:cat>
                <c:val>
                  <c:numRef>
                    <c:extLst>
                      <c:ext uri="{02D57815-91ED-43cb-92C2-25804820EDAC}">
                        <c15:formulaRef>
                          <c15:sqref>(OMPIvsMPINET_largedata!$R$3:$R$5,OMPIvsMPINET_largedata!$R$8)</c15:sqref>
                        </c15:formulaRef>
                      </c:ext>
                    </c:extLst>
                    <c:numCache>
                      <c:formatCode>General</c:formatCode>
                      <c:ptCount val="4"/>
                      <c:pt idx="0">
                        <c:v>0.18992999999999999</c:v>
                      </c:pt>
                      <c:pt idx="1">
                        <c:v>0.59984000000000004</c:v>
                      </c:pt>
                      <c:pt idx="2">
                        <c:v>2.3194699999999999</c:v>
                      </c:pt>
                      <c:pt idx="3">
                        <c:v>4.0729100000000003</c:v>
                      </c:pt>
                    </c:numCache>
                  </c:numRef>
                </c:val>
                <c:smooth val="0"/>
              </c15:ser>
            </c15:filteredLineSeries>
          </c:ext>
        </c:extLst>
      </c:lineChart>
      <c:catAx>
        <c:axId val="-14265362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umber of Poin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6541648"/>
        <c:crosses val="autoZero"/>
        <c:auto val="1"/>
        <c:lblAlgn val="ctr"/>
        <c:lblOffset val="100"/>
        <c:noMultiLvlLbl val="0"/>
      </c:catAx>
      <c:valAx>
        <c:axId val="-14265416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26536208"/>
        <c:crosses val="autoZero"/>
        <c:crossBetween val="between"/>
      </c:valAx>
      <c:spPr>
        <a:noFill/>
        <a:ln>
          <a:solidFill>
            <a:sysClr val="windowText" lastClr="000000"/>
          </a:solidFill>
        </a:ln>
        <a:effectLst/>
      </c:spPr>
    </c:plotArea>
    <c:legend>
      <c:legendPos val="t"/>
      <c:layout>
        <c:manualLayout>
          <c:xMode val="edge"/>
          <c:yMode val="edge"/>
          <c:x val="0.1586753360375408"/>
          <c:y val="5.9118183143773685E-2"/>
          <c:w val="0.42066564596092154"/>
          <c:h val="0.126180373286672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70589093030041"/>
          <c:y val="2.5428331875182269E-2"/>
          <c:w val="0.86939705453484983"/>
          <c:h val="0.82994714202391351"/>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strRef>
              <c:f>(OMPIvsMPINET_largedata!$A$3,OMPIvsMPINET_largedata!$A$4,OMPIvsMPINET_largedata!$A$5,OMPIvsMPINET_largedata!$A$8)</c:f>
              <c:strCache>
                <c:ptCount val="4"/>
                <c:pt idx="0">
                  <c:v>10K</c:v>
                </c:pt>
                <c:pt idx="1">
                  <c:v>20K</c:v>
                </c:pt>
                <c:pt idx="2">
                  <c:v>30K</c:v>
                </c:pt>
                <c:pt idx="3">
                  <c:v>40K</c:v>
                </c:pt>
              </c:strCache>
            </c:strRef>
          </c:cat>
          <c:val>
            <c:numRef>
              <c:f>(OMPIvsMPINET_largedata!$S$3:$S$5,OMPIvsMPINET_largedata!$S$8)</c:f>
              <c:numCache>
                <c:formatCode>General</c:formatCode>
                <c:ptCount val="4"/>
                <c:pt idx="0">
                  <c:v>1</c:v>
                </c:pt>
                <c:pt idx="1">
                  <c:v>3.5577195467422098</c:v>
                </c:pt>
                <c:pt idx="2">
                  <c:v>7.4771010387157695</c:v>
                </c:pt>
                <c:pt idx="3">
                  <c:v>13.251062322946176</c:v>
                </c:pt>
              </c:numCache>
            </c:numRef>
          </c:val>
          <c:smooth val="0"/>
        </c:ser>
        <c:ser>
          <c:idx val="2"/>
          <c:order val="1"/>
          <c:tx>
            <c:v>Square Relationship</c:v>
          </c:tx>
          <c:spPr>
            <a:ln w="9525" cap="rnd">
              <a:solidFill>
                <a:sysClr val="window" lastClr="FFFFFF">
                  <a:lumMod val="50000"/>
                </a:sysClr>
              </a:solidFill>
              <a:prstDash val="dash"/>
              <a:round/>
            </a:ln>
            <a:effectLst/>
          </c:spPr>
          <c:marker>
            <c:symbol val="none"/>
          </c:marker>
          <c:cat>
            <c:strRef>
              <c:f>(OMPIvsMPINET_largedata!$A$3,OMPIvsMPINET_largedata!$A$4,OMPIvsMPINET_largedata!$A$5,OMPIvsMPINET_largedata!$A$8)</c:f>
              <c:strCache>
                <c:ptCount val="4"/>
                <c:pt idx="0">
                  <c:v>10K</c:v>
                </c:pt>
                <c:pt idx="1">
                  <c:v>20K</c:v>
                </c:pt>
                <c:pt idx="2">
                  <c:v>30K</c:v>
                </c:pt>
                <c:pt idx="3">
                  <c:v>40K</c:v>
                </c:pt>
              </c:strCache>
            </c:strRef>
          </c:cat>
          <c:val>
            <c:numRef>
              <c:f>(OMPIvsMPINET_largedata!$T$3:$T$5,OMPIvsMPINET_largedata!$T$8)</c:f>
              <c:numCache>
                <c:formatCode>General</c:formatCode>
                <c:ptCount val="4"/>
                <c:pt idx="0">
                  <c:v>1</c:v>
                </c:pt>
                <c:pt idx="1">
                  <c:v>4</c:v>
                </c:pt>
                <c:pt idx="2">
                  <c:v>9</c:v>
                </c:pt>
                <c:pt idx="3">
                  <c:v>16</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cat>
            <c:strRef>
              <c:f>(OMPIvsMPINET_largedata!$A$3,OMPIvsMPINET_largedata!$A$4,OMPIvsMPINET_largedata!$A$5,OMPIvsMPINET_largedata!$A$8)</c:f>
              <c:strCache>
                <c:ptCount val="4"/>
                <c:pt idx="0">
                  <c:v>10K</c:v>
                </c:pt>
                <c:pt idx="1">
                  <c:v>20K</c:v>
                </c:pt>
                <c:pt idx="2">
                  <c:v>30K</c:v>
                </c:pt>
                <c:pt idx="3">
                  <c:v>40K</c:v>
                </c:pt>
              </c:strCache>
            </c:strRef>
          </c:cat>
          <c:val>
            <c:numRef>
              <c:f>(OMPIvsMPINET_largedata!$AE$3:$AE$5,OMPIvsMPINET_largedata!$AE$8)</c:f>
              <c:numCache>
                <c:formatCode>General</c:formatCode>
                <c:ptCount val="4"/>
                <c:pt idx="0">
                  <c:v>1</c:v>
                </c:pt>
                <c:pt idx="1">
                  <c:v>3.1582161849102306</c:v>
                </c:pt>
                <c:pt idx="2">
                  <c:v>12.212236086979415</c:v>
                </c:pt>
                <c:pt idx="3">
                  <c:v>21.444268941188863</c:v>
                </c:pt>
              </c:numCache>
            </c:numRef>
          </c:val>
          <c:smooth val="0"/>
        </c:ser>
        <c:dLbls>
          <c:showLegendKey val="0"/>
          <c:showVal val="0"/>
          <c:showCatName val="0"/>
          <c:showSerName val="0"/>
          <c:showPercent val="0"/>
          <c:showBubbleSize val="0"/>
        </c:dLbls>
        <c:marker val="1"/>
        <c:smooth val="0"/>
        <c:axId val="-694251744"/>
        <c:axId val="-694254464"/>
      </c:lineChart>
      <c:catAx>
        <c:axId val="-6942517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umber of Poin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94254464"/>
        <c:crosses val="autoZero"/>
        <c:auto val="1"/>
        <c:lblAlgn val="ctr"/>
        <c:lblOffset val="100"/>
        <c:noMultiLvlLbl val="0"/>
      </c:catAx>
      <c:valAx>
        <c:axId val="-69425446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a:t>
                </a:r>
                <a:r>
                  <a:rPr lang="en-US" baseline="0"/>
                  <a:t> Ratio to 10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94251744"/>
        <c:crosses val="autoZero"/>
        <c:crossBetween val="between"/>
      </c:valAx>
      <c:spPr>
        <a:noFill/>
        <a:ln>
          <a:solidFill>
            <a:schemeClr val="tx1"/>
          </a:solidFill>
        </a:ln>
        <a:effectLst/>
      </c:spPr>
    </c:plotArea>
    <c:legend>
      <c:legendPos val="t"/>
      <c:layout>
        <c:manualLayout>
          <c:xMode val="edge"/>
          <c:yMode val="edge"/>
          <c:x val="0.13897836634057104"/>
          <c:y val="5.6241615631379409E-2"/>
          <c:w val="0.48309969776505207"/>
          <c:h val="0.1554250510352872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957699037620299"/>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K$5,'40k_txp_reruns'!$K$13,'40k_txp_reruns'!$K$19)</c:f>
              <c:numCache>
                <c:formatCode>General</c:formatCode>
                <c:ptCount val="3"/>
                <c:pt idx="0">
                  <c:v>4.3946800000000001</c:v>
                </c:pt>
                <c:pt idx="1">
                  <c:v>2.25319</c:v>
                </c:pt>
                <c:pt idx="2">
                  <c:v>1.20384</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Y$5,'40k_txp_reruns'!$Y$13,'40k_txp_reruns'!$Y$19)</c:f>
              <c:numCache>
                <c:formatCode>General</c:formatCode>
                <c:ptCount val="3"/>
                <c:pt idx="0">
                  <c:v>6.6711119999999999</c:v>
                </c:pt>
                <c:pt idx="1">
                  <c:v>4.4786839999999994</c:v>
                </c:pt>
                <c:pt idx="2">
                  <c:v>2.8510369999999998</c:v>
                </c:pt>
              </c:numCache>
            </c:numRef>
          </c:val>
          <c:smooth val="0"/>
        </c:ser>
        <c:dLbls>
          <c:showLegendKey val="0"/>
          <c:showVal val="0"/>
          <c:showCatName val="0"/>
          <c:showSerName val="0"/>
          <c:showPercent val="0"/>
          <c:showBubbleSize val="0"/>
        </c:dLbls>
        <c:marker val="1"/>
        <c:smooth val="0"/>
        <c:axId val="-694253920"/>
        <c:axId val="-694252288"/>
      </c:lineChart>
      <c:catAx>
        <c:axId val="-6942539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94252288"/>
        <c:crosses val="autoZero"/>
        <c:auto val="1"/>
        <c:lblAlgn val="ctr"/>
        <c:lblOffset val="100"/>
        <c:noMultiLvlLbl val="0"/>
      </c:catAx>
      <c:valAx>
        <c:axId val="-6942522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94253920"/>
        <c:crosses val="autoZero"/>
        <c:crossBetween val="between"/>
      </c:valAx>
      <c:spPr>
        <a:noFill/>
        <a:ln>
          <a:solidFill>
            <a:schemeClr val="tx1"/>
          </a:solidFill>
        </a:ln>
        <a:effectLst/>
      </c:spPr>
    </c:plotArea>
    <c:legend>
      <c:legendPos val="t"/>
      <c:layout>
        <c:manualLayout>
          <c:xMode val="edge"/>
          <c:yMode val="edge"/>
          <c:x val="0.49775985663082428"/>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4561B93-EBAF-436A-96E7-C1D16B3DE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7</Pages>
  <Words>25494</Words>
  <Characters>145316</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ya</dc:creator>
  <cp:keywords/>
  <dc:description/>
  <cp:lastModifiedBy>Saliya</cp:lastModifiedBy>
  <cp:revision>10</cp:revision>
  <cp:lastPrinted>2015-02-02T16:58:00Z</cp:lastPrinted>
  <dcterms:created xsi:type="dcterms:W3CDTF">2015-02-12T20:26:00Z</dcterms:created>
  <dcterms:modified xsi:type="dcterms:W3CDTF">2015-02-12T23:25:00Z</dcterms:modified>
</cp:coreProperties>
</file>